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5355" w:rsidRDefault="00975355" w:rsidP="00AA23DC">
      <w:pPr>
        <w:tabs>
          <w:tab w:val="left" w:pos="6300"/>
        </w:tabs>
        <w:rPr>
          <w:b/>
          <w:sz w:val="28"/>
          <w:szCs w:val="28"/>
        </w:rPr>
      </w:pPr>
    </w:p>
    <w:p w:rsidR="00975355" w:rsidRDefault="00975355" w:rsidP="00AA23DC">
      <w:pPr>
        <w:tabs>
          <w:tab w:val="left" w:pos="6300"/>
        </w:tabs>
        <w:rPr>
          <w:b/>
          <w:sz w:val="28"/>
          <w:szCs w:val="28"/>
        </w:rPr>
      </w:pPr>
    </w:p>
    <w:p w:rsidR="00975355" w:rsidRPr="00AC05F9" w:rsidRDefault="00975355" w:rsidP="00AA23DC">
      <w:pPr>
        <w:pBdr>
          <w:bottom w:val="single" w:sz="4" w:space="1" w:color="auto"/>
        </w:pBdr>
        <w:tabs>
          <w:tab w:val="left" w:pos="6300"/>
        </w:tabs>
        <w:rPr>
          <w:b/>
          <w:sz w:val="28"/>
          <w:szCs w:val="28"/>
        </w:rPr>
      </w:pPr>
      <w:r w:rsidRPr="00AC05F9">
        <w:rPr>
          <w:b/>
          <w:sz w:val="28"/>
          <w:szCs w:val="28"/>
        </w:rPr>
        <w:t xml:space="preserve">Template for Reporting Results of Biomarker Testing of Specimens From Patients With </w:t>
      </w:r>
      <w:r>
        <w:rPr>
          <w:b/>
          <w:sz w:val="28"/>
          <w:szCs w:val="28"/>
        </w:rPr>
        <w:t>Tumors</w:t>
      </w:r>
      <w:r w:rsidRPr="00AC05F9">
        <w:rPr>
          <w:b/>
          <w:sz w:val="28"/>
          <w:szCs w:val="28"/>
        </w:rPr>
        <w:t xml:space="preserve"> of </w:t>
      </w:r>
      <w:r>
        <w:rPr>
          <w:b/>
          <w:sz w:val="28"/>
          <w:szCs w:val="28"/>
        </w:rPr>
        <w:t>the Central Nervous System</w:t>
      </w:r>
    </w:p>
    <w:p w:rsidR="00975355" w:rsidRDefault="00975355" w:rsidP="00AA23DC">
      <w:pPr>
        <w:rPr>
          <w:kern w:val="18"/>
        </w:rPr>
      </w:pPr>
    </w:p>
    <w:p w:rsidR="00975355" w:rsidRPr="0015315E" w:rsidRDefault="00975355" w:rsidP="00AA23DC">
      <w:pPr>
        <w:rPr>
          <w:kern w:val="18"/>
        </w:rPr>
      </w:pPr>
      <w:r w:rsidRPr="0015315E">
        <w:rPr>
          <w:kern w:val="18"/>
        </w:rPr>
        <w:t xml:space="preserve">Template web posting date: </w:t>
      </w:r>
      <w:r w:rsidR="00056163">
        <w:rPr>
          <w:kern w:val="18"/>
        </w:rPr>
        <w:t>December</w:t>
      </w:r>
      <w:r w:rsidR="00402696">
        <w:rPr>
          <w:kern w:val="18"/>
        </w:rPr>
        <w:t xml:space="preserve"> 2014</w:t>
      </w:r>
    </w:p>
    <w:p w:rsidR="00975355" w:rsidRDefault="00975355" w:rsidP="00AA23DC">
      <w:pPr>
        <w:rPr>
          <w:b/>
          <w:kern w:val="18"/>
        </w:rPr>
      </w:pPr>
    </w:p>
    <w:p w:rsidR="00975355" w:rsidRDefault="00975355" w:rsidP="00AA23DC">
      <w:pPr>
        <w:rPr>
          <w:rFonts w:cs="Tahoma"/>
          <w:color w:val="000000"/>
          <w:kern w:val="18"/>
          <w:szCs w:val="20"/>
        </w:rPr>
      </w:pPr>
      <w:r>
        <w:rPr>
          <w:b/>
          <w:kern w:val="18"/>
        </w:rPr>
        <w:t>Authors</w:t>
      </w:r>
      <w:r>
        <w:rPr>
          <w:b/>
          <w:kern w:val="18"/>
        </w:rPr>
        <w:br/>
      </w:r>
      <w:r>
        <w:rPr>
          <w:rFonts w:cs="Tahoma"/>
          <w:color w:val="000000"/>
          <w:kern w:val="18"/>
          <w:szCs w:val="20"/>
        </w:rPr>
        <w:t xml:space="preserve">Daniel J Brat, MD, PhD </w:t>
      </w:r>
    </w:p>
    <w:p w:rsidR="00975355" w:rsidRDefault="00975355" w:rsidP="00AA23DC">
      <w:pPr>
        <w:tabs>
          <w:tab w:val="left" w:pos="360"/>
        </w:tabs>
        <w:ind w:left="720"/>
        <w:rPr>
          <w:color w:val="000000"/>
          <w:kern w:val="18"/>
          <w:szCs w:val="20"/>
        </w:rPr>
      </w:pPr>
      <w:r>
        <w:rPr>
          <w:color w:val="000000"/>
          <w:szCs w:val="20"/>
        </w:rPr>
        <w:t>Department of Pathology and Laboratory Medicine, Emory University School of Medicine, Atlanta, Georgia</w:t>
      </w:r>
    </w:p>
    <w:p w:rsidR="00975355" w:rsidRPr="00226F50" w:rsidRDefault="00975355" w:rsidP="00AA23DC">
      <w:pPr>
        <w:rPr>
          <w:color w:val="000000"/>
          <w:kern w:val="18"/>
        </w:rPr>
      </w:pPr>
      <w:r w:rsidRPr="00226F50">
        <w:rPr>
          <w:color w:val="000000"/>
          <w:kern w:val="18"/>
        </w:rPr>
        <w:t>Philip Cagle, MD</w:t>
      </w:r>
    </w:p>
    <w:p w:rsidR="00975355" w:rsidRPr="00226F50" w:rsidRDefault="00975355" w:rsidP="00AA23DC">
      <w:pPr>
        <w:ind w:left="720"/>
        <w:rPr>
          <w:color w:val="000000"/>
          <w:kern w:val="18"/>
        </w:rPr>
      </w:pPr>
      <w:r w:rsidRPr="00226F50">
        <w:rPr>
          <w:color w:val="000000"/>
          <w:kern w:val="18"/>
          <w:szCs w:val="20"/>
        </w:rPr>
        <w:t xml:space="preserve">Department of Pathology and Genomic Medicine, </w:t>
      </w:r>
      <w:r w:rsidRPr="00226F50">
        <w:rPr>
          <w:color w:val="000000"/>
        </w:rPr>
        <w:t>Houston Methodist Hospital</w:t>
      </w:r>
      <w:r w:rsidRPr="00226F50">
        <w:rPr>
          <w:color w:val="000000"/>
          <w:kern w:val="18"/>
          <w:szCs w:val="20"/>
        </w:rPr>
        <w:t>, Houston, TX</w:t>
      </w:r>
    </w:p>
    <w:p w:rsidR="00975355" w:rsidRDefault="00975355" w:rsidP="00AA23DC">
      <w:pPr>
        <w:rPr>
          <w:kern w:val="18"/>
        </w:rPr>
      </w:pPr>
      <w:r w:rsidRPr="006B590F">
        <w:rPr>
          <w:kern w:val="18"/>
        </w:rPr>
        <w:t>Deborah Dillon, MD</w:t>
      </w:r>
    </w:p>
    <w:p w:rsidR="00975355" w:rsidRPr="006B590F" w:rsidRDefault="00975355" w:rsidP="00AA23DC">
      <w:pPr>
        <w:rPr>
          <w:kern w:val="18"/>
        </w:rPr>
      </w:pPr>
      <w:r>
        <w:rPr>
          <w:kern w:val="18"/>
        </w:rPr>
        <w:tab/>
      </w:r>
      <w:r w:rsidRPr="00885E38">
        <w:rPr>
          <w:kern w:val="18"/>
          <w:szCs w:val="20"/>
        </w:rPr>
        <w:t>Department of Pathology, Brigham and Women's Hospital, Boston, MA</w:t>
      </w:r>
    </w:p>
    <w:p w:rsidR="00975355" w:rsidRDefault="00975355" w:rsidP="00AA23DC">
      <w:pPr>
        <w:rPr>
          <w:kern w:val="18"/>
        </w:rPr>
      </w:pPr>
      <w:r w:rsidRPr="006B590F">
        <w:rPr>
          <w:kern w:val="18"/>
        </w:rPr>
        <w:t xml:space="preserve">Eyas Hattab, MD </w:t>
      </w:r>
    </w:p>
    <w:p w:rsidR="00975355" w:rsidRPr="006B590F" w:rsidRDefault="00975355" w:rsidP="00AA23DC">
      <w:pPr>
        <w:rPr>
          <w:kern w:val="18"/>
        </w:rPr>
      </w:pPr>
      <w:r>
        <w:rPr>
          <w:kern w:val="18"/>
        </w:rPr>
        <w:tab/>
      </w:r>
      <w:r w:rsidRPr="00C9110B">
        <w:t>Department of Pathology,</w:t>
      </w:r>
      <w:r w:rsidRPr="00C9110B">
        <w:rPr>
          <w:rFonts w:eastAsia="MS Mincho"/>
        </w:rPr>
        <w:t xml:space="preserve"> Indiana University Medical Center, Indianapolis, Indiana</w:t>
      </w:r>
    </w:p>
    <w:p w:rsidR="00975355" w:rsidRDefault="00975355" w:rsidP="00AA23DC">
      <w:pPr>
        <w:rPr>
          <w:kern w:val="18"/>
        </w:rPr>
      </w:pPr>
      <w:r w:rsidRPr="006B590F">
        <w:rPr>
          <w:kern w:val="18"/>
        </w:rPr>
        <w:t xml:space="preserve">Roger </w:t>
      </w:r>
      <w:r>
        <w:rPr>
          <w:kern w:val="18"/>
        </w:rPr>
        <w:t xml:space="preserve">E. </w:t>
      </w:r>
      <w:proofErr w:type="spellStart"/>
      <w:r w:rsidRPr="006B590F">
        <w:rPr>
          <w:kern w:val="18"/>
        </w:rPr>
        <w:t>McLendon</w:t>
      </w:r>
      <w:proofErr w:type="spellEnd"/>
      <w:r w:rsidRPr="006B590F">
        <w:rPr>
          <w:kern w:val="18"/>
        </w:rPr>
        <w:t xml:space="preserve">, MD </w:t>
      </w:r>
    </w:p>
    <w:p w:rsidR="00975355" w:rsidRPr="006B590F" w:rsidRDefault="00975355" w:rsidP="00AA23DC">
      <w:pPr>
        <w:rPr>
          <w:kern w:val="18"/>
        </w:rPr>
      </w:pPr>
      <w:r>
        <w:rPr>
          <w:kern w:val="18"/>
        </w:rPr>
        <w:tab/>
        <w:t xml:space="preserve">Department of Pathology, </w:t>
      </w:r>
      <w:r w:rsidRPr="008C543E">
        <w:rPr>
          <w:szCs w:val="20"/>
        </w:rPr>
        <w:t>Duke University Medical Center</w:t>
      </w:r>
      <w:r>
        <w:rPr>
          <w:szCs w:val="20"/>
        </w:rPr>
        <w:t>, Durham, NC</w:t>
      </w:r>
    </w:p>
    <w:p w:rsidR="00975355" w:rsidRDefault="00975355" w:rsidP="00AA23DC">
      <w:pPr>
        <w:rPr>
          <w:kern w:val="18"/>
        </w:rPr>
      </w:pPr>
      <w:r w:rsidRPr="006B590F">
        <w:rPr>
          <w:kern w:val="18"/>
        </w:rPr>
        <w:t>Margaret A Miller, RHIT, CTR</w:t>
      </w:r>
    </w:p>
    <w:p w:rsidR="00975355" w:rsidRPr="006B590F" w:rsidRDefault="00975355" w:rsidP="00AA23DC">
      <w:pPr>
        <w:rPr>
          <w:kern w:val="18"/>
        </w:rPr>
      </w:pPr>
      <w:r>
        <w:rPr>
          <w:kern w:val="18"/>
        </w:rPr>
        <w:tab/>
      </w:r>
      <w:r>
        <w:rPr>
          <w:szCs w:val="20"/>
        </w:rPr>
        <w:t>Saint Agnes Hospital, Baltimore, MD</w:t>
      </w:r>
    </w:p>
    <w:p w:rsidR="00975355" w:rsidRDefault="00975355" w:rsidP="00AA23DC">
      <w:pPr>
        <w:rPr>
          <w:kern w:val="18"/>
        </w:rPr>
      </w:pPr>
      <w:r w:rsidRPr="006B590F">
        <w:rPr>
          <w:kern w:val="18"/>
        </w:rPr>
        <w:t>Jan C Buckner, MD</w:t>
      </w:r>
    </w:p>
    <w:p w:rsidR="00975355" w:rsidRPr="00681104" w:rsidRDefault="00975355" w:rsidP="00AA23DC">
      <w:pPr>
        <w:rPr>
          <w:kern w:val="18"/>
        </w:rPr>
      </w:pPr>
      <w:r>
        <w:rPr>
          <w:kern w:val="18"/>
        </w:rPr>
        <w:tab/>
      </w:r>
      <w:r>
        <w:t xml:space="preserve">Department of Oncology, </w:t>
      </w:r>
      <w:r>
        <w:rPr>
          <w:kern w:val="18"/>
        </w:rPr>
        <w:t>Mayo Clinic, Rochester, MN</w:t>
      </w:r>
    </w:p>
    <w:p w:rsidR="00975355" w:rsidRPr="00503194" w:rsidRDefault="00975355" w:rsidP="00AA23DC">
      <w:pPr>
        <w:rPr>
          <w:kern w:val="18"/>
          <w:szCs w:val="20"/>
        </w:rPr>
      </w:pPr>
      <w:r w:rsidRPr="00503194">
        <w:rPr>
          <w:kern w:val="18"/>
          <w:szCs w:val="20"/>
        </w:rPr>
        <w:t xml:space="preserve">For the </w:t>
      </w:r>
      <w:r>
        <w:rPr>
          <w:kern w:val="18"/>
          <w:szCs w:val="20"/>
        </w:rPr>
        <w:t>Members of the Cancer Biomarker</w:t>
      </w:r>
      <w:r w:rsidRPr="00503194">
        <w:rPr>
          <w:kern w:val="18"/>
          <w:szCs w:val="20"/>
        </w:rPr>
        <w:t xml:space="preserve"> </w:t>
      </w:r>
      <w:r w:rsidR="006176B4">
        <w:rPr>
          <w:kern w:val="18"/>
          <w:szCs w:val="20"/>
        </w:rPr>
        <w:t xml:space="preserve">Reporting </w:t>
      </w:r>
      <w:r>
        <w:rPr>
          <w:kern w:val="18"/>
          <w:szCs w:val="20"/>
        </w:rPr>
        <w:t>Committee</w:t>
      </w:r>
      <w:r w:rsidRPr="00503194">
        <w:rPr>
          <w:kern w:val="18"/>
          <w:szCs w:val="20"/>
        </w:rPr>
        <w:t>, College of American Pathologists</w:t>
      </w:r>
    </w:p>
    <w:p w:rsidR="00975355" w:rsidRDefault="00975355" w:rsidP="00AA23DC">
      <w:pPr>
        <w:rPr>
          <w:kern w:val="18"/>
          <w:szCs w:val="20"/>
        </w:rPr>
      </w:pPr>
    </w:p>
    <w:p w:rsidR="00975355" w:rsidRPr="00AE55E9" w:rsidRDefault="00975355" w:rsidP="00AA23DC">
      <w:pPr>
        <w:rPr>
          <w:kern w:val="18"/>
          <w:szCs w:val="20"/>
        </w:rPr>
      </w:pPr>
    </w:p>
    <w:p w:rsidR="00975355" w:rsidRPr="008618C8" w:rsidRDefault="00975355" w:rsidP="00AA23DC">
      <w:pPr>
        <w:rPr>
          <w:b/>
          <w:kern w:val="18"/>
          <w:szCs w:val="20"/>
        </w:rPr>
      </w:pPr>
      <w:r>
        <w:rPr>
          <w:b/>
          <w:kern w:val="18"/>
          <w:szCs w:val="20"/>
        </w:rPr>
        <w:br w:type="page"/>
      </w:r>
      <w:proofErr w:type="gramStart"/>
      <w:r w:rsidRPr="008618C8">
        <w:rPr>
          <w:b/>
          <w:kern w:val="18"/>
          <w:szCs w:val="20"/>
        </w:rPr>
        <w:lastRenderedPageBreak/>
        <w:t>© 201</w:t>
      </w:r>
      <w:r>
        <w:rPr>
          <w:b/>
          <w:kern w:val="18"/>
          <w:szCs w:val="20"/>
        </w:rPr>
        <w:t>4</w:t>
      </w:r>
      <w:r w:rsidRPr="008618C8">
        <w:rPr>
          <w:b/>
          <w:kern w:val="18"/>
          <w:szCs w:val="20"/>
        </w:rPr>
        <w:t xml:space="preserve"> College of American Pathologists (CAP).</w:t>
      </w:r>
      <w:proofErr w:type="gramEnd"/>
      <w:r w:rsidRPr="008618C8">
        <w:rPr>
          <w:b/>
          <w:kern w:val="18"/>
          <w:szCs w:val="20"/>
        </w:rPr>
        <w:t xml:space="preserve"> All rights reserved.</w:t>
      </w:r>
    </w:p>
    <w:p w:rsidR="00975355" w:rsidRPr="008618C8" w:rsidRDefault="00975355" w:rsidP="00AA23DC">
      <w:pPr>
        <w:rPr>
          <w:b/>
          <w:kern w:val="18"/>
          <w:sz w:val="18"/>
          <w:szCs w:val="18"/>
        </w:rPr>
      </w:pPr>
    </w:p>
    <w:p w:rsidR="00975355" w:rsidRPr="00933652" w:rsidRDefault="00975355" w:rsidP="00AA23DC">
      <w:pPr>
        <w:rPr>
          <w:kern w:val="18"/>
          <w:szCs w:val="20"/>
        </w:rPr>
      </w:pPr>
      <w:r w:rsidRPr="00933652">
        <w:rPr>
          <w:kern w:val="18"/>
          <w:szCs w:val="20"/>
        </w:rPr>
        <w:t xml:space="preserve">The College does not permit reproduction of any substantial portion of these templates without its written authorization. The College hereby authorizes use of these templates by physicians and other health care providers in reporting results of biomarker testing on patient specimens, in teaching, and in carrying out medical research for nonprofit purposes. This authorization does not extend to reproduction or other use of any substantial portion of these </w:t>
      </w:r>
      <w:r>
        <w:rPr>
          <w:kern w:val="18"/>
          <w:szCs w:val="20"/>
        </w:rPr>
        <w:t>templates</w:t>
      </w:r>
      <w:r w:rsidRPr="00933652">
        <w:rPr>
          <w:kern w:val="18"/>
          <w:szCs w:val="20"/>
        </w:rPr>
        <w:t xml:space="preserve"> for commercial purposes without the written consent of the College.</w:t>
      </w:r>
    </w:p>
    <w:p w:rsidR="00975355" w:rsidRPr="00933652" w:rsidRDefault="00975355" w:rsidP="00AA23DC">
      <w:pPr>
        <w:rPr>
          <w:kern w:val="18"/>
          <w:szCs w:val="20"/>
        </w:rPr>
      </w:pPr>
    </w:p>
    <w:p w:rsidR="00975355" w:rsidRPr="00933652" w:rsidRDefault="00975355" w:rsidP="00AA23DC">
      <w:pPr>
        <w:rPr>
          <w:kern w:val="18"/>
          <w:szCs w:val="20"/>
        </w:rPr>
      </w:pPr>
      <w:r w:rsidRPr="00933652">
        <w:rPr>
          <w:kern w:val="18"/>
          <w:szCs w:val="20"/>
        </w:rPr>
        <w:t>The CAP also authorizes physicians and other health care practitioners to make modified versions of the templates solely for their individual use in reporting results of biomarker testing for individual patients, teaching, and carrying out medical research for non-profit purposes.</w:t>
      </w:r>
    </w:p>
    <w:p w:rsidR="00975355" w:rsidRPr="00933652" w:rsidRDefault="00975355" w:rsidP="00AA23DC">
      <w:pPr>
        <w:rPr>
          <w:kern w:val="18"/>
          <w:szCs w:val="20"/>
        </w:rPr>
      </w:pPr>
    </w:p>
    <w:p w:rsidR="00975355" w:rsidRPr="00933652" w:rsidRDefault="00975355" w:rsidP="00AA23DC">
      <w:pPr>
        <w:rPr>
          <w:kern w:val="18"/>
          <w:szCs w:val="20"/>
        </w:rPr>
      </w:pPr>
      <w:r w:rsidRPr="00933652">
        <w:rPr>
          <w:kern w:val="18"/>
          <w:szCs w:val="20"/>
        </w:rPr>
        <w:t xml:space="preserve">The CAP further authorizes the following uses by physicians and other health care practitioners, in reporting on surgical specimens for individual patients, in teaching, and in carrying out medical research for non-profit purposes: (1) </w:t>
      </w:r>
      <w:r w:rsidRPr="00933652">
        <w:rPr>
          <w:b/>
          <w:kern w:val="18"/>
          <w:szCs w:val="20"/>
        </w:rPr>
        <w:t>Dictation</w:t>
      </w:r>
      <w:r w:rsidRPr="00933652">
        <w:rPr>
          <w:kern w:val="18"/>
          <w:szCs w:val="20"/>
        </w:rPr>
        <w:t xml:space="preserve"> from the original or modified templates for the purposes of creating a text-based patient record on paper, or in a word processing document; (2) </w:t>
      </w:r>
      <w:r w:rsidRPr="00933652">
        <w:rPr>
          <w:b/>
          <w:kern w:val="18"/>
          <w:szCs w:val="20"/>
        </w:rPr>
        <w:t>Copying</w:t>
      </w:r>
      <w:r w:rsidRPr="00933652">
        <w:rPr>
          <w:kern w:val="18"/>
          <w:szCs w:val="20"/>
        </w:rPr>
        <w:t xml:space="preserve"> from the original or modified templates into a text-based patient record on paper, or in a word processing document; (3) The use of a </w:t>
      </w:r>
      <w:r w:rsidRPr="00933652">
        <w:rPr>
          <w:b/>
          <w:kern w:val="18"/>
          <w:szCs w:val="20"/>
        </w:rPr>
        <w:t>computerized system</w:t>
      </w:r>
      <w:r w:rsidRPr="00933652">
        <w:rPr>
          <w:kern w:val="18"/>
          <w:szCs w:val="20"/>
        </w:rPr>
        <w:t xml:space="preserve"> for items (1) and (2), provided that the template data is stored intact as a single text-based document, and is not stored as multiple discrete data fields.</w:t>
      </w:r>
    </w:p>
    <w:p w:rsidR="00975355" w:rsidRPr="00933652" w:rsidRDefault="00975355" w:rsidP="00AA23DC">
      <w:pPr>
        <w:rPr>
          <w:kern w:val="18"/>
          <w:szCs w:val="20"/>
        </w:rPr>
      </w:pPr>
    </w:p>
    <w:p w:rsidR="00975355" w:rsidRPr="00933652" w:rsidRDefault="00975355" w:rsidP="00AA23DC">
      <w:pPr>
        <w:rPr>
          <w:kern w:val="18"/>
          <w:szCs w:val="20"/>
        </w:rPr>
      </w:pPr>
      <w:r w:rsidRPr="00933652">
        <w:rPr>
          <w:kern w:val="18"/>
          <w:szCs w:val="20"/>
        </w:rPr>
        <w:t>Other than uses (1), (2), and (3) above, the CAP does not authorize any use of the templates in electronic medical records systems, pathology informatics systems, cancer registry computer systems, computerized databases, mappings between coding works, or any computerized system without a written license from the CAP.</w:t>
      </w:r>
    </w:p>
    <w:p w:rsidR="00975355" w:rsidRPr="00933652" w:rsidRDefault="00975355" w:rsidP="00AA23DC">
      <w:pPr>
        <w:rPr>
          <w:kern w:val="18"/>
          <w:szCs w:val="20"/>
        </w:rPr>
      </w:pPr>
    </w:p>
    <w:p w:rsidR="00975355" w:rsidRPr="00933652" w:rsidRDefault="00975355" w:rsidP="00AA23DC">
      <w:pPr>
        <w:rPr>
          <w:kern w:val="18"/>
          <w:szCs w:val="20"/>
        </w:rPr>
      </w:pPr>
      <w:r w:rsidRPr="00933652">
        <w:rPr>
          <w:kern w:val="18"/>
          <w:szCs w:val="20"/>
        </w:rPr>
        <w:t>Any public dissemination of the original or modified templates is prohibited without a written license from the CAP.</w:t>
      </w:r>
    </w:p>
    <w:p w:rsidR="00975355" w:rsidRPr="00933652" w:rsidRDefault="00975355" w:rsidP="00AA23DC">
      <w:pPr>
        <w:rPr>
          <w:kern w:val="18"/>
          <w:szCs w:val="20"/>
        </w:rPr>
      </w:pPr>
    </w:p>
    <w:p w:rsidR="00975355" w:rsidRPr="00933652" w:rsidRDefault="00975355" w:rsidP="00AA23DC">
      <w:pPr>
        <w:rPr>
          <w:kern w:val="18"/>
          <w:szCs w:val="20"/>
        </w:rPr>
      </w:pPr>
      <w:r w:rsidRPr="00933652">
        <w:rPr>
          <w:kern w:val="18"/>
          <w:szCs w:val="20"/>
        </w:rPr>
        <w:t>The College of American Pathologists offers these templates to assist pathologists in providing clinically useful and relevant information when reporting results of biomarker testing. The College regards the reporting elements in the templates as important elements of the biomarker test report, but the manner in which these elements are reported is at the discretion of each specific pathologist, taking into account clinician preferences, institutional policies, and individual practice.</w:t>
      </w:r>
    </w:p>
    <w:p w:rsidR="00975355" w:rsidRPr="00933652" w:rsidRDefault="00975355" w:rsidP="00AA23DC">
      <w:pPr>
        <w:rPr>
          <w:kern w:val="18"/>
          <w:szCs w:val="20"/>
        </w:rPr>
      </w:pPr>
    </w:p>
    <w:p w:rsidR="00975355" w:rsidRPr="00933652" w:rsidRDefault="00975355" w:rsidP="00AA23DC">
      <w:pPr>
        <w:rPr>
          <w:kern w:val="18"/>
          <w:szCs w:val="20"/>
        </w:rPr>
      </w:pPr>
      <w:r w:rsidRPr="00933652">
        <w:rPr>
          <w:kern w:val="18"/>
          <w:szCs w:val="20"/>
        </w:rPr>
        <w:t>The College developed these templates as educational tools to assist pathologists in the useful reporting of relevant information. It did not issue them for use in litigation, reimbursement, or other contexts. Nevertheless, the College recognizes that the templates might be used by hospitals, attorneys, payers, and others. The College cautions that use of the templates other than for their intended educational purpose may involve additional considerations that are beyond the scope of this document.</w:t>
      </w:r>
    </w:p>
    <w:p w:rsidR="00975355" w:rsidRPr="00933652" w:rsidRDefault="00975355" w:rsidP="00AA23DC">
      <w:pPr>
        <w:rPr>
          <w:kern w:val="18"/>
          <w:szCs w:val="20"/>
        </w:rPr>
      </w:pPr>
    </w:p>
    <w:p w:rsidR="00975355" w:rsidRPr="00933652" w:rsidRDefault="00975355" w:rsidP="00AA23DC">
      <w:pPr>
        <w:rPr>
          <w:kern w:val="18"/>
          <w:szCs w:val="20"/>
        </w:rPr>
      </w:pPr>
      <w:r w:rsidRPr="00933652">
        <w:rPr>
          <w:kern w:val="18"/>
          <w:szCs w:val="20"/>
        </w:rPr>
        <w:t xml:space="preserve">The inclusion of a product name or service in a CAP publication should not be construed as an endorsement of such product or service, nor is failure to </w:t>
      </w:r>
      <w:r>
        <w:rPr>
          <w:kern w:val="18"/>
          <w:szCs w:val="20"/>
        </w:rPr>
        <w:t>include the name of a product or</w:t>
      </w:r>
      <w:r w:rsidRPr="00933652">
        <w:rPr>
          <w:kern w:val="18"/>
          <w:szCs w:val="20"/>
        </w:rPr>
        <w:t xml:space="preserve"> service to be construed as disapproval.</w:t>
      </w:r>
    </w:p>
    <w:p w:rsidR="00975355" w:rsidRDefault="00975355" w:rsidP="00AA23DC">
      <w:pPr>
        <w:pStyle w:val="Head2"/>
        <w:rPr>
          <w:kern w:val="18"/>
        </w:rPr>
      </w:pPr>
      <w:r w:rsidRPr="00BD54B4">
        <w:rPr>
          <w:kern w:val="18"/>
        </w:rPr>
        <w:br w:type="page"/>
      </w:r>
    </w:p>
    <w:p w:rsidR="00975355" w:rsidRDefault="00975355" w:rsidP="00AA23DC">
      <w:pPr>
        <w:pStyle w:val="Head2"/>
        <w:spacing w:after="0"/>
        <w:rPr>
          <w:kern w:val="18"/>
        </w:rPr>
      </w:pPr>
      <w:r>
        <w:rPr>
          <w:kern w:val="18"/>
        </w:rPr>
        <w:lastRenderedPageBreak/>
        <w:t>CAP CNS Biomarker Template Revision History</w:t>
      </w:r>
    </w:p>
    <w:p w:rsidR="00975355" w:rsidRDefault="00975355" w:rsidP="00AA23DC">
      <w:pPr>
        <w:rPr>
          <w:b/>
          <w:kern w:val="18"/>
        </w:rPr>
      </w:pPr>
    </w:p>
    <w:p w:rsidR="00975355" w:rsidRDefault="00975355" w:rsidP="00AA23DC">
      <w:pPr>
        <w:rPr>
          <w:b/>
          <w:kern w:val="18"/>
        </w:rPr>
      </w:pPr>
      <w:r>
        <w:rPr>
          <w:b/>
          <w:kern w:val="18"/>
        </w:rPr>
        <w:t>Version Code</w:t>
      </w:r>
    </w:p>
    <w:p w:rsidR="00975355" w:rsidRDefault="00975355" w:rsidP="00AA23DC">
      <w:pPr>
        <w:rPr>
          <w:kern w:val="18"/>
        </w:rPr>
      </w:pPr>
      <w:r>
        <w:rPr>
          <w:kern w:val="18"/>
        </w:rPr>
        <w:t>The definition of the version code can be found at www.cap.org/cancerprotocols.</w:t>
      </w:r>
    </w:p>
    <w:p w:rsidR="00975355" w:rsidRDefault="00975355" w:rsidP="00AA23DC">
      <w:pPr>
        <w:rPr>
          <w:b/>
          <w:kern w:val="18"/>
        </w:rPr>
      </w:pPr>
    </w:p>
    <w:p w:rsidR="00975355" w:rsidRDefault="00975355" w:rsidP="00AA23DC">
      <w:pPr>
        <w:rPr>
          <w:kern w:val="18"/>
        </w:rPr>
      </w:pPr>
      <w:r>
        <w:rPr>
          <w:b/>
          <w:kern w:val="18"/>
        </w:rPr>
        <w:t xml:space="preserve">Version: </w:t>
      </w:r>
      <w:proofErr w:type="spellStart"/>
      <w:r>
        <w:rPr>
          <w:kern w:val="18"/>
        </w:rPr>
        <w:t>CNS_Biomarkers</w:t>
      </w:r>
      <w:proofErr w:type="spellEnd"/>
      <w:r>
        <w:rPr>
          <w:kern w:val="18"/>
        </w:rPr>
        <w:t xml:space="preserve"> 1.0.0.0</w:t>
      </w:r>
    </w:p>
    <w:p w:rsidR="00975355" w:rsidRDefault="00975355" w:rsidP="00AA23DC">
      <w:pPr>
        <w:rPr>
          <w:kern w:val="18"/>
        </w:rPr>
      </w:pPr>
    </w:p>
    <w:p w:rsidR="00975355" w:rsidRDefault="00975355" w:rsidP="00AA23DC">
      <w:pPr>
        <w:tabs>
          <w:tab w:val="left" w:pos="0"/>
        </w:tabs>
        <w:rPr>
          <w:b/>
          <w:kern w:val="18"/>
        </w:rPr>
      </w:pPr>
      <w:r>
        <w:rPr>
          <w:b/>
          <w:kern w:val="18"/>
        </w:rPr>
        <w:t>Summary of Changes</w:t>
      </w:r>
    </w:p>
    <w:p w:rsidR="00975355" w:rsidRDefault="00975355" w:rsidP="00AA23DC">
      <w:pPr>
        <w:rPr>
          <w:kern w:val="18"/>
        </w:rPr>
      </w:pPr>
      <w:r>
        <w:rPr>
          <w:kern w:val="18"/>
        </w:rPr>
        <w:t xml:space="preserve">This is a new template.  </w:t>
      </w:r>
    </w:p>
    <w:p w:rsidR="00975355" w:rsidRDefault="00975355" w:rsidP="00AA23DC">
      <w:pPr>
        <w:pStyle w:val="Head2"/>
        <w:pBdr>
          <w:bottom w:val="none" w:sz="0" w:space="0" w:color="auto"/>
        </w:pBdr>
        <w:rPr>
          <w:kern w:val="18"/>
        </w:rPr>
      </w:pPr>
    </w:p>
    <w:p w:rsidR="00975355" w:rsidRDefault="00975355" w:rsidP="00AA23DC">
      <w:pPr>
        <w:pStyle w:val="Head2"/>
        <w:pBdr>
          <w:bottom w:val="none" w:sz="0" w:space="0" w:color="auto"/>
        </w:pBdr>
        <w:rPr>
          <w:kern w:val="18"/>
        </w:rPr>
      </w:pPr>
    </w:p>
    <w:p w:rsidR="00975355" w:rsidRDefault="00975355" w:rsidP="00AA23DC">
      <w:pPr>
        <w:pStyle w:val="Head2"/>
        <w:pBdr>
          <w:bottom w:val="none" w:sz="0" w:space="0" w:color="auto"/>
        </w:pBdr>
        <w:rPr>
          <w:kern w:val="18"/>
        </w:rPr>
      </w:pPr>
    </w:p>
    <w:p w:rsidR="00975355" w:rsidRDefault="00975355" w:rsidP="00AA23DC">
      <w:pPr>
        <w:pStyle w:val="Head2"/>
        <w:pBdr>
          <w:bottom w:val="none" w:sz="0" w:space="0" w:color="auto"/>
        </w:pBdr>
        <w:rPr>
          <w:kern w:val="18"/>
        </w:rPr>
        <w:sectPr w:rsidR="00975355" w:rsidSect="0045572D">
          <w:headerReference w:type="even" r:id="rId6"/>
          <w:headerReference w:type="default" r:id="rId7"/>
          <w:footerReference w:type="even" r:id="rId8"/>
          <w:footerReference w:type="default" r:id="rId9"/>
          <w:headerReference w:type="first" r:id="rId10"/>
          <w:footerReference w:type="first" r:id="rId11"/>
          <w:pgSz w:w="12240" w:h="15840"/>
          <w:pgMar w:top="1440" w:right="1080" w:bottom="1440" w:left="1080" w:header="893" w:footer="720" w:gutter="0"/>
          <w:cols w:space="720"/>
          <w:titlePg/>
          <w:docGrid w:linePitch="360"/>
        </w:sectPr>
      </w:pPr>
    </w:p>
    <w:p w:rsidR="00975355" w:rsidRDefault="00975355" w:rsidP="00AA23DC">
      <w:pPr>
        <w:pStyle w:val="Head2"/>
        <w:rPr>
          <w:kern w:val="18"/>
        </w:rPr>
      </w:pPr>
      <w:r>
        <w:rPr>
          <w:kern w:val="18"/>
        </w:rPr>
        <w:lastRenderedPageBreak/>
        <w:t>CNS Biomarker Reporting Template</w:t>
      </w:r>
    </w:p>
    <w:p w:rsidR="00975355" w:rsidRDefault="00975355" w:rsidP="00AA23DC">
      <w:pPr>
        <w:rPr>
          <w:kern w:val="18"/>
        </w:rPr>
      </w:pPr>
    </w:p>
    <w:p w:rsidR="00975355" w:rsidRDefault="00975355" w:rsidP="00AA23DC">
      <w:pPr>
        <w:rPr>
          <w:kern w:val="18"/>
        </w:rPr>
      </w:pPr>
      <w:r>
        <w:rPr>
          <w:kern w:val="18"/>
        </w:rPr>
        <w:t xml:space="preserve">Template web posting date: </w:t>
      </w:r>
      <w:r w:rsidR="00056163">
        <w:rPr>
          <w:kern w:val="18"/>
        </w:rPr>
        <w:t>December</w:t>
      </w:r>
      <w:r w:rsidR="00402696">
        <w:rPr>
          <w:kern w:val="18"/>
        </w:rPr>
        <w:t xml:space="preserve"> 2014</w:t>
      </w:r>
    </w:p>
    <w:p w:rsidR="00975355" w:rsidRPr="0098245F" w:rsidRDefault="00975355" w:rsidP="00AA23DC">
      <w:pPr>
        <w:rPr>
          <w:kern w:val="18"/>
        </w:rPr>
      </w:pPr>
    </w:p>
    <w:p w:rsidR="00975355" w:rsidRPr="0098245F" w:rsidRDefault="00975355" w:rsidP="00AA23DC">
      <w:pPr>
        <w:pBdr>
          <w:top w:val="single" w:sz="4" w:space="1" w:color="auto"/>
          <w:left w:val="single" w:sz="4" w:space="4" w:color="auto"/>
          <w:bottom w:val="single" w:sz="4" w:space="1" w:color="auto"/>
          <w:right w:val="single" w:sz="4" w:space="4" w:color="auto"/>
        </w:pBdr>
        <w:ind w:left="90"/>
        <w:rPr>
          <w:kern w:val="18"/>
          <w:szCs w:val="20"/>
        </w:rPr>
      </w:pPr>
      <w:r w:rsidRPr="0098245F">
        <w:rPr>
          <w:rFonts w:cs="Century Gothic"/>
          <w:szCs w:val="20"/>
        </w:rPr>
        <w:t>Completion of the template is the responsibility of the laboratory performing the biomarker testing and/or providing the interpretation. When both testing and interpretation are performed elsewhere (eg, a reference laboratory), synoptic reporting of the results by the laboratory submitting the tissue for testing is also encouraged to ensure that all information is included in the patient’s medical record and thus readily available to the treating clinical team.</w:t>
      </w:r>
    </w:p>
    <w:p w:rsidR="00975355" w:rsidRDefault="00975355" w:rsidP="00AA23DC">
      <w:pPr>
        <w:rPr>
          <w:b/>
          <w:kern w:val="18"/>
          <w:sz w:val="22"/>
          <w:szCs w:val="22"/>
        </w:rPr>
      </w:pPr>
    </w:p>
    <w:p w:rsidR="00056163" w:rsidRDefault="00056163" w:rsidP="00AA23DC">
      <w:pPr>
        <w:rPr>
          <w:b/>
          <w:kern w:val="18"/>
          <w:sz w:val="22"/>
          <w:szCs w:val="22"/>
        </w:rPr>
      </w:pPr>
    </w:p>
    <w:p w:rsidR="00975355" w:rsidRPr="00235805" w:rsidRDefault="00975355" w:rsidP="00AA23DC">
      <w:pPr>
        <w:rPr>
          <w:rFonts w:cs="Arial"/>
          <w:b/>
          <w:szCs w:val="20"/>
        </w:rPr>
      </w:pPr>
      <w:r w:rsidRPr="00235805">
        <w:rPr>
          <w:b/>
          <w:kern w:val="18"/>
          <w:szCs w:val="20"/>
        </w:rPr>
        <w:t>CENTRAL NERVOUS SYSTEM (CNS)</w:t>
      </w:r>
    </w:p>
    <w:p w:rsidR="00975355" w:rsidRDefault="00975355" w:rsidP="00AA23DC">
      <w:pPr>
        <w:rPr>
          <w:rFonts w:cs="Arial"/>
          <w:b/>
          <w:szCs w:val="20"/>
        </w:rPr>
      </w:pPr>
    </w:p>
    <w:p w:rsidR="00975355" w:rsidRDefault="00975355" w:rsidP="00AA23DC">
      <w:pPr>
        <w:rPr>
          <w:rFonts w:cs="Arial"/>
          <w:b/>
          <w:szCs w:val="20"/>
        </w:rPr>
      </w:pPr>
      <w:r>
        <w:rPr>
          <w:rFonts w:cs="Arial"/>
          <w:b/>
          <w:szCs w:val="20"/>
        </w:rPr>
        <w:t>Select a single response unless otherwise indicated.</w:t>
      </w:r>
    </w:p>
    <w:p w:rsidR="00975355" w:rsidRDefault="00975355" w:rsidP="00AA23DC">
      <w:pPr>
        <w:pStyle w:val="NormalWeb"/>
        <w:shd w:val="clear" w:color="auto" w:fill="FFFFFF"/>
        <w:spacing w:before="0" w:beforeAutospacing="0" w:after="0" w:afterAutospacing="0"/>
        <w:rPr>
          <w:rStyle w:val="Strong"/>
          <w:rFonts w:cs="Arial"/>
          <w:bCs/>
          <w:szCs w:val="20"/>
        </w:rPr>
      </w:pPr>
    </w:p>
    <w:p w:rsidR="00975355" w:rsidRDefault="00975355" w:rsidP="00AA23DC">
      <w:pPr>
        <w:rPr>
          <w:rFonts w:cs="Arial"/>
          <w:b/>
          <w:i/>
          <w:szCs w:val="20"/>
        </w:rPr>
      </w:pPr>
      <w:r>
        <w:rPr>
          <w:rFonts w:cs="Arial"/>
          <w:b/>
          <w:i/>
          <w:szCs w:val="20"/>
        </w:rPr>
        <w:t xml:space="preserve">Note: </w:t>
      </w:r>
      <w:r w:rsidRPr="00B5467A">
        <w:rPr>
          <w:rFonts w:cs="Arial"/>
          <w:i/>
          <w:szCs w:val="20"/>
        </w:rPr>
        <w:t>Use of this template is optional.</w:t>
      </w:r>
    </w:p>
    <w:p w:rsidR="00975355" w:rsidRDefault="00975355" w:rsidP="00AA23DC">
      <w:pPr>
        <w:rPr>
          <w:rFonts w:cs="Arial"/>
          <w:szCs w:val="20"/>
        </w:rPr>
      </w:pPr>
    </w:p>
    <w:p w:rsidR="00056163" w:rsidRDefault="00056163" w:rsidP="00AA23DC">
      <w:pPr>
        <w:rPr>
          <w:rFonts w:cs="Arial"/>
          <w:szCs w:val="20"/>
        </w:rPr>
      </w:pPr>
    </w:p>
    <w:p w:rsidR="00975355" w:rsidRDefault="00975355" w:rsidP="00AA23DC">
      <w:pPr>
        <w:pStyle w:val="NormalWeb"/>
        <w:shd w:val="clear" w:color="auto" w:fill="FFFFFF"/>
        <w:spacing w:before="0" w:beforeAutospacing="0" w:after="0" w:afterAutospacing="0"/>
        <w:rPr>
          <w:rFonts w:cs="Arial"/>
          <w:b/>
          <w:szCs w:val="20"/>
        </w:rPr>
      </w:pPr>
      <w:r>
        <w:rPr>
          <w:rFonts w:cs="Arial"/>
          <w:b/>
          <w:szCs w:val="20"/>
        </w:rPr>
        <w:t>+ RESULTS</w:t>
      </w:r>
    </w:p>
    <w:p w:rsidR="00975355" w:rsidRDefault="00975355" w:rsidP="00AA23DC">
      <w:pPr>
        <w:rPr>
          <w:rFonts w:cs="Arial"/>
          <w:szCs w:val="20"/>
        </w:rPr>
      </w:pPr>
    </w:p>
    <w:p w:rsidR="00975355" w:rsidRPr="00235805" w:rsidRDefault="00975355" w:rsidP="00AA23DC">
      <w:pPr>
        <w:rPr>
          <w:rFonts w:cs="Arial"/>
          <w:b/>
          <w:szCs w:val="20"/>
          <w:u w:val="single"/>
        </w:rPr>
      </w:pPr>
      <w:r w:rsidRPr="00235805">
        <w:rPr>
          <w:rFonts w:cs="Arial"/>
          <w:b/>
          <w:szCs w:val="20"/>
        </w:rPr>
        <w:t xml:space="preserve">+ </w:t>
      </w:r>
      <w:r w:rsidRPr="00235805">
        <w:rPr>
          <w:rFonts w:cs="Arial"/>
          <w:b/>
          <w:szCs w:val="20"/>
          <w:u w:val="single"/>
        </w:rPr>
        <w:t xml:space="preserve">GLIOMAS </w:t>
      </w:r>
    </w:p>
    <w:p w:rsidR="00975355" w:rsidRPr="00F15088" w:rsidRDefault="00975355" w:rsidP="00AA23DC"/>
    <w:p w:rsidR="00975355" w:rsidRPr="00F15088" w:rsidRDefault="00975355" w:rsidP="00AA23DC">
      <w:pPr>
        <w:rPr>
          <w:b/>
        </w:rPr>
      </w:pPr>
      <w:r w:rsidRPr="00F15088">
        <w:rPr>
          <w:b/>
        </w:rPr>
        <w:t xml:space="preserve">+ </w:t>
      </w:r>
      <w:r w:rsidRPr="003D2E4F">
        <w:rPr>
          <w:b/>
          <w:i/>
        </w:rPr>
        <w:t>IDH1/2</w:t>
      </w:r>
      <w:r>
        <w:rPr>
          <w:b/>
        </w:rPr>
        <w:t xml:space="preserve"> Mutation</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___ Present (specify): ________________________</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Absent </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Pr="00F15088" w:rsidRDefault="00975355" w:rsidP="00AA23DC">
      <w:pPr>
        <w:pStyle w:val="NormalWeb"/>
        <w:shd w:val="clear" w:color="auto" w:fill="FFFFFF"/>
        <w:spacing w:before="0" w:beforeAutospacing="0" w:after="0" w:afterAutospacing="0"/>
      </w:pPr>
    </w:p>
    <w:p w:rsidR="00975355" w:rsidRPr="00F15088" w:rsidRDefault="00975355" w:rsidP="00AA23DC">
      <w:pPr>
        <w:rPr>
          <w:b/>
        </w:rPr>
      </w:pPr>
      <w:r w:rsidRPr="00F15088">
        <w:rPr>
          <w:b/>
        </w:rPr>
        <w:t xml:space="preserve">+ IDH1 </w:t>
      </w:r>
      <w:r>
        <w:rPr>
          <w:b/>
        </w:rPr>
        <w:t>R132H Immunohistochemistry</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___ Positive</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Negative </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Pr="00F15088" w:rsidRDefault="00975355" w:rsidP="00AA23DC"/>
    <w:p w:rsidR="00975355" w:rsidRDefault="00975355" w:rsidP="00AA23DC">
      <w:pPr>
        <w:rPr>
          <w:b/>
        </w:rPr>
      </w:pPr>
      <w:r>
        <w:rPr>
          <w:b/>
        </w:rPr>
        <w:t>+ 1p/19q D</w:t>
      </w:r>
      <w:r w:rsidRPr="00F15088">
        <w:rPr>
          <w:b/>
        </w:rPr>
        <w:t>eletion</w:t>
      </w:r>
      <w:r>
        <w:rPr>
          <w:b/>
        </w:rPr>
        <w:t xml:space="preserve"> </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w:t>
      </w:r>
      <w:r w:rsidR="00B61788">
        <w:rPr>
          <w:rFonts w:cs="Arial"/>
          <w:szCs w:val="20"/>
        </w:rPr>
        <w:t xml:space="preserve"> ___ </w:t>
      </w:r>
      <w:r>
        <w:rPr>
          <w:rFonts w:cs="Arial"/>
          <w:szCs w:val="20"/>
        </w:rPr>
        <w:t>1p/19q co-deletion</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w:t>
      </w:r>
      <w:r w:rsidR="00B61788">
        <w:rPr>
          <w:rFonts w:cs="Arial"/>
          <w:szCs w:val="20"/>
        </w:rPr>
        <w:t xml:space="preserve"> ___ </w:t>
      </w:r>
      <w:r>
        <w:rPr>
          <w:rFonts w:cs="Arial"/>
          <w:szCs w:val="20"/>
        </w:rPr>
        <w:t>1p only deleted</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w:t>
      </w:r>
      <w:r w:rsidR="00B61788">
        <w:rPr>
          <w:rFonts w:cs="Arial"/>
          <w:szCs w:val="20"/>
        </w:rPr>
        <w:t xml:space="preserve"> ___ </w:t>
      </w:r>
      <w:r>
        <w:rPr>
          <w:rFonts w:cs="Arial"/>
          <w:szCs w:val="20"/>
        </w:rPr>
        <w:t>19q only deleted</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w:t>
      </w:r>
      <w:r w:rsidR="00B61788">
        <w:rPr>
          <w:rFonts w:cs="Arial"/>
          <w:szCs w:val="20"/>
        </w:rPr>
        <w:t xml:space="preserve"> ___ </w:t>
      </w:r>
      <w:r>
        <w:rPr>
          <w:rFonts w:cs="Arial"/>
          <w:szCs w:val="20"/>
        </w:rPr>
        <w:t>Polysomy (specify): ________________________</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w:t>
      </w:r>
      <w:r w:rsidR="00B61788">
        <w:rPr>
          <w:rFonts w:cs="Arial"/>
          <w:szCs w:val="20"/>
        </w:rPr>
        <w:t xml:space="preserve"> ___ </w:t>
      </w:r>
      <w:proofErr w:type="spellStart"/>
      <w:r>
        <w:rPr>
          <w:rFonts w:cs="Arial"/>
          <w:szCs w:val="20"/>
        </w:rPr>
        <w:t>Monosomy</w:t>
      </w:r>
      <w:proofErr w:type="spellEnd"/>
      <w:r>
        <w:rPr>
          <w:rFonts w:cs="Arial"/>
          <w:szCs w:val="20"/>
        </w:rPr>
        <w:t xml:space="preserve"> (specify): ________________________</w:t>
      </w:r>
    </w:p>
    <w:p w:rsidR="00975355" w:rsidRPr="00B946CB"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None</w:t>
      </w:r>
      <w:proofErr w:type="gramEnd"/>
      <w:r>
        <w:rPr>
          <w:rFonts w:cs="Arial"/>
          <w:szCs w:val="20"/>
        </w:rPr>
        <w:t xml:space="preserve"> d</w:t>
      </w:r>
      <w:r w:rsidRPr="004E20DF">
        <w:rPr>
          <w:rFonts w:cs="Arial"/>
          <w:szCs w:val="20"/>
        </w:rPr>
        <w:t>etected</w:t>
      </w:r>
      <w:r>
        <w:rPr>
          <w:rFonts w:cs="Arial"/>
          <w:szCs w:val="20"/>
        </w:rPr>
        <w:t xml:space="preserve"> </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Default="00975355" w:rsidP="00AA23DC"/>
    <w:p w:rsidR="00975355" w:rsidRDefault="00975355" w:rsidP="00CF7590">
      <w:pPr>
        <w:pStyle w:val="NormalWeb"/>
        <w:shd w:val="clear" w:color="auto" w:fill="FFFFFF"/>
        <w:spacing w:before="0" w:beforeAutospacing="0" w:after="0" w:afterAutospacing="0"/>
        <w:rPr>
          <w:rFonts w:cs="Arial"/>
          <w:b/>
          <w:szCs w:val="20"/>
        </w:rPr>
      </w:pPr>
      <w:r w:rsidRPr="002044A8">
        <w:rPr>
          <w:rFonts w:cs="Arial"/>
          <w:b/>
          <w:szCs w:val="20"/>
        </w:rPr>
        <w:t>+</w:t>
      </w:r>
      <w:r>
        <w:rPr>
          <w:rFonts w:cs="Arial"/>
          <w:b/>
          <w:i/>
          <w:szCs w:val="20"/>
        </w:rPr>
        <w:t xml:space="preserve"> TP53</w:t>
      </w:r>
      <w:r>
        <w:rPr>
          <w:rFonts w:cs="Arial"/>
          <w:b/>
          <w:szCs w:val="20"/>
        </w:rPr>
        <w:t xml:space="preserve"> Mutation</w:t>
      </w:r>
    </w:p>
    <w:p w:rsidR="00975355" w:rsidRDefault="00975355" w:rsidP="00CF7590">
      <w:pPr>
        <w:pStyle w:val="NormalWeb"/>
        <w:shd w:val="clear" w:color="auto" w:fill="FFFFFF"/>
        <w:spacing w:before="0" w:beforeAutospacing="0" w:after="0" w:afterAutospacing="0"/>
        <w:rPr>
          <w:rFonts w:cs="Arial"/>
          <w:szCs w:val="20"/>
        </w:rPr>
      </w:pPr>
      <w:r>
        <w:rPr>
          <w:rFonts w:cs="Arial"/>
          <w:szCs w:val="20"/>
        </w:rPr>
        <w:t>+ ___ Present (specify): ________________________</w:t>
      </w:r>
    </w:p>
    <w:p w:rsidR="00975355" w:rsidRDefault="00975355" w:rsidP="00CF7590">
      <w:pPr>
        <w:pStyle w:val="NormalWeb"/>
        <w:shd w:val="clear" w:color="auto" w:fill="FFFFFF"/>
        <w:spacing w:before="0" w:beforeAutospacing="0" w:after="0" w:afterAutospacing="0"/>
        <w:rPr>
          <w:rFonts w:cs="Arial"/>
          <w:szCs w:val="20"/>
        </w:rPr>
      </w:pPr>
      <w:r>
        <w:rPr>
          <w:rFonts w:cs="Arial"/>
          <w:szCs w:val="20"/>
        </w:rPr>
        <w:t xml:space="preserve">+ ___ Absent </w:t>
      </w:r>
    </w:p>
    <w:p w:rsidR="00975355" w:rsidRDefault="00975355" w:rsidP="00CF7590">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225DBA" w:rsidRDefault="00225DBA" w:rsidP="00CF7590">
      <w:pPr>
        <w:pStyle w:val="NormalWeb"/>
        <w:shd w:val="clear" w:color="auto" w:fill="FFFFFF"/>
        <w:spacing w:before="0" w:beforeAutospacing="0" w:after="0" w:afterAutospacing="0"/>
        <w:rPr>
          <w:rFonts w:cs="Arial"/>
          <w:szCs w:val="20"/>
        </w:rPr>
      </w:pPr>
    </w:p>
    <w:p w:rsidR="00225DBA" w:rsidRDefault="00225DBA" w:rsidP="00225DBA">
      <w:pPr>
        <w:pStyle w:val="NormalWeb"/>
        <w:shd w:val="clear" w:color="auto" w:fill="FFFFFF"/>
        <w:spacing w:before="0" w:beforeAutospacing="0" w:after="0" w:afterAutospacing="0"/>
        <w:rPr>
          <w:rFonts w:cs="Arial"/>
          <w:b/>
          <w:szCs w:val="20"/>
        </w:rPr>
      </w:pPr>
      <w:r w:rsidRPr="002044A8">
        <w:rPr>
          <w:rFonts w:cs="Arial"/>
          <w:b/>
          <w:szCs w:val="20"/>
        </w:rPr>
        <w:t>+</w:t>
      </w:r>
      <w:r>
        <w:rPr>
          <w:rFonts w:cs="Arial"/>
          <w:b/>
          <w:i/>
          <w:szCs w:val="20"/>
        </w:rPr>
        <w:t xml:space="preserve"> ATRX</w:t>
      </w:r>
      <w:r>
        <w:rPr>
          <w:rFonts w:cs="Arial"/>
          <w:b/>
          <w:szCs w:val="20"/>
        </w:rPr>
        <w:t xml:space="preserve"> Mutation</w:t>
      </w:r>
    </w:p>
    <w:p w:rsidR="00225DBA" w:rsidRDefault="00225DBA" w:rsidP="00225DBA">
      <w:pPr>
        <w:pStyle w:val="NormalWeb"/>
        <w:shd w:val="clear" w:color="auto" w:fill="FFFFFF"/>
        <w:spacing w:before="0" w:beforeAutospacing="0" w:after="0" w:afterAutospacing="0"/>
        <w:rPr>
          <w:rFonts w:cs="Arial"/>
          <w:szCs w:val="20"/>
        </w:rPr>
      </w:pPr>
      <w:r>
        <w:rPr>
          <w:rFonts w:cs="Arial"/>
          <w:szCs w:val="20"/>
        </w:rPr>
        <w:t>+ ___ Present (specify): ________________________</w:t>
      </w:r>
    </w:p>
    <w:p w:rsidR="00225DBA" w:rsidRDefault="00225DBA" w:rsidP="00225DBA">
      <w:pPr>
        <w:pStyle w:val="NormalWeb"/>
        <w:shd w:val="clear" w:color="auto" w:fill="FFFFFF"/>
        <w:spacing w:before="0" w:beforeAutospacing="0" w:after="0" w:afterAutospacing="0"/>
        <w:rPr>
          <w:rFonts w:cs="Arial"/>
          <w:szCs w:val="20"/>
        </w:rPr>
      </w:pPr>
      <w:r>
        <w:rPr>
          <w:rFonts w:cs="Arial"/>
          <w:szCs w:val="20"/>
        </w:rPr>
        <w:t>+ ___ Absent</w:t>
      </w:r>
    </w:p>
    <w:p w:rsidR="00225DBA" w:rsidRDefault="00225DBA" w:rsidP="00225DBA">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225DBA" w:rsidRDefault="00225DBA" w:rsidP="00CF7590">
      <w:pPr>
        <w:pStyle w:val="NormalWeb"/>
        <w:shd w:val="clear" w:color="auto" w:fill="FFFFFF"/>
        <w:spacing w:before="0" w:beforeAutospacing="0" w:after="0" w:afterAutospacing="0"/>
        <w:rPr>
          <w:rFonts w:cs="Arial"/>
          <w:szCs w:val="20"/>
        </w:rPr>
      </w:pPr>
    </w:p>
    <w:p w:rsidR="00975355" w:rsidRPr="007D0DB3" w:rsidRDefault="00975355" w:rsidP="00056163">
      <w:pPr>
        <w:keepNext/>
      </w:pPr>
      <w:r>
        <w:rPr>
          <w:b/>
        </w:rPr>
        <w:lastRenderedPageBreak/>
        <w:t>+ ATRX Immunohistochemistry</w:t>
      </w:r>
      <w:r>
        <w:t xml:space="preserve"> </w:t>
      </w:r>
    </w:p>
    <w:p w:rsidR="00975355" w:rsidRDefault="00975355" w:rsidP="00056163">
      <w:pPr>
        <w:pStyle w:val="NormalWeb"/>
        <w:keepNext/>
        <w:shd w:val="clear" w:color="auto" w:fill="FFFFFF"/>
        <w:spacing w:before="0" w:beforeAutospacing="0" w:after="0" w:afterAutospacing="0"/>
        <w:rPr>
          <w:rFonts w:cs="Arial"/>
          <w:szCs w:val="20"/>
        </w:rPr>
      </w:pPr>
      <w:r>
        <w:rPr>
          <w:rFonts w:cs="Arial"/>
          <w:szCs w:val="20"/>
        </w:rPr>
        <w:t>+ ___ Loss of nuclear expression</w:t>
      </w:r>
      <w:r w:rsidDel="00B376F1">
        <w:rPr>
          <w:rFonts w:cs="Arial"/>
          <w:szCs w:val="20"/>
        </w:rPr>
        <w:t xml:space="preserve"> </w:t>
      </w:r>
    </w:p>
    <w:p w:rsidR="00975355" w:rsidRDefault="00975355" w:rsidP="00CF7590">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Intact</w:t>
      </w:r>
      <w:proofErr w:type="gramEnd"/>
      <w:r>
        <w:rPr>
          <w:rFonts w:cs="Arial"/>
          <w:szCs w:val="20"/>
        </w:rPr>
        <w:t xml:space="preserve"> nuclear expression</w:t>
      </w:r>
    </w:p>
    <w:p w:rsidR="00975355" w:rsidRDefault="00975355" w:rsidP="00CF7590">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Pr="00F15088" w:rsidRDefault="00975355" w:rsidP="00AA23DC"/>
    <w:p w:rsidR="00975355" w:rsidRPr="006A3E43" w:rsidRDefault="00975355" w:rsidP="00AA23DC">
      <w:pPr>
        <w:rPr>
          <w:b/>
        </w:rPr>
      </w:pPr>
      <w:r>
        <w:rPr>
          <w:b/>
        </w:rPr>
        <w:t xml:space="preserve">+ </w:t>
      </w:r>
      <w:r w:rsidRPr="003D2E4F">
        <w:rPr>
          <w:b/>
          <w:i/>
        </w:rPr>
        <w:t>EGFR</w:t>
      </w:r>
      <w:r>
        <w:rPr>
          <w:b/>
        </w:rPr>
        <w:t xml:space="preserve"> Amplification</w:t>
      </w:r>
      <w:r w:rsidRPr="006A3E43">
        <w:rPr>
          <w:b/>
        </w:rPr>
        <w:t xml:space="preserve"> </w:t>
      </w:r>
    </w:p>
    <w:p w:rsidR="00975355" w:rsidRPr="006A3E43" w:rsidRDefault="00975355" w:rsidP="00B946CB">
      <w:r w:rsidRPr="006A3E43">
        <w:t xml:space="preserve">+ ___ </w:t>
      </w:r>
      <w:r>
        <w:t>Present</w:t>
      </w:r>
    </w:p>
    <w:p w:rsidR="00975355" w:rsidRPr="006A3E43" w:rsidRDefault="00975355" w:rsidP="00AA23DC">
      <w:r>
        <w:t>+ ___ Absent</w:t>
      </w:r>
    </w:p>
    <w:p w:rsidR="00975355" w:rsidRPr="006A3E43" w:rsidRDefault="00975355" w:rsidP="00AA23DC">
      <w:r w:rsidRPr="006A3E43">
        <w:t xml:space="preserve">+ ___ </w:t>
      </w:r>
      <w:proofErr w:type="gramStart"/>
      <w:r w:rsidRPr="006A3E43">
        <w:t>Cannot</w:t>
      </w:r>
      <w:proofErr w:type="gramEnd"/>
      <w:r w:rsidRPr="006A3E43">
        <w:t xml:space="preserve"> be determined (explain): </w:t>
      </w:r>
      <w:r>
        <w:rPr>
          <w:rFonts w:cs="Arial"/>
          <w:szCs w:val="20"/>
        </w:rPr>
        <w:t>________________________</w:t>
      </w:r>
    </w:p>
    <w:p w:rsidR="00975355" w:rsidRPr="00F15088" w:rsidRDefault="00975355" w:rsidP="00AA23DC"/>
    <w:p w:rsidR="00975355" w:rsidRPr="00CF7590" w:rsidRDefault="00975355" w:rsidP="00AA23DC">
      <w:pPr>
        <w:pStyle w:val="NormalWeb"/>
        <w:shd w:val="clear" w:color="auto" w:fill="FFFFFF"/>
        <w:spacing w:before="0" w:beforeAutospacing="0" w:after="0" w:afterAutospacing="0"/>
        <w:rPr>
          <w:rFonts w:cs="Arial"/>
          <w:b/>
          <w:szCs w:val="20"/>
          <w:lang w:val="fr-FR"/>
        </w:rPr>
      </w:pPr>
      <w:r w:rsidRPr="00CF7590">
        <w:rPr>
          <w:rFonts w:cs="Arial"/>
          <w:b/>
          <w:iCs/>
          <w:szCs w:val="20"/>
          <w:lang w:val="fr-FR"/>
        </w:rPr>
        <w:t>+</w:t>
      </w:r>
      <w:r w:rsidRPr="00CF7590">
        <w:rPr>
          <w:rFonts w:cs="Arial"/>
          <w:b/>
          <w:i/>
          <w:iCs/>
          <w:szCs w:val="20"/>
          <w:lang w:val="fr-FR"/>
        </w:rPr>
        <w:t xml:space="preserve"> </w:t>
      </w:r>
      <w:r w:rsidRPr="00CF7590">
        <w:rPr>
          <w:rFonts w:cs="Arial"/>
          <w:b/>
          <w:iCs/>
          <w:szCs w:val="20"/>
          <w:lang w:val="fr-FR"/>
        </w:rPr>
        <w:t>10q23</w:t>
      </w:r>
      <w:r w:rsidRPr="00CF7590">
        <w:rPr>
          <w:rFonts w:cs="Arial"/>
          <w:b/>
          <w:i/>
          <w:iCs/>
          <w:szCs w:val="20"/>
          <w:lang w:val="fr-FR"/>
        </w:rPr>
        <w:t xml:space="preserve"> (PTEN </w:t>
      </w:r>
      <w:r w:rsidRPr="00CF7590">
        <w:rPr>
          <w:rFonts w:cs="Arial"/>
          <w:b/>
          <w:iCs/>
          <w:szCs w:val="20"/>
          <w:lang w:val="fr-FR"/>
        </w:rPr>
        <w:t>Locus)</w:t>
      </w:r>
      <w:r w:rsidRPr="00CF7590">
        <w:rPr>
          <w:rFonts w:cs="Arial"/>
          <w:b/>
          <w:i/>
          <w:iCs/>
          <w:szCs w:val="20"/>
          <w:lang w:val="fr-FR"/>
        </w:rPr>
        <w:t xml:space="preserve"> </w:t>
      </w:r>
      <w:proofErr w:type="spellStart"/>
      <w:r w:rsidRPr="00CF7590">
        <w:rPr>
          <w:rFonts w:cs="Arial"/>
          <w:b/>
          <w:iCs/>
          <w:szCs w:val="20"/>
          <w:lang w:val="fr-FR"/>
        </w:rPr>
        <w:t>Deletion</w:t>
      </w:r>
      <w:proofErr w:type="spellEnd"/>
    </w:p>
    <w:p w:rsidR="00975355" w:rsidRPr="00CF7590" w:rsidRDefault="00975355" w:rsidP="00AA23DC">
      <w:pPr>
        <w:pStyle w:val="NormalWeb"/>
        <w:shd w:val="clear" w:color="auto" w:fill="FFFFFF"/>
        <w:spacing w:before="0" w:beforeAutospacing="0" w:after="0" w:afterAutospacing="0"/>
        <w:rPr>
          <w:rFonts w:cs="Arial"/>
          <w:szCs w:val="20"/>
          <w:lang w:val="fr-FR"/>
        </w:rPr>
      </w:pPr>
      <w:r w:rsidRPr="00CF7590">
        <w:rPr>
          <w:rFonts w:cs="Arial"/>
          <w:szCs w:val="20"/>
          <w:lang w:val="fr-FR"/>
        </w:rPr>
        <w:t xml:space="preserve">+ ___ </w:t>
      </w:r>
      <w:proofErr w:type="spellStart"/>
      <w:r w:rsidRPr="00CF7590">
        <w:rPr>
          <w:rFonts w:cs="Arial"/>
          <w:szCs w:val="20"/>
          <w:lang w:val="fr-FR"/>
        </w:rPr>
        <w:t>Deletion</w:t>
      </w:r>
      <w:proofErr w:type="spellEnd"/>
      <w:r w:rsidRPr="00CF7590">
        <w:rPr>
          <w:rFonts w:cs="Arial"/>
          <w:szCs w:val="20"/>
          <w:lang w:val="fr-FR"/>
        </w:rPr>
        <w:t xml:space="preserve"> </w:t>
      </w:r>
      <w:proofErr w:type="spellStart"/>
      <w:r w:rsidRPr="00CF7590">
        <w:rPr>
          <w:rFonts w:cs="Arial"/>
          <w:szCs w:val="20"/>
          <w:lang w:val="fr-FR"/>
        </w:rPr>
        <w:t>identified</w:t>
      </w:r>
      <w:proofErr w:type="spellEnd"/>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___ Polysomy (specify): ________________________</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w:t>
      </w:r>
      <w:r w:rsidR="00B61788">
        <w:rPr>
          <w:rFonts w:cs="Arial"/>
          <w:szCs w:val="20"/>
        </w:rPr>
        <w:t xml:space="preserve"> ___ </w:t>
      </w:r>
      <w:proofErr w:type="spellStart"/>
      <w:r>
        <w:rPr>
          <w:rFonts w:cs="Arial"/>
          <w:szCs w:val="20"/>
        </w:rPr>
        <w:t>Monosomy</w:t>
      </w:r>
      <w:proofErr w:type="spellEnd"/>
      <w:r>
        <w:rPr>
          <w:rFonts w:cs="Arial"/>
          <w:szCs w:val="20"/>
        </w:rPr>
        <w:t xml:space="preserve"> (specify): ________________________</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No</w:t>
      </w:r>
      <w:r w:rsidR="00A55D7B">
        <w:rPr>
          <w:rFonts w:cs="Arial"/>
          <w:szCs w:val="20"/>
        </w:rPr>
        <w:t>ne</w:t>
      </w:r>
      <w:proofErr w:type="gramEnd"/>
      <w:r w:rsidR="00A55D7B">
        <w:rPr>
          <w:rFonts w:cs="Arial"/>
          <w:szCs w:val="20"/>
        </w:rPr>
        <w:t xml:space="preserve"> detected</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Default="00975355" w:rsidP="00AA23DC">
      <w:pPr>
        <w:pStyle w:val="NormalWeb"/>
        <w:shd w:val="clear" w:color="auto" w:fill="FFFFFF"/>
        <w:spacing w:before="0" w:beforeAutospacing="0" w:after="0" w:afterAutospacing="0"/>
        <w:rPr>
          <w:rFonts w:cs="Arial"/>
          <w:szCs w:val="20"/>
        </w:rPr>
      </w:pPr>
    </w:p>
    <w:p w:rsidR="00750971" w:rsidRPr="00407D8C" w:rsidRDefault="00975355" w:rsidP="00AA23DC">
      <w:pPr>
        <w:pStyle w:val="NormalWeb"/>
        <w:shd w:val="clear" w:color="auto" w:fill="FFFFFF"/>
        <w:spacing w:before="0" w:beforeAutospacing="0" w:after="0" w:afterAutospacing="0"/>
        <w:rPr>
          <w:rFonts w:cs="Arial"/>
          <w:b/>
          <w:szCs w:val="20"/>
        </w:rPr>
      </w:pPr>
      <w:r w:rsidRPr="002044A8">
        <w:rPr>
          <w:rFonts w:cs="Arial"/>
          <w:b/>
          <w:szCs w:val="20"/>
        </w:rPr>
        <w:t>+</w:t>
      </w:r>
      <w:r>
        <w:rPr>
          <w:rFonts w:cs="Arial"/>
          <w:b/>
          <w:i/>
          <w:szCs w:val="20"/>
        </w:rPr>
        <w:t xml:space="preserve"> PTEN</w:t>
      </w:r>
      <w:r>
        <w:rPr>
          <w:rFonts w:cs="Arial"/>
          <w:b/>
          <w:szCs w:val="20"/>
        </w:rPr>
        <w:t xml:space="preserve"> Mutation</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___ Present (specify): ________________________</w:t>
      </w:r>
    </w:p>
    <w:p w:rsidR="00056163" w:rsidRDefault="00975355" w:rsidP="00AA23DC">
      <w:pPr>
        <w:pStyle w:val="NormalWeb"/>
        <w:shd w:val="clear" w:color="auto" w:fill="FFFFFF"/>
        <w:spacing w:before="0" w:beforeAutospacing="0" w:after="0" w:afterAutospacing="0"/>
        <w:rPr>
          <w:rFonts w:cs="Arial"/>
          <w:szCs w:val="20"/>
        </w:rPr>
      </w:pPr>
      <w:r>
        <w:rPr>
          <w:rFonts w:cs="Arial"/>
          <w:szCs w:val="20"/>
        </w:rPr>
        <w:t>+ ___ Absent</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Pr="006A3E43" w:rsidRDefault="00975355" w:rsidP="00AA23DC">
      <w:pPr>
        <w:rPr>
          <w:b/>
        </w:rPr>
      </w:pPr>
    </w:p>
    <w:p w:rsidR="00975355" w:rsidRDefault="00975355" w:rsidP="00AA23DC">
      <w:r w:rsidRPr="006A3E43">
        <w:rPr>
          <w:b/>
        </w:rPr>
        <w:t>+</w:t>
      </w:r>
      <w:r>
        <w:rPr>
          <w:b/>
        </w:rPr>
        <w:t xml:space="preserve"> </w:t>
      </w:r>
      <w:r w:rsidRPr="006A3E43">
        <w:rPr>
          <w:b/>
          <w:i/>
        </w:rPr>
        <w:t>MGMT</w:t>
      </w:r>
      <w:r w:rsidRPr="006A3E43">
        <w:rPr>
          <w:b/>
        </w:rPr>
        <w:t xml:space="preserve"> Promoter Methylation</w:t>
      </w:r>
    </w:p>
    <w:p w:rsidR="00975355" w:rsidRDefault="00975355" w:rsidP="00AA23DC">
      <w:r>
        <w:t xml:space="preserve">+ ___ </w:t>
      </w:r>
      <w:r w:rsidRPr="00CF7590">
        <w:t xml:space="preserve">Present </w:t>
      </w:r>
    </w:p>
    <w:p w:rsidR="00975355" w:rsidRPr="00893999" w:rsidRDefault="00B61788" w:rsidP="00AA23DC">
      <w:pPr>
        <w:rPr>
          <w:i/>
        </w:rPr>
      </w:pPr>
      <w:r>
        <w:rPr>
          <w:i/>
        </w:rPr>
        <w:t xml:space="preserve">   </w:t>
      </w:r>
      <w:r w:rsidR="00975355" w:rsidRPr="00893999">
        <w:rPr>
          <w:i/>
        </w:rPr>
        <w:t>If</w:t>
      </w:r>
      <w:r w:rsidR="00975355">
        <w:rPr>
          <w:i/>
        </w:rPr>
        <w:t xml:space="preserve"> laboratory</w:t>
      </w:r>
      <w:r w:rsidR="00975355" w:rsidRPr="00893999">
        <w:rPr>
          <w:i/>
        </w:rPr>
        <w:t xml:space="preserve"> report</w:t>
      </w:r>
      <w:r w:rsidR="00975355">
        <w:rPr>
          <w:i/>
        </w:rPr>
        <w:t>s by level:</w:t>
      </w:r>
    </w:p>
    <w:p w:rsidR="00975355" w:rsidRPr="00235805" w:rsidRDefault="00975355" w:rsidP="00AA23DC">
      <w:pPr>
        <w:ind w:firstLine="720"/>
      </w:pPr>
      <w:r w:rsidRPr="00235805">
        <w:t>+ ___</w:t>
      </w:r>
      <w:r w:rsidR="002F4D06">
        <w:t xml:space="preserve"> </w:t>
      </w:r>
      <w:r>
        <w:t>L</w:t>
      </w:r>
      <w:r w:rsidRPr="00235805">
        <w:t xml:space="preserve">ow level </w:t>
      </w:r>
    </w:p>
    <w:p w:rsidR="00975355" w:rsidRDefault="00975355" w:rsidP="00AA23DC">
      <w:r>
        <w:tab/>
        <w:t>+ ___</w:t>
      </w:r>
      <w:r w:rsidR="002F4D06">
        <w:t xml:space="preserve"> </w:t>
      </w:r>
      <w:r>
        <w:t>High level</w:t>
      </w:r>
    </w:p>
    <w:p w:rsidR="00975355" w:rsidRDefault="00975355" w:rsidP="00AA23DC">
      <w:r>
        <w:t>+ ___ Absent</w:t>
      </w:r>
    </w:p>
    <w:p w:rsidR="00975355" w:rsidRDefault="00975355" w:rsidP="00AA23DC">
      <w:r>
        <w:t xml:space="preserve">+ ___ </w:t>
      </w:r>
      <w:proofErr w:type="gramStart"/>
      <w:r>
        <w:t>Cannot</w:t>
      </w:r>
      <w:proofErr w:type="gramEnd"/>
      <w:r>
        <w:t xml:space="preserve"> be determined </w:t>
      </w:r>
      <w:r>
        <w:rPr>
          <w:rFonts w:cs="Arial"/>
          <w:szCs w:val="20"/>
        </w:rPr>
        <w:t>(explain): ________________________</w:t>
      </w:r>
    </w:p>
    <w:p w:rsidR="00975355" w:rsidRDefault="00975355" w:rsidP="00AA23DC"/>
    <w:p w:rsidR="00056163" w:rsidRDefault="00975355" w:rsidP="00407D8C">
      <w:pPr>
        <w:rPr>
          <w:b/>
          <w:lang w:val="it-IT"/>
        </w:rPr>
      </w:pPr>
      <w:r w:rsidRPr="00040FD4">
        <w:rPr>
          <w:b/>
          <w:lang w:val="it-IT"/>
        </w:rPr>
        <w:t xml:space="preserve">+ </w:t>
      </w:r>
      <w:r w:rsidRPr="00040FD4">
        <w:rPr>
          <w:b/>
          <w:i/>
          <w:lang w:val="it-IT"/>
        </w:rPr>
        <w:t>BRAF</w:t>
      </w:r>
      <w:r w:rsidRPr="00040FD4">
        <w:rPr>
          <w:b/>
          <w:lang w:val="it-IT"/>
        </w:rPr>
        <w:t xml:space="preserve"> Mutation</w:t>
      </w:r>
    </w:p>
    <w:p w:rsidR="00975355" w:rsidRPr="00040FD4" w:rsidRDefault="00975355" w:rsidP="00407D8C">
      <w:pPr>
        <w:rPr>
          <w:lang w:val="it-IT"/>
        </w:rPr>
      </w:pPr>
      <w:r w:rsidRPr="00040FD4">
        <w:rPr>
          <w:lang w:val="it-IT"/>
        </w:rPr>
        <w:t xml:space="preserve">+ ___ </w:t>
      </w:r>
      <w:r w:rsidRPr="00040FD4">
        <w:rPr>
          <w:i/>
          <w:lang w:val="it-IT"/>
        </w:rPr>
        <w:t>BRAF</w:t>
      </w:r>
      <w:r w:rsidRPr="00040FD4">
        <w:rPr>
          <w:lang w:val="it-IT"/>
        </w:rPr>
        <w:t xml:space="preserve"> V600E (c.1799T</w:t>
      </w:r>
      <w:r w:rsidR="00A55D7B">
        <w:rPr>
          <w:lang w:val="it-IT"/>
        </w:rPr>
        <w:t>&gt;</w:t>
      </w:r>
      <w:r w:rsidRPr="00040FD4">
        <w:rPr>
          <w:lang w:val="it-IT"/>
        </w:rPr>
        <w:t>A)</w:t>
      </w:r>
      <w:r w:rsidR="00B13D65">
        <w:rPr>
          <w:lang w:val="it-IT"/>
        </w:rPr>
        <w:t xml:space="preserve"> mutation</w:t>
      </w:r>
      <w:r w:rsidR="00FB31EC">
        <w:rPr>
          <w:lang w:val="it-IT"/>
        </w:rPr>
        <w:t xml:space="preserve"> present</w:t>
      </w:r>
    </w:p>
    <w:p w:rsidR="00975355" w:rsidRDefault="00975355" w:rsidP="00407D8C">
      <w:r>
        <w:t xml:space="preserve">+ ___ </w:t>
      </w:r>
      <w:r w:rsidRPr="00AF5CF9">
        <w:t xml:space="preserve">Other </w:t>
      </w:r>
      <w:r w:rsidR="00B13D65" w:rsidRPr="00056163">
        <w:rPr>
          <w:i/>
        </w:rPr>
        <w:t>BRAF</w:t>
      </w:r>
      <w:r w:rsidR="00B13D65">
        <w:t xml:space="preserve"> mutation </w:t>
      </w:r>
      <w:r w:rsidR="00FB31EC">
        <w:t xml:space="preserve">present </w:t>
      </w:r>
      <w:r w:rsidRPr="00AF5CF9">
        <w:t>(specify):</w:t>
      </w:r>
      <w:r>
        <w:t xml:space="preserve"> </w:t>
      </w:r>
      <w:r>
        <w:rPr>
          <w:rFonts w:cs="Arial"/>
          <w:szCs w:val="20"/>
        </w:rPr>
        <w:t>________________________</w:t>
      </w:r>
    </w:p>
    <w:p w:rsidR="00975355" w:rsidRPr="00AF5CF9" w:rsidRDefault="00975355" w:rsidP="00AA23DC">
      <w:r>
        <w:t>+ ___ Absent</w:t>
      </w:r>
      <w:r w:rsidRPr="00AF5CF9">
        <w:t xml:space="preserve"> </w:t>
      </w:r>
    </w:p>
    <w:p w:rsidR="00975355" w:rsidRDefault="00975355" w:rsidP="00AA23DC">
      <w:pPr>
        <w:rPr>
          <w:rFonts w:cs="Arial"/>
          <w:szCs w:val="20"/>
        </w:rPr>
      </w:pPr>
      <w:r>
        <w:t xml:space="preserve">+ ___ </w:t>
      </w:r>
      <w:proofErr w:type="gramStart"/>
      <w:r w:rsidRPr="00AF5CF9">
        <w:t>Cannot</w:t>
      </w:r>
      <w:proofErr w:type="gramEnd"/>
      <w:r w:rsidRPr="00AF5CF9">
        <w:t xml:space="preserve"> be determined (explain):</w:t>
      </w:r>
      <w:r>
        <w:t xml:space="preserve"> </w:t>
      </w:r>
      <w:r>
        <w:rPr>
          <w:rFonts w:cs="Arial"/>
          <w:szCs w:val="20"/>
        </w:rPr>
        <w:t>________________________</w:t>
      </w:r>
    </w:p>
    <w:p w:rsidR="00056163" w:rsidRDefault="00056163" w:rsidP="00AA23DC"/>
    <w:p w:rsidR="00975355" w:rsidRPr="00F15088" w:rsidRDefault="00975355" w:rsidP="00AA23DC">
      <w:pPr>
        <w:rPr>
          <w:b/>
        </w:rPr>
      </w:pPr>
      <w:r>
        <w:rPr>
          <w:b/>
        </w:rPr>
        <w:t>+ BRAF V600E Immunohistochemistry</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___ Positive</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Negative </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Default="00975355" w:rsidP="00AA23DC"/>
    <w:p w:rsidR="00975355" w:rsidRPr="00AF5CF9" w:rsidRDefault="00975355" w:rsidP="00AA23DC">
      <w:pPr>
        <w:rPr>
          <w:b/>
        </w:rPr>
      </w:pPr>
      <w:r w:rsidRPr="00AF5CF9">
        <w:rPr>
          <w:b/>
        </w:rPr>
        <w:t>+</w:t>
      </w:r>
      <w:r>
        <w:rPr>
          <w:b/>
        </w:rPr>
        <w:t xml:space="preserve"> </w:t>
      </w:r>
      <w:r w:rsidRPr="003D2E4F">
        <w:rPr>
          <w:b/>
          <w:i/>
        </w:rPr>
        <w:t>BRAF</w:t>
      </w:r>
      <w:r w:rsidRPr="00AF5CF9">
        <w:rPr>
          <w:b/>
        </w:rPr>
        <w:t xml:space="preserve"> </w:t>
      </w:r>
      <w:r>
        <w:rPr>
          <w:b/>
        </w:rPr>
        <w:t>R</w:t>
      </w:r>
      <w:r w:rsidRPr="00AF5CF9">
        <w:rPr>
          <w:b/>
        </w:rPr>
        <w:t>earrangement</w:t>
      </w:r>
    </w:p>
    <w:p w:rsidR="00975355" w:rsidRDefault="00975355" w:rsidP="00B946CB">
      <w:r>
        <w:t>+ ___ Present</w:t>
      </w:r>
    </w:p>
    <w:p w:rsidR="00975355" w:rsidRPr="00AF5CF9" w:rsidRDefault="00975355" w:rsidP="00AA23DC">
      <w:r>
        <w:t>+ ___ Absent</w:t>
      </w:r>
    </w:p>
    <w:p w:rsidR="00975355" w:rsidRDefault="00975355" w:rsidP="00AA23DC">
      <w:r>
        <w:t xml:space="preserve">+ ___ </w:t>
      </w:r>
      <w:proofErr w:type="gramStart"/>
      <w:r>
        <w:t>Cannot</w:t>
      </w:r>
      <w:proofErr w:type="gramEnd"/>
      <w:r>
        <w:t xml:space="preserve"> be determined </w:t>
      </w:r>
      <w:r>
        <w:rPr>
          <w:rFonts w:cs="Arial"/>
          <w:szCs w:val="20"/>
        </w:rPr>
        <w:t>(explain): ________________________</w:t>
      </w:r>
    </w:p>
    <w:p w:rsidR="00975355" w:rsidRDefault="00975355" w:rsidP="00AA23DC"/>
    <w:p w:rsidR="00975355" w:rsidRPr="00AF5CF9" w:rsidRDefault="00975355" w:rsidP="00B946CB">
      <w:pPr>
        <w:rPr>
          <w:b/>
          <w:szCs w:val="20"/>
        </w:rPr>
      </w:pPr>
      <w:r w:rsidRPr="00AF5CF9">
        <w:rPr>
          <w:b/>
          <w:szCs w:val="20"/>
        </w:rPr>
        <w:t>+ Ki-67</w:t>
      </w:r>
    </w:p>
    <w:p w:rsidR="00975355" w:rsidRPr="00AF5CF9" w:rsidRDefault="00975355" w:rsidP="00B946CB">
      <w:pPr>
        <w:rPr>
          <w:szCs w:val="20"/>
        </w:rPr>
      </w:pPr>
      <w:r w:rsidRPr="00AF5CF9">
        <w:rPr>
          <w:szCs w:val="20"/>
        </w:rPr>
        <w:t>+ Percent</w:t>
      </w:r>
      <w:r w:rsidR="0003449D">
        <w:rPr>
          <w:szCs w:val="20"/>
        </w:rPr>
        <w:t>age of</w:t>
      </w:r>
      <w:r w:rsidRPr="00AF5CF9">
        <w:rPr>
          <w:szCs w:val="20"/>
        </w:rPr>
        <w:t xml:space="preserve"> positive nuclei: ____ %</w:t>
      </w:r>
    </w:p>
    <w:p w:rsidR="00975355" w:rsidRDefault="00975355" w:rsidP="00AA23DC"/>
    <w:p w:rsidR="00975355" w:rsidRPr="00B41FAE" w:rsidRDefault="00975355" w:rsidP="00056163">
      <w:pPr>
        <w:keepNext/>
        <w:rPr>
          <w:b/>
          <w:u w:val="single"/>
        </w:rPr>
      </w:pPr>
      <w:r w:rsidRPr="00B41FAE">
        <w:rPr>
          <w:b/>
        </w:rPr>
        <w:lastRenderedPageBreak/>
        <w:t>+</w:t>
      </w:r>
      <w:r w:rsidRPr="00B41FAE">
        <w:rPr>
          <w:b/>
          <w:u w:val="single"/>
        </w:rPr>
        <w:t xml:space="preserve"> EMBRYONAL TUMORS</w:t>
      </w:r>
    </w:p>
    <w:p w:rsidR="00975355" w:rsidRDefault="00975355" w:rsidP="00056163">
      <w:pPr>
        <w:keepNext/>
      </w:pPr>
    </w:p>
    <w:p w:rsidR="00975355" w:rsidRPr="006A3E43" w:rsidRDefault="00975355" w:rsidP="00056163">
      <w:pPr>
        <w:keepNext/>
        <w:rPr>
          <w:b/>
        </w:rPr>
      </w:pPr>
      <w:r>
        <w:rPr>
          <w:b/>
        </w:rPr>
        <w:t>+ Nuclear Beta-C</w:t>
      </w:r>
      <w:r w:rsidRPr="006A3E43">
        <w:rPr>
          <w:b/>
        </w:rPr>
        <w:t>atenin</w:t>
      </w:r>
      <w:r>
        <w:rPr>
          <w:b/>
        </w:rPr>
        <w:t xml:space="preserve"> Immunohistochemistry </w:t>
      </w:r>
    </w:p>
    <w:p w:rsidR="00975355" w:rsidRPr="001519E7" w:rsidRDefault="00975355" w:rsidP="00B946CB">
      <w:pPr>
        <w:pStyle w:val="NormalWeb"/>
        <w:shd w:val="clear" w:color="auto" w:fill="FFFFFF"/>
        <w:spacing w:before="0" w:beforeAutospacing="0" w:after="0" w:afterAutospacing="0"/>
        <w:rPr>
          <w:rFonts w:cs="Arial"/>
          <w:szCs w:val="20"/>
        </w:rPr>
      </w:pPr>
      <w:r w:rsidRPr="001519E7">
        <w:rPr>
          <w:rFonts w:cs="Arial"/>
          <w:szCs w:val="20"/>
        </w:rPr>
        <w:t xml:space="preserve">+ ___ </w:t>
      </w:r>
      <w:r w:rsidRPr="001519E7">
        <w:rPr>
          <w:color w:val="000000"/>
          <w:szCs w:val="20"/>
        </w:rPr>
        <w:t>Positive (nuclear staining in at least 50% of tumor cells)</w:t>
      </w:r>
    </w:p>
    <w:p w:rsidR="00975355" w:rsidRPr="001519E7" w:rsidRDefault="00975355" w:rsidP="00AA23DC">
      <w:pPr>
        <w:pStyle w:val="NormalWeb"/>
        <w:shd w:val="clear" w:color="auto" w:fill="FFFFFF"/>
        <w:spacing w:before="0" w:beforeAutospacing="0" w:after="0" w:afterAutospacing="0"/>
        <w:rPr>
          <w:rFonts w:cs="Arial"/>
          <w:szCs w:val="20"/>
        </w:rPr>
      </w:pPr>
      <w:r w:rsidRPr="001519E7">
        <w:rPr>
          <w:rFonts w:cs="Arial"/>
          <w:szCs w:val="20"/>
        </w:rPr>
        <w:t xml:space="preserve">+ ___ </w:t>
      </w:r>
      <w:r w:rsidRPr="001519E7">
        <w:rPr>
          <w:color w:val="000000"/>
          <w:szCs w:val="20"/>
        </w:rPr>
        <w:t>Negative (no staining or nuclear staining in &lt;50% of tumor cells)</w:t>
      </w:r>
    </w:p>
    <w:p w:rsidR="00975355" w:rsidRPr="001519E7" w:rsidRDefault="00975355" w:rsidP="00AA23DC">
      <w:pPr>
        <w:pStyle w:val="NormalWeb"/>
        <w:shd w:val="clear" w:color="auto" w:fill="FFFFFF"/>
        <w:spacing w:before="0" w:beforeAutospacing="0" w:after="0" w:afterAutospacing="0"/>
        <w:rPr>
          <w:rFonts w:cs="Arial"/>
          <w:szCs w:val="20"/>
        </w:rPr>
      </w:pPr>
      <w:r w:rsidRPr="001519E7">
        <w:rPr>
          <w:rFonts w:cs="Arial"/>
          <w:szCs w:val="20"/>
        </w:rPr>
        <w:t xml:space="preserve">+ ___ </w:t>
      </w:r>
      <w:proofErr w:type="gramStart"/>
      <w:r w:rsidRPr="001519E7">
        <w:rPr>
          <w:rFonts w:cs="Arial"/>
          <w:szCs w:val="20"/>
        </w:rPr>
        <w:t>Cannot</w:t>
      </w:r>
      <w:proofErr w:type="gramEnd"/>
      <w:r w:rsidRPr="001519E7">
        <w:rPr>
          <w:rFonts w:cs="Arial"/>
          <w:szCs w:val="20"/>
        </w:rPr>
        <w:t xml:space="preserve"> be determined (explain): </w:t>
      </w:r>
      <w:r>
        <w:rPr>
          <w:rFonts w:cs="Arial"/>
          <w:szCs w:val="20"/>
        </w:rPr>
        <w:t>________________________</w:t>
      </w:r>
    </w:p>
    <w:p w:rsidR="00225DBA" w:rsidRDefault="00225DBA" w:rsidP="00AA23DC">
      <w:pPr>
        <w:rPr>
          <w:b/>
        </w:rPr>
      </w:pPr>
    </w:p>
    <w:p w:rsidR="00975355" w:rsidRPr="006A3E43" w:rsidRDefault="00975355" w:rsidP="00AA23DC">
      <w:pPr>
        <w:rPr>
          <w:b/>
        </w:rPr>
      </w:pPr>
      <w:r>
        <w:rPr>
          <w:b/>
        </w:rPr>
        <w:t xml:space="preserve">+ </w:t>
      </w:r>
      <w:r w:rsidRPr="006A3E43">
        <w:rPr>
          <w:b/>
        </w:rPr>
        <w:t>Mon</w:t>
      </w:r>
      <w:r>
        <w:rPr>
          <w:b/>
        </w:rPr>
        <w:t>o</w:t>
      </w:r>
      <w:r w:rsidRPr="006A3E43">
        <w:rPr>
          <w:b/>
        </w:rPr>
        <w:t>somy 6</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___ Present</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___ Absent</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Default="00975355" w:rsidP="00AA23DC">
      <w:pPr>
        <w:pStyle w:val="NormalWeb"/>
        <w:shd w:val="clear" w:color="auto" w:fill="FFFFFF"/>
        <w:spacing w:before="0" w:beforeAutospacing="0" w:after="0" w:afterAutospacing="0"/>
        <w:rPr>
          <w:rFonts w:cs="Arial"/>
          <w:szCs w:val="20"/>
        </w:rPr>
      </w:pPr>
    </w:p>
    <w:p w:rsidR="00975355" w:rsidRDefault="00975355" w:rsidP="00AA23DC">
      <w:pPr>
        <w:rPr>
          <w:b/>
        </w:rPr>
      </w:pPr>
      <w:r>
        <w:rPr>
          <w:b/>
        </w:rPr>
        <w:t>+ GAB1 Immunohistochemistry</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___ Positive</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Negative </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Default="00975355" w:rsidP="00AA23DC">
      <w:pPr>
        <w:rPr>
          <w:b/>
        </w:rPr>
      </w:pPr>
    </w:p>
    <w:p w:rsidR="00975355" w:rsidRDefault="00975355" w:rsidP="00AA23DC">
      <w:pPr>
        <w:rPr>
          <w:b/>
        </w:rPr>
      </w:pPr>
      <w:r>
        <w:rPr>
          <w:b/>
        </w:rPr>
        <w:t xml:space="preserve">+ </w:t>
      </w:r>
      <w:r w:rsidRPr="003D2E4F">
        <w:rPr>
          <w:b/>
          <w:i/>
        </w:rPr>
        <w:t>MYC</w:t>
      </w:r>
      <w:r>
        <w:rPr>
          <w:b/>
        </w:rPr>
        <w:t xml:space="preserve"> Amplification</w:t>
      </w:r>
    </w:p>
    <w:p w:rsidR="00975355" w:rsidRPr="006A3E43" w:rsidRDefault="00975355" w:rsidP="00B946CB">
      <w:r w:rsidRPr="006A3E43">
        <w:t xml:space="preserve">+ ___ </w:t>
      </w:r>
      <w:r>
        <w:t>Present</w:t>
      </w:r>
    </w:p>
    <w:p w:rsidR="00975355" w:rsidRPr="006A3E43" w:rsidRDefault="00975355" w:rsidP="00AA23DC">
      <w:r>
        <w:t>+ ___ Absent</w:t>
      </w:r>
    </w:p>
    <w:p w:rsidR="00975355" w:rsidRPr="006A3E43" w:rsidRDefault="00975355" w:rsidP="00AA23DC">
      <w:r w:rsidRPr="006A3E43">
        <w:t xml:space="preserve">+ ___ </w:t>
      </w:r>
      <w:proofErr w:type="gramStart"/>
      <w:r w:rsidRPr="006A3E43">
        <w:t>Cannot</w:t>
      </w:r>
      <w:proofErr w:type="gramEnd"/>
      <w:r w:rsidRPr="006A3E43">
        <w:t xml:space="preserve"> be determined (explain): </w:t>
      </w:r>
      <w:r>
        <w:rPr>
          <w:rFonts w:cs="Arial"/>
          <w:szCs w:val="20"/>
        </w:rPr>
        <w:t>________________________</w:t>
      </w:r>
    </w:p>
    <w:p w:rsidR="00975355" w:rsidRPr="006A3E43" w:rsidRDefault="00975355" w:rsidP="00AA23DC">
      <w:pPr>
        <w:rPr>
          <w:b/>
        </w:rPr>
      </w:pPr>
    </w:p>
    <w:p w:rsidR="00975355" w:rsidRPr="006A3E43" w:rsidRDefault="00975355" w:rsidP="00AA23DC">
      <w:pPr>
        <w:rPr>
          <w:b/>
        </w:rPr>
      </w:pPr>
      <w:r>
        <w:rPr>
          <w:b/>
        </w:rPr>
        <w:t xml:space="preserve">+ </w:t>
      </w:r>
      <w:r w:rsidRPr="003D2E4F">
        <w:rPr>
          <w:b/>
          <w:i/>
        </w:rPr>
        <w:t>MYCN</w:t>
      </w:r>
      <w:r>
        <w:rPr>
          <w:b/>
        </w:rPr>
        <w:t xml:space="preserve"> Amplification</w:t>
      </w:r>
    </w:p>
    <w:p w:rsidR="00975355" w:rsidRPr="006A3E43" w:rsidRDefault="00975355" w:rsidP="00B946CB">
      <w:r w:rsidRPr="006A3E43">
        <w:t xml:space="preserve">+ ___ </w:t>
      </w:r>
      <w:r>
        <w:t>Present</w:t>
      </w:r>
    </w:p>
    <w:p w:rsidR="00975355" w:rsidRPr="006A3E43" w:rsidRDefault="00975355" w:rsidP="00AA23DC">
      <w:r>
        <w:t>+ ___ Absent</w:t>
      </w:r>
    </w:p>
    <w:p w:rsidR="00975355" w:rsidRPr="006A3E43" w:rsidRDefault="00975355" w:rsidP="00AA23DC">
      <w:r w:rsidRPr="006A3E43">
        <w:t xml:space="preserve">+ ___ </w:t>
      </w:r>
      <w:proofErr w:type="gramStart"/>
      <w:r w:rsidRPr="006A3E43">
        <w:t>Cannot</w:t>
      </w:r>
      <w:proofErr w:type="gramEnd"/>
      <w:r w:rsidRPr="006A3E43">
        <w:t xml:space="preserve"> be determined (explain): </w:t>
      </w:r>
      <w:r>
        <w:rPr>
          <w:rFonts w:cs="Arial"/>
          <w:szCs w:val="20"/>
        </w:rPr>
        <w:t>________________________</w:t>
      </w:r>
    </w:p>
    <w:p w:rsidR="00975355" w:rsidRPr="006A3E43" w:rsidRDefault="00975355" w:rsidP="00AA23DC">
      <w:pPr>
        <w:rPr>
          <w:b/>
        </w:rPr>
      </w:pPr>
    </w:p>
    <w:p w:rsidR="00975355" w:rsidRPr="006A3E43" w:rsidRDefault="00975355" w:rsidP="00AA23DC">
      <w:pPr>
        <w:rPr>
          <w:b/>
        </w:rPr>
      </w:pPr>
      <w:r>
        <w:rPr>
          <w:b/>
        </w:rPr>
        <w:t>+ Isochromosome 17 (</w:t>
      </w:r>
      <w:r w:rsidRPr="006A3E43">
        <w:rPr>
          <w:b/>
        </w:rPr>
        <w:t>i17q</w:t>
      </w:r>
      <w:r>
        <w:rPr>
          <w:b/>
        </w:rPr>
        <w:t>)</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___ Present</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Absent </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Pr="006A3E43" w:rsidRDefault="00975355" w:rsidP="00AA23DC">
      <w:pPr>
        <w:rPr>
          <w:b/>
        </w:rPr>
      </w:pPr>
    </w:p>
    <w:p w:rsidR="00975355" w:rsidRPr="007D0DB3" w:rsidRDefault="00975355" w:rsidP="00AA23DC">
      <w:r>
        <w:rPr>
          <w:b/>
        </w:rPr>
        <w:t xml:space="preserve">+ </w:t>
      </w:r>
      <w:r w:rsidRPr="006A3E43">
        <w:rPr>
          <w:b/>
        </w:rPr>
        <w:t>INI1</w:t>
      </w:r>
      <w:r>
        <w:rPr>
          <w:b/>
        </w:rPr>
        <w:t xml:space="preserve"> </w:t>
      </w:r>
      <w:r w:rsidRPr="006A3E43">
        <w:rPr>
          <w:b/>
        </w:rPr>
        <w:t>(BAF47</w:t>
      </w:r>
      <w:r>
        <w:rPr>
          <w:b/>
        </w:rPr>
        <w:t>) Immunohistochemistry</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___ Loss of nuclear expression</w:t>
      </w:r>
      <w:r w:rsidDel="00B376F1">
        <w:rPr>
          <w:rFonts w:cs="Arial"/>
          <w:szCs w:val="20"/>
        </w:rPr>
        <w:t xml:space="preserve"> </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Intact</w:t>
      </w:r>
      <w:proofErr w:type="gramEnd"/>
      <w:r>
        <w:rPr>
          <w:rFonts w:cs="Arial"/>
          <w:szCs w:val="20"/>
        </w:rPr>
        <w:t xml:space="preserve"> nuclear expression</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Default="00975355" w:rsidP="00AA23DC">
      <w:pPr>
        <w:pStyle w:val="NormalWeb"/>
        <w:shd w:val="clear" w:color="auto" w:fill="FFFFFF"/>
        <w:spacing w:before="0" w:beforeAutospacing="0" w:after="0" w:afterAutospacing="0"/>
        <w:rPr>
          <w:rFonts w:cs="CenturyGothic"/>
          <w:szCs w:val="20"/>
        </w:rPr>
      </w:pPr>
    </w:p>
    <w:p w:rsidR="00975355" w:rsidRPr="007D0DB3" w:rsidRDefault="00975355" w:rsidP="00AA23DC">
      <w:r>
        <w:rPr>
          <w:b/>
        </w:rPr>
        <w:t>+</w:t>
      </w:r>
      <w:r w:rsidRPr="009A38DB">
        <w:rPr>
          <w:b/>
          <w:i/>
        </w:rPr>
        <w:t xml:space="preserve"> </w:t>
      </w:r>
      <w:r w:rsidRPr="003D2E4F">
        <w:rPr>
          <w:b/>
          <w:i/>
        </w:rPr>
        <w:t>SMARCB1/INI1/</w:t>
      </w:r>
      <w:r>
        <w:rPr>
          <w:b/>
          <w:i/>
        </w:rPr>
        <w:t>H</w:t>
      </w:r>
      <w:r w:rsidRPr="003D2E4F">
        <w:rPr>
          <w:b/>
          <w:i/>
        </w:rPr>
        <w:t>NSF5</w:t>
      </w:r>
      <w:r>
        <w:rPr>
          <w:b/>
        </w:rPr>
        <w:t xml:space="preserve"> Mutation</w:t>
      </w:r>
    </w:p>
    <w:p w:rsidR="00975355" w:rsidRDefault="00975355" w:rsidP="00B946CB">
      <w:pPr>
        <w:pStyle w:val="NormalWeb"/>
        <w:shd w:val="clear" w:color="auto" w:fill="FFFFFF"/>
        <w:spacing w:before="0" w:beforeAutospacing="0" w:after="0" w:afterAutospacing="0"/>
        <w:rPr>
          <w:rFonts w:cs="Arial"/>
          <w:szCs w:val="20"/>
        </w:rPr>
      </w:pPr>
      <w:r>
        <w:rPr>
          <w:rFonts w:cs="Arial"/>
          <w:szCs w:val="20"/>
        </w:rPr>
        <w:t>+ ___ Present (specify): ________________________</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___ Absent (</w:t>
      </w:r>
      <w:r>
        <w:rPr>
          <w:rFonts w:cs="Arial"/>
          <w:i/>
          <w:szCs w:val="20"/>
        </w:rPr>
        <w:t>SMARCB1/INI1/HNSF5</w:t>
      </w:r>
      <w:r>
        <w:rPr>
          <w:rFonts w:cs="Arial"/>
          <w:szCs w:val="20"/>
        </w:rPr>
        <w:t>)</w:t>
      </w:r>
    </w:p>
    <w:p w:rsidR="00975355" w:rsidRDefault="00975355" w:rsidP="00AA23DC">
      <w:pPr>
        <w:pStyle w:val="NormalWeb"/>
        <w:shd w:val="clear" w:color="auto" w:fill="FFFFFF"/>
        <w:spacing w:before="0" w:beforeAutospacing="0" w:after="0" w:afterAutospacing="0"/>
        <w:rPr>
          <w:rFonts w:cs="Arial"/>
          <w:szCs w:val="20"/>
        </w:rPr>
      </w:pPr>
      <w:r>
        <w:rPr>
          <w:rFonts w:cs="Arial"/>
          <w:szCs w:val="20"/>
        </w:rPr>
        <w:t xml:space="preserve">+ ___ </w:t>
      </w:r>
      <w:proofErr w:type="gramStart"/>
      <w:r>
        <w:rPr>
          <w:rFonts w:cs="Arial"/>
          <w:szCs w:val="20"/>
        </w:rPr>
        <w:t>Cannot</w:t>
      </w:r>
      <w:proofErr w:type="gramEnd"/>
      <w:r>
        <w:rPr>
          <w:rFonts w:cs="Arial"/>
          <w:szCs w:val="20"/>
        </w:rPr>
        <w:t xml:space="preserve"> be determined (explain): ________________________</w:t>
      </w:r>
    </w:p>
    <w:p w:rsidR="00975355" w:rsidRPr="006A3E43" w:rsidRDefault="00975355" w:rsidP="00AA23DC"/>
    <w:p w:rsidR="00975355" w:rsidRDefault="00975355" w:rsidP="00AA23DC">
      <w:pPr>
        <w:rPr>
          <w:b/>
        </w:rPr>
      </w:pPr>
    </w:p>
    <w:p w:rsidR="00975355" w:rsidRPr="006A3E43" w:rsidRDefault="00975355" w:rsidP="00AA23DC">
      <w:pPr>
        <w:rPr>
          <w:b/>
        </w:rPr>
      </w:pPr>
      <w:r w:rsidRPr="006A3E43">
        <w:rPr>
          <w:b/>
        </w:rPr>
        <w:t>+ METHODS</w:t>
      </w:r>
    </w:p>
    <w:p w:rsidR="00975355" w:rsidRDefault="00975355" w:rsidP="00AA23DC">
      <w:pPr>
        <w:rPr>
          <w:rFonts w:cs="Arial"/>
          <w:szCs w:val="20"/>
          <w:u w:val="single"/>
        </w:rPr>
      </w:pPr>
    </w:p>
    <w:p w:rsidR="00975355" w:rsidRPr="00104479" w:rsidRDefault="00975355" w:rsidP="00AA23DC">
      <w:pPr>
        <w:rPr>
          <w:rFonts w:cs="Arial"/>
          <w:b/>
          <w:szCs w:val="20"/>
          <w:u w:val="single"/>
        </w:rPr>
      </w:pPr>
      <w:r w:rsidRPr="00104479">
        <w:rPr>
          <w:rFonts w:cs="Arial"/>
          <w:b/>
          <w:szCs w:val="20"/>
        </w:rPr>
        <w:t>+</w:t>
      </w:r>
      <w:r>
        <w:rPr>
          <w:rFonts w:cs="Arial"/>
          <w:b/>
          <w:szCs w:val="20"/>
          <w:u w:val="single"/>
        </w:rPr>
        <w:t xml:space="preserve"> </w:t>
      </w:r>
      <w:r w:rsidRPr="00104479">
        <w:rPr>
          <w:rFonts w:cs="Arial"/>
          <w:b/>
          <w:szCs w:val="20"/>
          <w:u w:val="single"/>
        </w:rPr>
        <w:t>GLIOMAS</w:t>
      </w:r>
    </w:p>
    <w:p w:rsidR="00975355" w:rsidRDefault="00975355" w:rsidP="00AA23DC">
      <w:pPr>
        <w:rPr>
          <w:b/>
        </w:rPr>
      </w:pPr>
    </w:p>
    <w:p w:rsidR="00975355" w:rsidRPr="00F15088" w:rsidRDefault="00975355" w:rsidP="00AA23DC">
      <w:pPr>
        <w:rPr>
          <w:b/>
        </w:rPr>
      </w:pPr>
      <w:r>
        <w:rPr>
          <w:b/>
        </w:rPr>
        <w:t xml:space="preserve">+ </w:t>
      </w:r>
      <w:r w:rsidRPr="00544CBA">
        <w:rPr>
          <w:b/>
          <w:i/>
        </w:rPr>
        <w:t>IDH1/2</w:t>
      </w:r>
      <w:r>
        <w:rPr>
          <w:b/>
        </w:rPr>
        <w:t xml:space="preserve"> Mutational</w:t>
      </w:r>
      <w:r w:rsidRPr="00F15088">
        <w:rPr>
          <w:b/>
        </w:rPr>
        <w:t xml:space="preserve"> Analysis</w:t>
      </w:r>
    </w:p>
    <w:p w:rsidR="00975355" w:rsidRPr="00FB2F54" w:rsidRDefault="00975355" w:rsidP="00AA23DC">
      <w:r w:rsidRPr="00945DD7">
        <w:t xml:space="preserve">+ </w:t>
      </w:r>
      <w:r w:rsidRPr="00945DD7">
        <w:rPr>
          <w:u w:val="single"/>
        </w:rPr>
        <w:t>Testing Method</w:t>
      </w:r>
      <w:r w:rsidRPr="00945DD7">
        <w:t xml:space="preserve"> (select all that apply)</w:t>
      </w:r>
    </w:p>
    <w:p w:rsidR="00975355" w:rsidRPr="00207B21" w:rsidRDefault="00975355" w:rsidP="00AA23DC">
      <w:pPr>
        <w:rPr>
          <w:szCs w:val="20"/>
        </w:rPr>
      </w:pPr>
      <w:r w:rsidRPr="00207B21">
        <w:rPr>
          <w:szCs w:val="20"/>
        </w:rPr>
        <w:t>+ ___ Direct Sanger sequencing</w:t>
      </w:r>
    </w:p>
    <w:p w:rsidR="00975355" w:rsidRPr="00207B21" w:rsidRDefault="00975355" w:rsidP="00AA23DC">
      <w:pPr>
        <w:rPr>
          <w:szCs w:val="20"/>
        </w:rPr>
      </w:pPr>
      <w:r w:rsidRPr="00207B21">
        <w:rPr>
          <w:szCs w:val="20"/>
        </w:rPr>
        <w:t>+ ___ Pyrosequencing</w:t>
      </w:r>
    </w:p>
    <w:p w:rsidR="00975355" w:rsidRPr="00207B21" w:rsidRDefault="00975355" w:rsidP="00AA23DC">
      <w:pPr>
        <w:autoSpaceDE w:val="0"/>
        <w:autoSpaceDN w:val="0"/>
        <w:adjustRightInd w:val="0"/>
        <w:rPr>
          <w:rFonts w:cs="AdvPS9368"/>
          <w:szCs w:val="20"/>
        </w:rPr>
      </w:pPr>
      <w:r w:rsidRPr="00207B21">
        <w:rPr>
          <w:szCs w:val="20"/>
        </w:rPr>
        <w:t xml:space="preserve">+ ___ </w:t>
      </w:r>
      <w:r>
        <w:rPr>
          <w:szCs w:val="20"/>
        </w:rPr>
        <w:t>Polymerase chain reaction (</w:t>
      </w:r>
      <w:r w:rsidRPr="00207B21">
        <w:rPr>
          <w:rFonts w:cs="AdvPS9368"/>
          <w:szCs w:val="20"/>
        </w:rPr>
        <w:t>PCR</w:t>
      </w:r>
      <w:r>
        <w:rPr>
          <w:rFonts w:cs="AdvPS9368"/>
          <w:szCs w:val="20"/>
        </w:rPr>
        <w:t>)</w:t>
      </w:r>
      <w:r w:rsidRPr="00207B21">
        <w:rPr>
          <w:rFonts w:cs="AdvPS9368"/>
          <w:szCs w:val="20"/>
        </w:rPr>
        <w:t>, allele-specific hybridization</w:t>
      </w:r>
    </w:p>
    <w:p w:rsidR="00975355" w:rsidRPr="00207B21" w:rsidRDefault="00975355" w:rsidP="00AA23DC">
      <w:pPr>
        <w:rPr>
          <w:szCs w:val="20"/>
        </w:rPr>
      </w:pPr>
      <w:r w:rsidRPr="00207B21">
        <w:rPr>
          <w:szCs w:val="20"/>
        </w:rPr>
        <w:lastRenderedPageBreak/>
        <w:t xml:space="preserve">+ ___ </w:t>
      </w:r>
      <w:r w:rsidRPr="00207B21">
        <w:rPr>
          <w:rFonts w:cs="AdvPS9368"/>
          <w:szCs w:val="20"/>
        </w:rPr>
        <w:t>Real-time PCR</w:t>
      </w:r>
    </w:p>
    <w:p w:rsidR="00975355" w:rsidRPr="00207B21" w:rsidRDefault="00975355" w:rsidP="00AA23DC">
      <w:pPr>
        <w:rPr>
          <w:szCs w:val="20"/>
        </w:rPr>
      </w:pPr>
      <w:r w:rsidRPr="00207B21">
        <w:rPr>
          <w:szCs w:val="20"/>
        </w:rPr>
        <w:t xml:space="preserve">+ ___ </w:t>
      </w:r>
      <w:r w:rsidR="00E33996">
        <w:rPr>
          <w:szCs w:val="20"/>
        </w:rPr>
        <w:t>H</w:t>
      </w:r>
      <w:r w:rsidRPr="00207B21">
        <w:rPr>
          <w:szCs w:val="20"/>
        </w:rPr>
        <w:t>igh-throughput</w:t>
      </w:r>
      <w:r w:rsidR="00E33996">
        <w:rPr>
          <w:szCs w:val="20"/>
        </w:rPr>
        <w:t xml:space="preserve"> next-generation</w:t>
      </w:r>
      <w:r w:rsidRPr="00207B21">
        <w:rPr>
          <w:szCs w:val="20"/>
        </w:rPr>
        <w:t xml:space="preserve"> sequencing</w:t>
      </w:r>
    </w:p>
    <w:p w:rsidR="00975355" w:rsidRPr="00207B21" w:rsidRDefault="00975355" w:rsidP="00AA23DC">
      <w:pPr>
        <w:rPr>
          <w:szCs w:val="20"/>
        </w:rPr>
      </w:pPr>
      <w:r w:rsidRPr="00207B21">
        <w:rPr>
          <w:szCs w:val="20"/>
        </w:rPr>
        <w:t xml:space="preserve">+ ___ </w:t>
      </w:r>
      <w:proofErr w:type="gramStart"/>
      <w:r w:rsidRPr="00207B21">
        <w:rPr>
          <w:szCs w:val="20"/>
        </w:rPr>
        <w:t>Other</w:t>
      </w:r>
      <w:proofErr w:type="gramEnd"/>
      <w:r w:rsidRPr="00207B21">
        <w:rPr>
          <w:szCs w:val="20"/>
        </w:rPr>
        <w:t xml:space="preserve"> (specify): ______________________</w:t>
      </w:r>
    </w:p>
    <w:p w:rsidR="00975355" w:rsidRPr="00F15088" w:rsidRDefault="00975355" w:rsidP="00AA23DC">
      <w:pPr>
        <w:rPr>
          <w:b/>
        </w:rPr>
      </w:pPr>
    </w:p>
    <w:p w:rsidR="00975355" w:rsidRPr="003D2E4F" w:rsidRDefault="00975355" w:rsidP="00AA23DC">
      <w:pPr>
        <w:rPr>
          <w:b/>
          <w:szCs w:val="20"/>
        </w:rPr>
      </w:pPr>
      <w:r>
        <w:rPr>
          <w:b/>
        </w:rPr>
        <w:t xml:space="preserve">+ </w:t>
      </w:r>
      <w:r>
        <w:rPr>
          <w:b/>
          <w:szCs w:val="20"/>
        </w:rPr>
        <w:t>Immunohistochemistry for IDH1 R132H</w:t>
      </w:r>
    </w:p>
    <w:p w:rsidR="00975355" w:rsidRPr="008E2AE3" w:rsidRDefault="00975355" w:rsidP="00AA23DC">
      <w:r>
        <w:t>+</w:t>
      </w:r>
      <w:r w:rsidRPr="008E2AE3">
        <w:t xml:space="preserve"> </w:t>
      </w:r>
      <w:r w:rsidRPr="00104479">
        <w:rPr>
          <w:u w:val="single"/>
        </w:rPr>
        <w:t>Primary Antibody</w:t>
      </w:r>
    </w:p>
    <w:p w:rsidR="00975355" w:rsidRPr="00CB3A13" w:rsidRDefault="00975355" w:rsidP="00AA23DC">
      <w:r w:rsidRPr="00CB3A13">
        <w:t>+ ___ H09</w:t>
      </w:r>
    </w:p>
    <w:p w:rsidR="00975355" w:rsidRDefault="00975355" w:rsidP="00AA23DC">
      <w:pPr>
        <w:rPr>
          <w:rFonts w:ascii="AdvPS9368" w:hAnsi="AdvPS9368" w:cs="AdvPS9368"/>
          <w:sz w:val="17"/>
          <w:szCs w:val="17"/>
        </w:rPr>
      </w:pPr>
      <w:r>
        <w:t>+</w:t>
      </w:r>
      <w:r w:rsidRPr="008E2AE3">
        <w:t xml:space="preserve"> ___ </w:t>
      </w:r>
      <w:proofErr w:type="gramStart"/>
      <w:r w:rsidRPr="008E2AE3">
        <w:t>Other</w:t>
      </w:r>
      <w:proofErr w:type="gramEnd"/>
      <w:r w:rsidRPr="008E2AE3">
        <w:t xml:space="preserve"> (specify): </w:t>
      </w:r>
      <w:r>
        <w:rPr>
          <w:rFonts w:cs="Arial"/>
          <w:szCs w:val="20"/>
        </w:rPr>
        <w:t>________________________</w:t>
      </w:r>
    </w:p>
    <w:p w:rsidR="00975355" w:rsidRPr="00F15088" w:rsidRDefault="00975355" w:rsidP="00AA23DC"/>
    <w:p w:rsidR="00975355" w:rsidRPr="00F15088" w:rsidRDefault="00975355" w:rsidP="00AA23DC">
      <w:pPr>
        <w:keepNext/>
        <w:rPr>
          <w:b/>
        </w:rPr>
      </w:pPr>
      <w:r>
        <w:rPr>
          <w:b/>
        </w:rPr>
        <w:t>+ 1p/19q D</w:t>
      </w:r>
      <w:r w:rsidRPr="00F15088">
        <w:rPr>
          <w:b/>
        </w:rPr>
        <w:t>eletion</w:t>
      </w:r>
      <w:r>
        <w:rPr>
          <w:b/>
        </w:rPr>
        <w:t xml:space="preserve"> Analysis</w:t>
      </w:r>
    </w:p>
    <w:p w:rsidR="00975355" w:rsidRPr="00945DD7" w:rsidRDefault="00975355" w:rsidP="00AA23DC">
      <w:pPr>
        <w:keepNext/>
      </w:pPr>
      <w:r w:rsidRPr="00945DD7">
        <w:t xml:space="preserve">+ </w:t>
      </w:r>
      <w:r w:rsidRPr="00945DD7">
        <w:rPr>
          <w:u w:val="single"/>
        </w:rPr>
        <w:t>Testing Method</w:t>
      </w:r>
      <w:r w:rsidRPr="00945DD7">
        <w:t xml:space="preserve"> (select all that apply)</w:t>
      </w:r>
    </w:p>
    <w:p w:rsidR="00975355" w:rsidRDefault="00975355" w:rsidP="00AA23DC">
      <w:pPr>
        <w:keepNext/>
      </w:pPr>
      <w:r w:rsidRPr="00F15088">
        <w:t>+ ___ In situ hybridization</w:t>
      </w:r>
    </w:p>
    <w:p w:rsidR="00975355" w:rsidRDefault="00975355" w:rsidP="00AA23DC">
      <w:pPr>
        <w:keepNext/>
      </w:pPr>
      <w:r>
        <w:t xml:space="preserve">+ ___ </w:t>
      </w:r>
      <w:proofErr w:type="spellStart"/>
      <w:r>
        <w:t>Cytogenomic</w:t>
      </w:r>
      <w:proofErr w:type="spellEnd"/>
      <w:r>
        <w:t xml:space="preserve"> microarray (CMA)</w:t>
      </w:r>
    </w:p>
    <w:p w:rsidR="00975355" w:rsidRPr="00F15088" w:rsidRDefault="00975355" w:rsidP="00AA23DC">
      <w:pPr>
        <w:keepNext/>
      </w:pPr>
      <w:r w:rsidRPr="00440653">
        <w:t>+</w:t>
      </w:r>
      <w:r w:rsidR="00056163">
        <w:t xml:space="preserve"> </w:t>
      </w:r>
      <w:r w:rsidRPr="00440653">
        <w:t xml:space="preserve">___ Loss of </w:t>
      </w:r>
      <w:proofErr w:type="spellStart"/>
      <w:r w:rsidRPr="00440653">
        <w:t>heterozygosity</w:t>
      </w:r>
      <w:proofErr w:type="spellEnd"/>
    </w:p>
    <w:p w:rsidR="00975355" w:rsidRPr="006A3E43" w:rsidRDefault="00975355" w:rsidP="00AA23DC">
      <w:r w:rsidRPr="006A3E43">
        <w:t xml:space="preserve">+ ___ </w:t>
      </w:r>
      <w:proofErr w:type="gramStart"/>
      <w:r w:rsidRPr="006A3E43">
        <w:t>Other</w:t>
      </w:r>
      <w:proofErr w:type="gramEnd"/>
      <w:r w:rsidRPr="006A3E43">
        <w:t xml:space="preserve"> (specify): __________________________</w:t>
      </w:r>
    </w:p>
    <w:p w:rsidR="00975355" w:rsidRDefault="00975355" w:rsidP="00AA23DC"/>
    <w:p w:rsidR="00975355" w:rsidRPr="00945DD7" w:rsidRDefault="00975355" w:rsidP="00CF7590">
      <w:pPr>
        <w:rPr>
          <w:b/>
        </w:rPr>
      </w:pPr>
      <w:r>
        <w:rPr>
          <w:b/>
        </w:rPr>
        <w:t xml:space="preserve">+ </w:t>
      </w:r>
      <w:r>
        <w:rPr>
          <w:b/>
          <w:i/>
        </w:rPr>
        <w:t xml:space="preserve">TP53 </w:t>
      </w:r>
      <w:r>
        <w:rPr>
          <w:b/>
        </w:rPr>
        <w:t>Mutational</w:t>
      </w:r>
      <w:r w:rsidRPr="00945DD7">
        <w:rPr>
          <w:b/>
        </w:rPr>
        <w:t> </w:t>
      </w:r>
      <w:r>
        <w:rPr>
          <w:b/>
        </w:rPr>
        <w:t>Analysis</w:t>
      </w:r>
    </w:p>
    <w:p w:rsidR="00975355" w:rsidRPr="00945DD7" w:rsidRDefault="00975355" w:rsidP="00CF7590">
      <w:r w:rsidRPr="00945DD7">
        <w:t xml:space="preserve">+ </w:t>
      </w:r>
      <w:r w:rsidRPr="00945DD7">
        <w:rPr>
          <w:u w:val="single"/>
        </w:rPr>
        <w:t>Testing Method</w:t>
      </w:r>
      <w:r w:rsidRPr="00945DD7">
        <w:t xml:space="preserve"> (select all that apply)</w:t>
      </w:r>
    </w:p>
    <w:p w:rsidR="00975355" w:rsidRPr="00207B21" w:rsidRDefault="00975355" w:rsidP="00CF7590">
      <w:pPr>
        <w:rPr>
          <w:szCs w:val="20"/>
        </w:rPr>
      </w:pPr>
      <w:r w:rsidRPr="00207B21">
        <w:rPr>
          <w:szCs w:val="20"/>
        </w:rPr>
        <w:t>+ ___ Direct Sanger sequencing</w:t>
      </w:r>
    </w:p>
    <w:p w:rsidR="00975355" w:rsidRPr="00207B21" w:rsidRDefault="00975355" w:rsidP="00CF7590">
      <w:pPr>
        <w:rPr>
          <w:szCs w:val="20"/>
        </w:rPr>
      </w:pPr>
      <w:r w:rsidRPr="00207B21">
        <w:rPr>
          <w:szCs w:val="20"/>
        </w:rPr>
        <w:t>+ ___ Pyrosequencing</w:t>
      </w:r>
    </w:p>
    <w:p w:rsidR="00975355" w:rsidRPr="00207B21" w:rsidRDefault="00975355" w:rsidP="00CF7590">
      <w:pPr>
        <w:autoSpaceDE w:val="0"/>
        <w:autoSpaceDN w:val="0"/>
        <w:adjustRightInd w:val="0"/>
        <w:rPr>
          <w:rFonts w:cs="AdvPS9368"/>
          <w:szCs w:val="20"/>
        </w:rPr>
      </w:pPr>
      <w:r w:rsidRPr="00207B21">
        <w:rPr>
          <w:szCs w:val="20"/>
        </w:rPr>
        <w:t xml:space="preserve">+ ___ </w:t>
      </w:r>
      <w:r>
        <w:rPr>
          <w:rFonts w:cs="AdvPS9368"/>
          <w:szCs w:val="20"/>
        </w:rPr>
        <w:t>PCR</w:t>
      </w:r>
      <w:r w:rsidRPr="00207B21">
        <w:rPr>
          <w:rFonts w:cs="AdvPS9368"/>
          <w:szCs w:val="20"/>
        </w:rPr>
        <w:t>, allele-specific hybridization</w:t>
      </w:r>
    </w:p>
    <w:p w:rsidR="00975355" w:rsidRPr="00207B21" w:rsidRDefault="00975355" w:rsidP="00CF7590">
      <w:pPr>
        <w:rPr>
          <w:szCs w:val="20"/>
        </w:rPr>
      </w:pPr>
      <w:r w:rsidRPr="00207B21">
        <w:rPr>
          <w:szCs w:val="20"/>
        </w:rPr>
        <w:t xml:space="preserve">+ ___ </w:t>
      </w:r>
      <w:r w:rsidRPr="00207B21">
        <w:rPr>
          <w:rFonts w:cs="AdvPS9368"/>
          <w:szCs w:val="20"/>
        </w:rPr>
        <w:t>Real-time PCR</w:t>
      </w:r>
    </w:p>
    <w:p w:rsidR="00056163" w:rsidRDefault="00975355" w:rsidP="00CF7590">
      <w:pPr>
        <w:rPr>
          <w:szCs w:val="20"/>
        </w:rPr>
      </w:pPr>
      <w:r w:rsidRPr="00207B21">
        <w:rPr>
          <w:szCs w:val="20"/>
        </w:rPr>
        <w:t xml:space="preserve">+ ___ </w:t>
      </w:r>
      <w:r w:rsidR="00E33996">
        <w:rPr>
          <w:szCs w:val="20"/>
        </w:rPr>
        <w:t>H</w:t>
      </w:r>
      <w:r w:rsidR="00E33996" w:rsidRPr="00207B21">
        <w:rPr>
          <w:szCs w:val="20"/>
        </w:rPr>
        <w:t>igh-throughput</w:t>
      </w:r>
      <w:r w:rsidR="00E33996">
        <w:rPr>
          <w:szCs w:val="20"/>
        </w:rPr>
        <w:t xml:space="preserve"> next-generation</w:t>
      </w:r>
      <w:r w:rsidR="00E33996" w:rsidRPr="00207B21">
        <w:rPr>
          <w:szCs w:val="20"/>
        </w:rPr>
        <w:t xml:space="preserve"> sequencing</w:t>
      </w:r>
    </w:p>
    <w:p w:rsidR="00975355" w:rsidRDefault="00975355" w:rsidP="00CF7590">
      <w:pPr>
        <w:rPr>
          <w:rFonts w:cs="Arial"/>
          <w:szCs w:val="20"/>
        </w:rPr>
      </w:pPr>
      <w:r w:rsidRPr="00207B21">
        <w:rPr>
          <w:szCs w:val="20"/>
        </w:rPr>
        <w:t xml:space="preserve">+ ___ </w:t>
      </w:r>
      <w:proofErr w:type="gramStart"/>
      <w:r w:rsidRPr="00207B21">
        <w:rPr>
          <w:szCs w:val="20"/>
        </w:rPr>
        <w:t>Other</w:t>
      </w:r>
      <w:proofErr w:type="gramEnd"/>
      <w:r w:rsidRPr="00207B21">
        <w:rPr>
          <w:szCs w:val="20"/>
        </w:rPr>
        <w:t xml:space="preserve"> (specify): </w:t>
      </w:r>
      <w:r>
        <w:rPr>
          <w:rFonts w:cs="Arial"/>
          <w:szCs w:val="20"/>
        </w:rPr>
        <w:t>________________________</w:t>
      </w:r>
    </w:p>
    <w:p w:rsidR="00225DBA" w:rsidRDefault="00225DBA" w:rsidP="00CF7590">
      <w:pPr>
        <w:rPr>
          <w:rFonts w:cs="Arial"/>
          <w:szCs w:val="20"/>
        </w:rPr>
      </w:pPr>
    </w:p>
    <w:p w:rsidR="00225DBA" w:rsidRPr="00945DD7" w:rsidRDefault="00225DBA" w:rsidP="00225DBA">
      <w:pPr>
        <w:rPr>
          <w:b/>
        </w:rPr>
      </w:pPr>
      <w:r>
        <w:rPr>
          <w:b/>
        </w:rPr>
        <w:t xml:space="preserve">+ </w:t>
      </w:r>
      <w:r>
        <w:rPr>
          <w:b/>
          <w:i/>
        </w:rPr>
        <w:t xml:space="preserve">ATRX </w:t>
      </w:r>
      <w:r>
        <w:rPr>
          <w:b/>
        </w:rPr>
        <w:t>Mutational</w:t>
      </w:r>
      <w:r w:rsidRPr="00945DD7">
        <w:rPr>
          <w:b/>
        </w:rPr>
        <w:t> </w:t>
      </w:r>
      <w:r>
        <w:rPr>
          <w:b/>
        </w:rPr>
        <w:t>Analysis</w:t>
      </w:r>
    </w:p>
    <w:p w:rsidR="00225DBA" w:rsidRPr="00945DD7" w:rsidRDefault="00225DBA" w:rsidP="00225DBA">
      <w:r w:rsidRPr="00945DD7">
        <w:t xml:space="preserve">+ </w:t>
      </w:r>
      <w:r w:rsidRPr="00945DD7">
        <w:rPr>
          <w:u w:val="single"/>
        </w:rPr>
        <w:t>Testing Method</w:t>
      </w:r>
      <w:r w:rsidRPr="00945DD7">
        <w:t xml:space="preserve"> (select all that apply)</w:t>
      </w:r>
    </w:p>
    <w:p w:rsidR="00225DBA" w:rsidRPr="00207B21" w:rsidRDefault="00225DBA" w:rsidP="00225DBA">
      <w:pPr>
        <w:rPr>
          <w:szCs w:val="20"/>
        </w:rPr>
      </w:pPr>
      <w:r w:rsidRPr="00207B21">
        <w:rPr>
          <w:szCs w:val="20"/>
        </w:rPr>
        <w:t>+ ___ Direct Sanger sequencing</w:t>
      </w:r>
    </w:p>
    <w:p w:rsidR="00225DBA" w:rsidRPr="00207B21" w:rsidRDefault="00225DBA" w:rsidP="00225DBA">
      <w:pPr>
        <w:rPr>
          <w:szCs w:val="20"/>
        </w:rPr>
      </w:pPr>
      <w:r w:rsidRPr="00207B21">
        <w:rPr>
          <w:szCs w:val="20"/>
        </w:rPr>
        <w:t>+ ___ Pyrosequencing</w:t>
      </w:r>
    </w:p>
    <w:p w:rsidR="00225DBA" w:rsidRPr="00207B21" w:rsidRDefault="00225DBA" w:rsidP="00225DBA">
      <w:pPr>
        <w:autoSpaceDE w:val="0"/>
        <w:autoSpaceDN w:val="0"/>
        <w:adjustRightInd w:val="0"/>
        <w:rPr>
          <w:rFonts w:cs="AdvPS9368"/>
          <w:szCs w:val="20"/>
        </w:rPr>
      </w:pPr>
      <w:r w:rsidRPr="00207B21">
        <w:rPr>
          <w:szCs w:val="20"/>
        </w:rPr>
        <w:t xml:space="preserve">+ ___ </w:t>
      </w:r>
      <w:r>
        <w:rPr>
          <w:rFonts w:cs="AdvPS9368"/>
          <w:szCs w:val="20"/>
        </w:rPr>
        <w:t>PCR</w:t>
      </w:r>
      <w:r w:rsidRPr="00207B21">
        <w:rPr>
          <w:rFonts w:cs="AdvPS9368"/>
          <w:szCs w:val="20"/>
        </w:rPr>
        <w:t>, allele-specific hybridization</w:t>
      </w:r>
    </w:p>
    <w:p w:rsidR="00225DBA" w:rsidRPr="00207B21" w:rsidRDefault="00225DBA" w:rsidP="00225DBA">
      <w:pPr>
        <w:rPr>
          <w:szCs w:val="20"/>
        </w:rPr>
      </w:pPr>
      <w:r w:rsidRPr="00207B21">
        <w:rPr>
          <w:szCs w:val="20"/>
        </w:rPr>
        <w:t xml:space="preserve">+ ___ </w:t>
      </w:r>
      <w:r w:rsidRPr="00207B21">
        <w:rPr>
          <w:rFonts w:cs="AdvPS9368"/>
          <w:szCs w:val="20"/>
        </w:rPr>
        <w:t>Real-time PCR</w:t>
      </w:r>
    </w:p>
    <w:p w:rsidR="00225DBA" w:rsidRPr="00207B21" w:rsidRDefault="00225DBA" w:rsidP="00225DBA">
      <w:pPr>
        <w:rPr>
          <w:szCs w:val="20"/>
        </w:rPr>
      </w:pPr>
      <w:r w:rsidRPr="00207B21">
        <w:rPr>
          <w:szCs w:val="20"/>
        </w:rPr>
        <w:t xml:space="preserve">+ ___ </w:t>
      </w:r>
      <w:r w:rsidR="00E33996">
        <w:rPr>
          <w:szCs w:val="20"/>
        </w:rPr>
        <w:t>H</w:t>
      </w:r>
      <w:r w:rsidR="00E33996" w:rsidRPr="00207B21">
        <w:rPr>
          <w:szCs w:val="20"/>
        </w:rPr>
        <w:t>igh-throughput</w:t>
      </w:r>
      <w:r w:rsidR="00E33996">
        <w:rPr>
          <w:szCs w:val="20"/>
        </w:rPr>
        <w:t xml:space="preserve"> next-generation</w:t>
      </w:r>
      <w:r w:rsidR="00E33996" w:rsidRPr="00207B21">
        <w:rPr>
          <w:szCs w:val="20"/>
        </w:rPr>
        <w:t xml:space="preserve"> sequencing</w:t>
      </w:r>
    </w:p>
    <w:p w:rsidR="00225DBA" w:rsidRPr="00207B21" w:rsidRDefault="00225DBA" w:rsidP="00225DBA">
      <w:pPr>
        <w:rPr>
          <w:szCs w:val="20"/>
        </w:rPr>
      </w:pPr>
      <w:r w:rsidRPr="00207B21">
        <w:rPr>
          <w:szCs w:val="20"/>
        </w:rPr>
        <w:t xml:space="preserve">+ ___ </w:t>
      </w:r>
      <w:proofErr w:type="gramStart"/>
      <w:r w:rsidRPr="00207B21">
        <w:rPr>
          <w:szCs w:val="20"/>
        </w:rPr>
        <w:t>Other</w:t>
      </w:r>
      <w:proofErr w:type="gramEnd"/>
      <w:r w:rsidRPr="00207B21">
        <w:rPr>
          <w:szCs w:val="20"/>
        </w:rPr>
        <w:t xml:space="preserve"> (specify): </w:t>
      </w:r>
      <w:r>
        <w:rPr>
          <w:rFonts w:cs="Arial"/>
          <w:szCs w:val="20"/>
        </w:rPr>
        <w:t>________________________</w:t>
      </w:r>
    </w:p>
    <w:p w:rsidR="00975355" w:rsidRDefault="00975355" w:rsidP="00AA23DC"/>
    <w:p w:rsidR="00975355" w:rsidRPr="008D7623" w:rsidRDefault="00975355" w:rsidP="00CF7590">
      <w:pPr>
        <w:rPr>
          <w:b/>
        </w:rPr>
      </w:pPr>
      <w:r w:rsidRPr="008D7623">
        <w:rPr>
          <w:b/>
        </w:rPr>
        <w:t xml:space="preserve">+ </w:t>
      </w:r>
      <w:r>
        <w:rPr>
          <w:b/>
        </w:rPr>
        <w:t>Immunohistochemistry for ATRX</w:t>
      </w:r>
    </w:p>
    <w:p w:rsidR="00975355" w:rsidRPr="008D7623" w:rsidRDefault="00975355" w:rsidP="00B24E24">
      <w:pPr>
        <w:rPr>
          <w:b/>
          <w:u w:val="single"/>
        </w:rPr>
      </w:pPr>
      <w:r w:rsidRPr="00945DD7">
        <w:t xml:space="preserve">+ </w:t>
      </w:r>
      <w:r w:rsidRPr="008D7623">
        <w:rPr>
          <w:u w:val="single"/>
        </w:rPr>
        <w:t>Primary Antibody</w:t>
      </w:r>
    </w:p>
    <w:p w:rsidR="00975355" w:rsidRPr="006B41E7" w:rsidRDefault="00975355" w:rsidP="00B24E24">
      <w:pPr>
        <w:rPr>
          <w:szCs w:val="20"/>
          <w:u w:val="single"/>
        </w:rPr>
      </w:pPr>
      <w:r w:rsidRPr="006B41E7">
        <w:rPr>
          <w:color w:val="000000"/>
          <w:szCs w:val="20"/>
        </w:rPr>
        <w:t xml:space="preserve">+ Specify: </w:t>
      </w:r>
      <w:r>
        <w:rPr>
          <w:rFonts w:cs="Arial"/>
          <w:szCs w:val="20"/>
        </w:rPr>
        <w:t>________________________</w:t>
      </w:r>
      <w:r w:rsidRPr="006B41E7" w:rsidDel="008D18BB">
        <w:rPr>
          <w:szCs w:val="20"/>
        </w:rPr>
        <w:t xml:space="preserve"> </w:t>
      </w:r>
    </w:p>
    <w:p w:rsidR="00975355" w:rsidRDefault="00975355" w:rsidP="00AA23DC"/>
    <w:p w:rsidR="00975355" w:rsidRDefault="00975355" w:rsidP="00AA23DC">
      <w:r>
        <w:rPr>
          <w:b/>
        </w:rPr>
        <w:t xml:space="preserve">+ </w:t>
      </w:r>
      <w:r w:rsidRPr="003D2E4F">
        <w:rPr>
          <w:b/>
          <w:i/>
        </w:rPr>
        <w:t xml:space="preserve">EGFR </w:t>
      </w:r>
      <w:r>
        <w:rPr>
          <w:b/>
        </w:rPr>
        <w:t>Amplification A</w:t>
      </w:r>
      <w:r w:rsidRPr="006A3E43">
        <w:rPr>
          <w:b/>
        </w:rPr>
        <w:t xml:space="preserve">nalysis </w:t>
      </w:r>
    </w:p>
    <w:p w:rsidR="00975355" w:rsidRPr="00945DD7" w:rsidRDefault="00975355" w:rsidP="00AA23DC">
      <w:r w:rsidRPr="00945DD7">
        <w:t xml:space="preserve">+ </w:t>
      </w:r>
      <w:r w:rsidRPr="00945DD7">
        <w:rPr>
          <w:u w:val="single"/>
        </w:rPr>
        <w:t>Testing Method</w:t>
      </w:r>
      <w:r w:rsidRPr="00945DD7">
        <w:t xml:space="preserve"> (select all that apply)</w:t>
      </w:r>
    </w:p>
    <w:p w:rsidR="00975355" w:rsidRDefault="00975355" w:rsidP="00AA23DC">
      <w:r w:rsidRPr="00F15088">
        <w:t>+ ___ In situ hybridization</w:t>
      </w:r>
    </w:p>
    <w:p w:rsidR="00975355" w:rsidRDefault="00975355" w:rsidP="00AA23DC">
      <w:pPr>
        <w:keepNext/>
      </w:pPr>
      <w:r>
        <w:t xml:space="preserve">+ ___ </w:t>
      </w:r>
      <w:proofErr w:type="spellStart"/>
      <w:r>
        <w:t>Cytogenomic</w:t>
      </w:r>
      <w:proofErr w:type="spellEnd"/>
      <w:r>
        <w:t xml:space="preserve"> microarray (CMA)</w:t>
      </w:r>
    </w:p>
    <w:p w:rsidR="00975355" w:rsidRPr="006A3E43" w:rsidRDefault="00975355" w:rsidP="00AA23DC">
      <w:r w:rsidRPr="006A3E43">
        <w:t xml:space="preserve">+ ___ </w:t>
      </w:r>
      <w:proofErr w:type="gramStart"/>
      <w:r w:rsidRPr="006A3E43">
        <w:t>Other</w:t>
      </w:r>
      <w:proofErr w:type="gramEnd"/>
      <w:r w:rsidRPr="006A3E43">
        <w:t xml:space="preserve"> (specify): </w:t>
      </w:r>
      <w:r>
        <w:rPr>
          <w:rFonts w:cs="Arial"/>
          <w:szCs w:val="20"/>
        </w:rPr>
        <w:t>________________________</w:t>
      </w:r>
    </w:p>
    <w:p w:rsidR="00975355" w:rsidRDefault="00975355" w:rsidP="00AA23DC"/>
    <w:p w:rsidR="00975355" w:rsidRPr="00B54352" w:rsidRDefault="00975355" w:rsidP="00AA23DC">
      <w:r>
        <w:rPr>
          <w:b/>
        </w:rPr>
        <w:t>+ Chromosome 10q23 (</w:t>
      </w:r>
      <w:r w:rsidRPr="003D2E4F">
        <w:rPr>
          <w:b/>
          <w:i/>
        </w:rPr>
        <w:t>PTEN</w:t>
      </w:r>
      <w:r>
        <w:rPr>
          <w:b/>
        </w:rPr>
        <w:t xml:space="preserve"> Locus) Deletion Analysis</w:t>
      </w:r>
    </w:p>
    <w:p w:rsidR="00975355" w:rsidRPr="00945DD7" w:rsidRDefault="00975355" w:rsidP="00AA23DC">
      <w:r w:rsidRPr="00945DD7">
        <w:t xml:space="preserve">+ </w:t>
      </w:r>
      <w:r w:rsidRPr="00945DD7">
        <w:rPr>
          <w:u w:val="single"/>
        </w:rPr>
        <w:t>Testing Method</w:t>
      </w:r>
      <w:r w:rsidRPr="00945DD7">
        <w:t xml:space="preserve"> (select all that apply)</w:t>
      </w:r>
    </w:p>
    <w:p w:rsidR="00975355" w:rsidRDefault="00975355" w:rsidP="00AA23DC">
      <w:r w:rsidRPr="00945DD7">
        <w:t>+ ___ In situ hybridization</w:t>
      </w:r>
    </w:p>
    <w:p w:rsidR="00975355" w:rsidRDefault="00975355" w:rsidP="00AA23DC">
      <w:pPr>
        <w:keepNext/>
      </w:pPr>
      <w:r>
        <w:t xml:space="preserve">+ ___ </w:t>
      </w:r>
      <w:proofErr w:type="spellStart"/>
      <w:r>
        <w:t>Cytogenomic</w:t>
      </w:r>
      <w:proofErr w:type="spellEnd"/>
      <w:r>
        <w:t xml:space="preserve"> microarray (CMA)</w:t>
      </w:r>
    </w:p>
    <w:p w:rsidR="00975355" w:rsidRDefault="00975355" w:rsidP="00AA23DC">
      <w:r>
        <w:t>+</w:t>
      </w:r>
      <w:r w:rsidR="00056163">
        <w:t xml:space="preserve"> </w:t>
      </w:r>
      <w:r>
        <w:t>___ Loss of heterozygosity</w:t>
      </w:r>
    </w:p>
    <w:p w:rsidR="00975355" w:rsidRPr="00207B21" w:rsidRDefault="00975355" w:rsidP="00AA23DC">
      <w:pPr>
        <w:rPr>
          <w:szCs w:val="20"/>
        </w:rPr>
      </w:pPr>
      <w:r w:rsidRPr="00207B21">
        <w:rPr>
          <w:szCs w:val="20"/>
        </w:rPr>
        <w:t xml:space="preserve">+ ___ </w:t>
      </w:r>
      <w:proofErr w:type="gramStart"/>
      <w:r w:rsidRPr="00207B21">
        <w:rPr>
          <w:szCs w:val="20"/>
        </w:rPr>
        <w:t>Other</w:t>
      </w:r>
      <w:proofErr w:type="gramEnd"/>
      <w:r w:rsidRPr="00207B21">
        <w:rPr>
          <w:szCs w:val="20"/>
        </w:rPr>
        <w:t xml:space="preserve"> (specify): </w:t>
      </w:r>
      <w:r>
        <w:rPr>
          <w:rFonts w:cs="Arial"/>
          <w:szCs w:val="20"/>
        </w:rPr>
        <w:t>________________________</w:t>
      </w:r>
    </w:p>
    <w:p w:rsidR="00975355" w:rsidRPr="00945DD7" w:rsidRDefault="00975355" w:rsidP="00AA23DC"/>
    <w:p w:rsidR="00975355" w:rsidRPr="00945DD7" w:rsidRDefault="00975355" w:rsidP="00056163">
      <w:pPr>
        <w:keepNext/>
        <w:rPr>
          <w:b/>
        </w:rPr>
      </w:pPr>
      <w:r>
        <w:rPr>
          <w:b/>
        </w:rPr>
        <w:lastRenderedPageBreak/>
        <w:t xml:space="preserve">+ </w:t>
      </w:r>
      <w:r w:rsidRPr="003D2E4F">
        <w:rPr>
          <w:b/>
          <w:i/>
        </w:rPr>
        <w:t>PTEN</w:t>
      </w:r>
      <w:r>
        <w:rPr>
          <w:b/>
        </w:rPr>
        <w:t xml:space="preserve"> Mutational</w:t>
      </w:r>
      <w:r w:rsidRPr="00945DD7">
        <w:rPr>
          <w:b/>
        </w:rPr>
        <w:t> </w:t>
      </w:r>
      <w:r>
        <w:rPr>
          <w:b/>
        </w:rPr>
        <w:t>Analysis</w:t>
      </w:r>
    </w:p>
    <w:p w:rsidR="00975355" w:rsidRPr="00945DD7" w:rsidRDefault="00975355" w:rsidP="00056163">
      <w:pPr>
        <w:keepNext/>
      </w:pPr>
      <w:r w:rsidRPr="00945DD7">
        <w:t xml:space="preserve">+ </w:t>
      </w:r>
      <w:r w:rsidRPr="00945DD7">
        <w:rPr>
          <w:u w:val="single"/>
        </w:rPr>
        <w:t>Testing Method</w:t>
      </w:r>
      <w:r w:rsidRPr="00945DD7">
        <w:t xml:space="preserve"> (select all that apply)</w:t>
      </w:r>
    </w:p>
    <w:p w:rsidR="00975355" w:rsidRPr="00207B21" w:rsidRDefault="00975355" w:rsidP="00AA23DC">
      <w:pPr>
        <w:rPr>
          <w:szCs w:val="20"/>
        </w:rPr>
      </w:pPr>
      <w:r w:rsidRPr="00207B21">
        <w:rPr>
          <w:szCs w:val="20"/>
        </w:rPr>
        <w:t>+ ___ Direct Sanger sequencing</w:t>
      </w:r>
    </w:p>
    <w:p w:rsidR="00975355" w:rsidRPr="00207B21" w:rsidRDefault="00975355" w:rsidP="00AA23DC">
      <w:pPr>
        <w:rPr>
          <w:szCs w:val="20"/>
        </w:rPr>
      </w:pPr>
      <w:r w:rsidRPr="00207B21">
        <w:rPr>
          <w:szCs w:val="20"/>
        </w:rPr>
        <w:t>+ ___ Pyrosequencing</w:t>
      </w:r>
    </w:p>
    <w:p w:rsidR="00975355" w:rsidRPr="00207B21" w:rsidRDefault="00975355" w:rsidP="00AA23DC">
      <w:pPr>
        <w:autoSpaceDE w:val="0"/>
        <w:autoSpaceDN w:val="0"/>
        <w:adjustRightInd w:val="0"/>
        <w:rPr>
          <w:rFonts w:cs="AdvPS9368"/>
          <w:szCs w:val="20"/>
        </w:rPr>
      </w:pPr>
      <w:r w:rsidRPr="00207B21">
        <w:rPr>
          <w:szCs w:val="20"/>
        </w:rPr>
        <w:t xml:space="preserve">+ ___ </w:t>
      </w:r>
      <w:r>
        <w:rPr>
          <w:rFonts w:cs="AdvPS9368"/>
          <w:szCs w:val="20"/>
        </w:rPr>
        <w:t>PCR</w:t>
      </w:r>
      <w:r w:rsidRPr="00207B21">
        <w:rPr>
          <w:rFonts w:cs="AdvPS9368"/>
          <w:szCs w:val="20"/>
        </w:rPr>
        <w:t>, allele-specific hybridization</w:t>
      </w:r>
    </w:p>
    <w:p w:rsidR="00975355" w:rsidRPr="00207B21" w:rsidRDefault="00975355" w:rsidP="00AA23DC">
      <w:pPr>
        <w:rPr>
          <w:szCs w:val="20"/>
        </w:rPr>
      </w:pPr>
      <w:r w:rsidRPr="00207B21">
        <w:rPr>
          <w:szCs w:val="20"/>
        </w:rPr>
        <w:t xml:space="preserve">+ ___ </w:t>
      </w:r>
      <w:r w:rsidRPr="00207B21">
        <w:rPr>
          <w:rFonts w:cs="AdvPS9368"/>
          <w:szCs w:val="20"/>
        </w:rPr>
        <w:t>Real-time PCR</w:t>
      </w:r>
    </w:p>
    <w:p w:rsidR="00056163" w:rsidRDefault="00975355" w:rsidP="00AA23DC">
      <w:pPr>
        <w:rPr>
          <w:szCs w:val="20"/>
        </w:rPr>
      </w:pPr>
      <w:r w:rsidRPr="00207B21">
        <w:rPr>
          <w:szCs w:val="20"/>
        </w:rPr>
        <w:t xml:space="preserve">+ ___ </w:t>
      </w:r>
      <w:r w:rsidR="00E33996">
        <w:rPr>
          <w:szCs w:val="20"/>
        </w:rPr>
        <w:t>H</w:t>
      </w:r>
      <w:r w:rsidR="00E33996" w:rsidRPr="00207B21">
        <w:rPr>
          <w:szCs w:val="20"/>
        </w:rPr>
        <w:t>igh-throughput</w:t>
      </w:r>
      <w:r w:rsidR="00E33996">
        <w:rPr>
          <w:szCs w:val="20"/>
        </w:rPr>
        <w:t xml:space="preserve"> next-generation</w:t>
      </w:r>
      <w:r w:rsidR="00E33996" w:rsidRPr="00207B21">
        <w:rPr>
          <w:szCs w:val="20"/>
        </w:rPr>
        <w:t xml:space="preserve"> sequencing</w:t>
      </w:r>
    </w:p>
    <w:p w:rsidR="00975355" w:rsidRPr="00207B21" w:rsidRDefault="00975355" w:rsidP="00AA23DC">
      <w:pPr>
        <w:rPr>
          <w:szCs w:val="20"/>
        </w:rPr>
      </w:pPr>
      <w:r w:rsidRPr="00207B21">
        <w:rPr>
          <w:szCs w:val="20"/>
        </w:rPr>
        <w:t xml:space="preserve">+ ___ </w:t>
      </w:r>
      <w:proofErr w:type="gramStart"/>
      <w:r w:rsidRPr="00207B21">
        <w:rPr>
          <w:szCs w:val="20"/>
        </w:rPr>
        <w:t>Other</w:t>
      </w:r>
      <w:proofErr w:type="gramEnd"/>
      <w:r w:rsidRPr="00207B21">
        <w:rPr>
          <w:szCs w:val="20"/>
        </w:rPr>
        <w:t xml:space="preserve"> (specify): </w:t>
      </w:r>
      <w:r>
        <w:rPr>
          <w:rFonts w:cs="Arial"/>
          <w:szCs w:val="20"/>
        </w:rPr>
        <w:t>________________________</w:t>
      </w:r>
    </w:p>
    <w:p w:rsidR="00975355" w:rsidRDefault="00975355" w:rsidP="00AA23DC">
      <w:pPr>
        <w:autoSpaceDE w:val="0"/>
        <w:autoSpaceDN w:val="0"/>
        <w:adjustRightInd w:val="0"/>
        <w:rPr>
          <w:u w:val="single"/>
        </w:rPr>
      </w:pPr>
    </w:p>
    <w:p w:rsidR="00975355" w:rsidRPr="008E2AE3" w:rsidRDefault="00975355" w:rsidP="00AA23DC">
      <w:pPr>
        <w:rPr>
          <w:b/>
        </w:rPr>
      </w:pPr>
      <w:r w:rsidRPr="008E2AE3">
        <w:rPr>
          <w:b/>
        </w:rPr>
        <w:t xml:space="preserve">+ </w:t>
      </w:r>
      <w:r w:rsidRPr="003D2E4F">
        <w:rPr>
          <w:b/>
          <w:i/>
        </w:rPr>
        <w:t>MGMT</w:t>
      </w:r>
      <w:r w:rsidRPr="008E2AE3">
        <w:rPr>
          <w:b/>
        </w:rPr>
        <w:t xml:space="preserve"> Promoter Methylation</w:t>
      </w:r>
    </w:p>
    <w:p w:rsidR="00975355" w:rsidRPr="00945DD7" w:rsidRDefault="00975355" w:rsidP="00AA23DC">
      <w:r w:rsidRPr="00945DD7">
        <w:t xml:space="preserve">+ </w:t>
      </w:r>
      <w:r w:rsidRPr="00945DD7">
        <w:rPr>
          <w:u w:val="single"/>
        </w:rPr>
        <w:t>Testing Method</w:t>
      </w:r>
      <w:r w:rsidRPr="00945DD7">
        <w:t xml:space="preserve"> (select all that apply)</w:t>
      </w:r>
    </w:p>
    <w:p w:rsidR="00975355" w:rsidRDefault="00975355" w:rsidP="00AA23DC">
      <w:r>
        <w:t>+ ___ Methylation-specific PCR</w:t>
      </w:r>
    </w:p>
    <w:p w:rsidR="00975355" w:rsidRPr="006A3E43" w:rsidRDefault="00975355" w:rsidP="00AA23DC">
      <w:r w:rsidRPr="006A3E43">
        <w:t xml:space="preserve">+ ___ </w:t>
      </w:r>
      <w:proofErr w:type="gramStart"/>
      <w:r w:rsidRPr="006A3E43">
        <w:t>Other</w:t>
      </w:r>
      <w:proofErr w:type="gramEnd"/>
      <w:r w:rsidRPr="006A3E43">
        <w:t xml:space="preserve"> (specify): </w:t>
      </w:r>
      <w:r>
        <w:rPr>
          <w:rFonts w:cs="Arial"/>
          <w:szCs w:val="20"/>
        </w:rPr>
        <w:t>________________________</w:t>
      </w:r>
    </w:p>
    <w:p w:rsidR="00975355" w:rsidRDefault="00975355" w:rsidP="00AA23DC">
      <w:pPr>
        <w:rPr>
          <w:b/>
        </w:rPr>
      </w:pPr>
    </w:p>
    <w:p w:rsidR="00975355" w:rsidRPr="00945DD7" w:rsidRDefault="00975355" w:rsidP="00AA23DC">
      <w:pPr>
        <w:rPr>
          <w:b/>
        </w:rPr>
      </w:pPr>
      <w:r w:rsidRPr="00945DD7">
        <w:rPr>
          <w:b/>
        </w:rPr>
        <w:t xml:space="preserve">+ </w:t>
      </w:r>
      <w:r w:rsidRPr="003D2E4F">
        <w:rPr>
          <w:b/>
          <w:i/>
        </w:rPr>
        <w:t>BRAF</w:t>
      </w:r>
      <w:r w:rsidRPr="00945DD7">
        <w:rPr>
          <w:b/>
        </w:rPr>
        <w:t xml:space="preserve"> V600E Mutational Analysis</w:t>
      </w:r>
    </w:p>
    <w:p w:rsidR="00975355" w:rsidRPr="00945DD7" w:rsidRDefault="00975355" w:rsidP="00AA23DC">
      <w:r w:rsidRPr="00945DD7">
        <w:t xml:space="preserve">+ </w:t>
      </w:r>
      <w:r w:rsidRPr="00945DD7">
        <w:rPr>
          <w:u w:val="single"/>
        </w:rPr>
        <w:t>Mutations Assessed</w:t>
      </w:r>
      <w:r w:rsidRPr="00945DD7">
        <w:t xml:space="preserve"> (select all that apply)</w:t>
      </w:r>
    </w:p>
    <w:p w:rsidR="00975355" w:rsidRPr="00945DD7" w:rsidRDefault="00975355" w:rsidP="00AA23DC">
      <w:r w:rsidRPr="00945DD7">
        <w:t>+ ___ V600E</w:t>
      </w:r>
    </w:p>
    <w:p w:rsidR="00975355" w:rsidRPr="00945DD7" w:rsidRDefault="00975355" w:rsidP="00AA23DC">
      <w:r w:rsidRPr="00945DD7">
        <w:t xml:space="preserve">+ ___ </w:t>
      </w:r>
      <w:proofErr w:type="gramStart"/>
      <w:r w:rsidRPr="00945DD7">
        <w:t>Any</w:t>
      </w:r>
      <w:proofErr w:type="gramEnd"/>
      <w:r w:rsidRPr="00945DD7">
        <w:t xml:space="preserve"> mutation in exon 15</w:t>
      </w:r>
    </w:p>
    <w:p w:rsidR="00975355" w:rsidRPr="00945DD7" w:rsidRDefault="00975355" w:rsidP="00AA23DC">
      <w:r w:rsidRPr="00945DD7">
        <w:t xml:space="preserve">+ ___ </w:t>
      </w:r>
      <w:proofErr w:type="gramStart"/>
      <w:r w:rsidRPr="00945DD7">
        <w:t>Other</w:t>
      </w:r>
      <w:proofErr w:type="gramEnd"/>
      <w:r w:rsidRPr="00945DD7">
        <w:t xml:space="preserve"> (specify): </w:t>
      </w:r>
      <w:r>
        <w:rPr>
          <w:rFonts w:cs="Arial"/>
          <w:szCs w:val="20"/>
        </w:rPr>
        <w:t>________________________</w:t>
      </w:r>
    </w:p>
    <w:p w:rsidR="00975355" w:rsidRPr="00945DD7" w:rsidRDefault="00975355" w:rsidP="00AA23DC"/>
    <w:p w:rsidR="00975355" w:rsidRDefault="00975355" w:rsidP="00AA23DC">
      <w:pPr>
        <w:keepNext/>
      </w:pPr>
      <w:r w:rsidRPr="00945DD7">
        <w:t xml:space="preserve">+ </w:t>
      </w:r>
      <w:r w:rsidRPr="00945DD7">
        <w:rPr>
          <w:u w:val="single"/>
        </w:rPr>
        <w:t>Testing Method</w:t>
      </w:r>
      <w:r w:rsidRPr="00945DD7">
        <w:t xml:space="preserve"> (select all that apply)</w:t>
      </w:r>
    </w:p>
    <w:p w:rsidR="00975355" w:rsidRPr="00207B21" w:rsidRDefault="00975355" w:rsidP="00AA23DC">
      <w:pPr>
        <w:keepNext/>
        <w:rPr>
          <w:szCs w:val="20"/>
        </w:rPr>
      </w:pPr>
      <w:r w:rsidRPr="00207B21">
        <w:rPr>
          <w:szCs w:val="20"/>
        </w:rPr>
        <w:t>+ ___ Direct Sanger sequencing</w:t>
      </w:r>
    </w:p>
    <w:p w:rsidR="00975355" w:rsidRPr="00207B21" w:rsidRDefault="00975355" w:rsidP="00AA23DC">
      <w:pPr>
        <w:keepNext/>
        <w:rPr>
          <w:szCs w:val="20"/>
        </w:rPr>
      </w:pPr>
      <w:r w:rsidRPr="00207B21">
        <w:rPr>
          <w:szCs w:val="20"/>
        </w:rPr>
        <w:t>+ ___ Pyrosequencing</w:t>
      </w:r>
    </w:p>
    <w:p w:rsidR="00975355" w:rsidRPr="00207B21" w:rsidRDefault="00975355" w:rsidP="00AA23DC">
      <w:pPr>
        <w:keepNext/>
        <w:autoSpaceDE w:val="0"/>
        <w:autoSpaceDN w:val="0"/>
        <w:adjustRightInd w:val="0"/>
        <w:rPr>
          <w:rFonts w:cs="AdvPS9368"/>
          <w:szCs w:val="20"/>
        </w:rPr>
      </w:pPr>
      <w:r w:rsidRPr="00207B21">
        <w:rPr>
          <w:szCs w:val="20"/>
        </w:rPr>
        <w:t xml:space="preserve">+ ___ </w:t>
      </w:r>
      <w:r w:rsidRPr="00207B21">
        <w:rPr>
          <w:rFonts w:cs="AdvPS9368"/>
          <w:szCs w:val="20"/>
        </w:rPr>
        <w:t>PCR, allele-specific hybridization</w:t>
      </w:r>
    </w:p>
    <w:p w:rsidR="00975355" w:rsidRPr="00207B21" w:rsidRDefault="00975355" w:rsidP="00AA23DC">
      <w:pPr>
        <w:keepNext/>
        <w:rPr>
          <w:szCs w:val="20"/>
        </w:rPr>
      </w:pPr>
      <w:r w:rsidRPr="00207B21">
        <w:rPr>
          <w:szCs w:val="20"/>
        </w:rPr>
        <w:t xml:space="preserve">+ ___ </w:t>
      </w:r>
      <w:r w:rsidRPr="00207B21">
        <w:rPr>
          <w:rFonts w:cs="AdvPS9368"/>
          <w:szCs w:val="20"/>
        </w:rPr>
        <w:t>Real-time PCR</w:t>
      </w:r>
    </w:p>
    <w:p w:rsidR="00056163" w:rsidRDefault="00975355" w:rsidP="00AA23DC">
      <w:pPr>
        <w:rPr>
          <w:szCs w:val="20"/>
        </w:rPr>
      </w:pPr>
      <w:r w:rsidRPr="00207B21">
        <w:rPr>
          <w:szCs w:val="20"/>
        </w:rPr>
        <w:t xml:space="preserve">+ ___ </w:t>
      </w:r>
      <w:r w:rsidR="00E33996">
        <w:rPr>
          <w:szCs w:val="20"/>
        </w:rPr>
        <w:t>H</w:t>
      </w:r>
      <w:r w:rsidR="00E33996" w:rsidRPr="00207B21">
        <w:rPr>
          <w:szCs w:val="20"/>
        </w:rPr>
        <w:t>igh-throughput</w:t>
      </w:r>
      <w:r w:rsidR="00E33996">
        <w:rPr>
          <w:szCs w:val="20"/>
        </w:rPr>
        <w:t xml:space="preserve"> next-generation</w:t>
      </w:r>
      <w:r w:rsidR="00E33996" w:rsidRPr="00207B21">
        <w:rPr>
          <w:szCs w:val="20"/>
        </w:rPr>
        <w:t xml:space="preserve"> sequencing</w:t>
      </w:r>
    </w:p>
    <w:p w:rsidR="00225DBA" w:rsidRPr="00225DBA" w:rsidRDefault="00225DBA" w:rsidP="00AA23DC">
      <w:r w:rsidRPr="006A3E43">
        <w:t xml:space="preserve">+ ___ </w:t>
      </w:r>
      <w:proofErr w:type="gramStart"/>
      <w:r w:rsidRPr="006A3E43">
        <w:t>Other</w:t>
      </w:r>
      <w:proofErr w:type="gramEnd"/>
      <w:r w:rsidRPr="006A3E43">
        <w:t xml:space="preserve"> (specify): </w:t>
      </w:r>
      <w:r>
        <w:rPr>
          <w:rFonts w:cs="Arial"/>
          <w:szCs w:val="20"/>
        </w:rPr>
        <w:t>________________________</w:t>
      </w:r>
    </w:p>
    <w:p w:rsidR="00975355" w:rsidRDefault="00975355" w:rsidP="00AA23DC">
      <w:pPr>
        <w:rPr>
          <w:b/>
        </w:rPr>
      </w:pPr>
    </w:p>
    <w:p w:rsidR="00975355" w:rsidRPr="00FB2F54" w:rsidRDefault="00975355" w:rsidP="00AA23DC">
      <w:pPr>
        <w:rPr>
          <w:b/>
        </w:rPr>
      </w:pPr>
      <w:r w:rsidRPr="00FB2F54">
        <w:rPr>
          <w:b/>
        </w:rPr>
        <w:t>+</w:t>
      </w:r>
      <w:r>
        <w:rPr>
          <w:b/>
        </w:rPr>
        <w:t xml:space="preserve"> </w:t>
      </w:r>
      <w:r w:rsidRPr="00FB2F54">
        <w:rPr>
          <w:b/>
        </w:rPr>
        <w:t>Immunohistochemistry</w:t>
      </w:r>
      <w:r>
        <w:rPr>
          <w:b/>
          <w:szCs w:val="20"/>
        </w:rPr>
        <w:t xml:space="preserve"> for</w:t>
      </w:r>
      <w:r w:rsidRPr="00FB2F54">
        <w:rPr>
          <w:b/>
          <w:szCs w:val="20"/>
        </w:rPr>
        <w:t xml:space="preserve"> BRAF </w:t>
      </w:r>
      <w:r>
        <w:rPr>
          <w:b/>
          <w:szCs w:val="20"/>
        </w:rPr>
        <w:t>V600E</w:t>
      </w:r>
      <w:r w:rsidRPr="00FB2F54" w:rsidDel="00E70549">
        <w:rPr>
          <w:b/>
        </w:rPr>
        <w:t xml:space="preserve"> </w:t>
      </w:r>
    </w:p>
    <w:p w:rsidR="00975355" w:rsidRPr="008E2AE3" w:rsidRDefault="00975355" w:rsidP="00AA23DC">
      <w:r>
        <w:t>+</w:t>
      </w:r>
      <w:r w:rsidRPr="008E2AE3">
        <w:t xml:space="preserve"> </w:t>
      </w:r>
      <w:r w:rsidRPr="00581DC6">
        <w:rPr>
          <w:u w:val="single"/>
        </w:rPr>
        <w:t>Primary Antibody</w:t>
      </w:r>
    </w:p>
    <w:p w:rsidR="00975355" w:rsidRPr="008E2AE3" w:rsidRDefault="00975355" w:rsidP="00AA23DC">
      <w:r>
        <w:t>+ ___ VE1</w:t>
      </w:r>
    </w:p>
    <w:p w:rsidR="00B61788" w:rsidRPr="00207B21" w:rsidRDefault="00B61788" w:rsidP="00B61788">
      <w:pPr>
        <w:rPr>
          <w:szCs w:val="20"/>
        </w:rPr>
      </w:pPr>
      <w:r w:rsidRPr="00207B21">
        <w:rPr>
          <w:szCs w:val="20"/>
        </w:rPr>
        <w:t xml:space="preserve">+ ___ </w:t>
      </w:r>
      <w:proofErr w:type="gramStart"/>
      <w:r w:rsidRPr="00207B21">
        <w:rPr>
          <w:szCs w:val="20"/>
        </w:rPr>
        <w:t>Other</w:t>
      </w:r>
      <w:proofErr w:type="gramEnd"/>
      <w:r w:rsidRPr="00207B21">
        <w:rPr>
          <w:szCs w:val="20"/>
        </w:rPr>
        <w:t xml:space="preserve"> (specify): </w:t>
      </w:r>
      <w:r>
        <w:rPr>
          <w:rFonts w:cs="Arial"/>
          <w:szCs w:val="20"/>
        </w:rPr>
        <w:t>________________________</w:t>
      </w:r>
    </w:p>
    <w:p w:rsidR="00975355" w:rsidRDefault="00975355" w:rsidP="00AA23DC">
      <w:pPr>
        <w:rPr>
          <w:szCs w:val="20"/>
        </w:rPr>
      </w:pPr>
    </w:p>
    <w:p w:rsidR="00975355" w:rsidRDefault="00975355" w:rsidP="00AA23DC">
      <w:pPr>
        <w:rPr>
          <w:b/>
        </w:rPr>
      </w:pPr>
      <w:r w:rsidRPr="00945DD7">
        <w:rPr>
          <w:b/>
        </w:rPr>
        <w:t xml:space="preserve">+ </w:t>
      </w:r>
      <w:r w:rsidRPr="003D2E4F">
        <w:rPr>
          <w:b/>
          <w:i/>
        </w:rPr>
        <w:t>BRAF</w:t>
      </w:r>
      <w:r w:rsidRPr="00945DD7">
        <w:rPr>
          <w:b/>
        </w:rPr>
        <w:t xml:space="preserve"> </w:t>
      </w:r>
      <w:r>
        <w:rPr>
          <w:b/>
        </w:rPr>
        <w:t>Rearrangement Analysis</w:t>
      </w:r>
    </w:p>
    <w:p w:rsidR="00975355" w:rsidRPr="00E50C1C" w:rsidRDefault="00975355" w:rsidP="00AA23DC">
      <w:r w:rsidRPr="00945DD7">
        <w:t xml:space="preserve">+ </w:t>
      </w:r>
      <w:r w:rsidRPr="00945DD7">
        <w:rPr>
          <w:u w:val="single"/>
        </w:rPr>
        <w:t>Testing Method</w:t>
      </w:r>
      <w:r>
        <w:t xml:space="preserve"> (select all that apply)</w:t>
      </w:r>
    </w:p>
    <w:p w:rsidR="00975355" w:rsidRDefault="00975355" w:rsidP="00AA23DC">
      <w:r w:rsidRPr="00945DD7">
        <w:t>+ ___ In situ hybridization</w:t>
      </w:r>
    </w:p>
    <w:p w:rsidR="00975355" w:rsidRDefault="00975355" w:rsidP="00AA23DC">
      <w:r>
        <w:t xml:space="preserve">+ ___ </w:t>
      </w:r>
      <w:proofErr w:type="spellStart"/>
      <w:r>
        <w:t>Cytogenomic</w:t>
      </w:r>
      <w:proofErr w:type="spellEnd"/>
      <w:r>
        <w:t xml:space="preserve"> microarray (CMA)</w:t>
      </w:r>
    </w:p>
    <w:p w:rsidR="00975355" w:rsidRPr="00CD1778" w:rsidRDefault="00975355" w:rsidP="00AA23DC">
      <w:r>
        <w:t>+ ___ Real-time PCR</w:t>
      </w:r>
    </w:p>
    <w:p w:rsidR="00B61788" w:rsidRPr="00207B21" w:rsidRDefault="00B61788" w:rsidP="00B61788">
      <w:pPr>
        <w:rPr>
          <w:szCs w:val="20"/>
        </w:rPr>
      </w:pPr>
      <w:r w:rsidRPr="00207B21">
        <w:rPr>
          <w:szCs w:val="20"/>
        </w:rPr>
        <w:t xml:space="preserve">+ ___ </w:t>
      </w:r>
      <w:proofErr w:type="gramStart"/>
      <w:r w:rsidRPr="00207B21">
        <w:rPr>
          <w:szCs w:val="20"/>
        </w:rPr>
        <w:t>Other</w:t>
      </w:r>
      <w:proofErr w:type="gramEnd"/>
      <w:r w:rsidRPr="00207B21">
        <w:rPr>
          <w:szCs w:val="20"/>
        </w:rPr>
        <w:t xml:space="preserve"> (specify): </w:t>
      </w:r>
      <w:r>
        <w:rPr>
          <w:rFonts w:cs="Arial"/>
          <w:szCs w:val="20"/>
        </w:rPr>
        <w:t>________________________</w:t>
      </w:r>
    </w:p>
    <w:p w:rsidR="00975355" w:rsidRDefault="00975355" w:rsidP="00AA23DC">
      <w:pPr>
        <w:rPr>
          <w:szCs w:val="20"/>
        </w:rPr>
      </w:pPr>
    </w:p>
    <w:p w:rsidR="00975355" w:rsidRPr="008E2AE3" w:rsidRDefault="00975355" w:rsidP="00B946CB">
      <w:pPr>
        <w:rPr>
          <w:b/>
        </w:rPr>
      </w:pPr>
      <w:r w:rsidRPr="008E2AE3">
        <w:rPr>
          <w:b/>
        </w:rPr>
        <w:t xml:space="preserve">+ </w:t>
      </w:r>
      <w:r>
        <w:rPr>
          <w:b/>
        </w:rPr>
        <w:t xml:space="preserve">Immunohistochemistry for </w:t>
      </w:r>
      <w:r w:rsidRPr="008E2AE3">
        <w:rPr>
          <w:b/>
        </w:rPr>
        <w:t>Ki-67</w:t>
      </w:r>
    </w:p>
    <w:p w:rsidR="00975355" w:rsidRDefault="00975355" w:rsidP="00B946CB">
      <w:r>
        <w:t>+</w:t>
      </w:r>
      <w:r w:rsidRPr="008E2AE3">
        <w:t xml:space="preserve"> </w:t>
      </w:r>
      <w:r w:rsidRPr="00581DC6">
        <w:rPr>
          <w:u w:val="single"/>
        </w:rPr>
        <w:t>Primary Antibody</w:t>
      </w:r>
    </w:p>
    <w:p w:rsidR="00975355" w:rsidRPr="008E2AE3" w:rsidRDefault="00975355" w:rsidP="00B946CB">
      <w:r>
        <w:t>+</w:t>
      </w:r>
      <w:r w:rsidRPr="008E2AE3">
        <w:t xml:space="preserve"> ___ MIB1</w:t>
      </w:r>
    </w:p>
    <w:p w:rsidR="00975355" w:rsidRPr="008E2AE3" w:rsidRDefault="00975355" w:rsidP="00B946CB">
      <w:r>
        <w:t>+</w:t>
      </w:r>
      <w:r w:rsidRPr="008E2AE3">
        <w:t xml:space="preserve"> ___ SP6</w:t>
      </w:r>
    </w:p>
    <w:p w:rsidR="00975355" w:rsidRDefault="00975355" w:rsidP="00B946CB">
      <w:pPr>
        <w:rPr>
          <w:rFonts w:ascii="AdvPS9368" w:hAnsi="AdvPS9368" w:cs="AdvPS9368"/>
          <w:sz w:val="17"/>
          <w:szCs w:val="17"/>
        </w:rPr>
      </w:pPr>
      <w:r>
        <w:t>+</w:t>
      </w:r>
      <w:r w:rsidRPr="008E2AE3">
        <w:t xml:space="preserve"> ___ </w:t>
      </w:r>
      <w:proofErr w:type="gramStart"/>
      <w:r w:rsidRPr="008E2AE3">
        <w:t>Other</w:t>
      </w:r>
      <w:proofErr w:type="gramEnd"/>
      <w:r w:rsidRPr="008E2AE3">
        <w:t xml:space="preserve"> (specify): </w:t>
      </w:r>
      <w:r>
        <w:rPr>
          <w:rFonts w:cs="Arial"/>
          <w:szCs w:val="20"/>
        </w:rPr>
        <w:t>________________________</w:t>
      </w:r>
    </w:p>
    <w:p w:rsidR="00975355" w:rsidRPr="00207B21" w:rsidRDefault="00975355" w:rsidP="00AA23DC">
      <w:pPr>
        <w:rPr>
          <w:szCs w:val="20"/>
        </w:rPr>
      </w:pPr>
    </w:p>
    <w:p w:rsidR="00975355" w:rsidRPr="008D7623" w:rsidRDefault="00975355" w:rsidP="00056163">
      <w:pPr>
        <w:keepNext/>
        <w:rPr>
          <w:b/>
          <w:u w:val="single"/>
        </w:rPr>
      </w:pPr>
      <w:r w:rsidRPr="008D7623">
        <w:rPr>
          <w:b/>
        </w:rPr>
        <w:t>+</w:t>
      </w:r>
      <w:r w:rsidRPr="00AA23DC">
        <w:rPr>
          <w:b/>
        </w:rPr>
        <w:t xml:space="preserve"> </w:t>
      </w:r>
      <w:r w:rsidRPr="008D7623">
        <w:rPr>
          <w:b/>
          <w:u w:val="single"/>
        </w:rPr>
        <w:t>EMBRYONAL TUMORS</w:t>
      </w:r>
    </w:p>
    <w:p w:rsidR="00975355" w:rsidRDefault="00975355" w:rsidP="00056163">
      <w:pPr>
        <w:keepNext/>
        <w:rPr>
          <w:u w:val="single"/>
        </w:rPr>
      </w:pPr>
    </w:p>
    <w:p w:rsidR="00975355" w:rsidRPr="006A3E43" w:rsidRDefault="00975355" w:rsidP="00056163">
      <w:pPr>
        <w:keepNext/>
        <w:rPr>
          <w:b/>
        </w:rPr>
      </w:pPr>
      <w:r>
        <w:rPr>
          <w:b/>
        </w:rPr>
        <w:t>+ Immunohistochemistry for Beta-C</w:t>
      </w:r>
      <w:r w:rsidRPr="006A3E43">
        <w:rPr>
          <w:b/>
        </w:rPr>
        <w:t>atenin</w:t>
      </w:r>
    </w:p>
    <w:p w:rsidR="00975355" w:rsidRPr="006A3E43" w:rsidRDefault="00975355" w:rsidP="00056163">
      <w:pPr>
        <w:keepNext/>
        <w:rPr>
          <w:b/>
        </w:rPr>
      </w:pPr>
      <w:r w:rsidRPr="00945DD7">
        <w:t xml:space="preserve">+ </w:t>
      </w:r>
      <w:r w:rsidRPr="00056163">
        <w:rPr>
          <w:u w:val="single"/>
        </w:rPr>
        <w:t>Primary Antibody</w:t>
      </w:r>
    </w:p>
    <w:p w:rsidR="00975355" w:rsidRDefault="00975355" w:rsidP="00056163">
      <w:pPr>
        <w:keepNext/>
      </w:pPr>
      <w:r w:rsidRPr="00945DD7">
        <w:t xml:space="preserve">+ ___ </w:t>
      </w:r>
      <w:r>
        <w:t>E-5</w:t>
      </w:r>
    </w:p>
    <w:p w:rsidR="00975355" w:rsidRDefault="00975355" w:rsidP="00AA23DC">
      <w:r w:rsidRPr="00945DD7">
        <w:t xml:space="preserve">+ ___ </w:t>
      </w:r>
      <w:r>
        <w:t>14</w:t>
      </w:r>
    </w:p>
    <w:p w:rsidR="00975355" w:rsidRPr="00945DD7" w:rsidRDefault="00975355" w:rsidP="00AA23DC">
      <w:r w:rsidRPr="00945DD7">
        <w:lastRenderedPageBreak/>
        <w:t xml:space="preserve">+ ___ </w:t>
      </w:r>
      <w:r>
        <w:t>Beta-catenin-1</w:t>
      </w:r>
    </w:p>
    <w:p w:rsidR="00975355" w:rsidRDefault="00975355" w:rsidP="00AA23DC">
      <w:r>
        <w:t>+</w:t>
      </w:r>
      <w:r w:rsidRPr="008E2AE3">
        <w:t xml:space="preserve"> ___ </w:t>
      </w:r>
      <w:proofErr w:type="gramStart"/>
      <w:r w:rsidRPr="008E2AE3">
        <w:t>Other</w:t>
      </w:r>
      <w:proofErr w:type="gramEnd"/>
      <w:r w:rsidRPr="008E2AE3">
        <w:t xml:space="preserve"> (specify): </w:t>
      </w:r>
      <w:r>
        <w:rPr>
          <w:rFonts w:cs="Arial"/>
          <w:szCs w:val="20"/>
        </w:rPr>
        <w:t>________________________</w:t>
      </w:r>
    </w:p>
    <w:p w:rsidR="00975355" w:rsidRDefault="00975355" w:rsidP="00AA23DC">
      <w:pPr>
        <w:rPr>
          <w:b/>
        </w:rPr>
      </w:pPr>
    </w:p>
    <w:p w:rsidR="00975355" w:rsidRPr="006A3E43" w:rsidRDefault="00975355" w:rsidP="00AA23DC">
      <w:pPr>
        <w:rPr>
          <w:b/>
        </w:rPr>
      </w:pPr>
      <w:r>
        <w:rPr>
          <w:b/>
        </w:rPr>
        <w:t xml:space="preserve">+ </w:t>
      </w:r>
      <w:r w:rsidRPr="006A3E43">
        <w:rPr>
          <w:b/>
        </w:rPr>
        <w:t>Mon</w:t>
      </w:r>
      <w:r>
        <w:rPr>
          <w:b/>
        </w:rPr>
        <w:t>o</w:t>
      </w:r>
      <w:r w:rsidRPr="006A3E43">
        <w:rPr>
          <w:b/>
        </w:rPr>
        <w:t>somy 6</w:t>
      </w:r>
      <w:r>
        <w:rPr>
          <w:b/>
        </w:rPr>
        <w:t xml:space="preserve"> Analysis</w:t>
      </w:r>
    </w:p>
    <w:p w:rsidR="00975355" w:rsidRPr="00945DD7" w:rsidRDefault="00975355" w:rsidP="00AA23DC">
      <w:r w:rsidRPr="00945DD7">
        <w:t xml:space="preserve">+ </w:t>
      </w:r>
      <w:r w:rsidRPr="00945DD7">
        <w:rPr>
          <w:u w:val="single"/>
        </w:rPr>
        <w:t>Testing Method</w:t>
      </w:r>
      <w:r w:rsidRPr="00945DD7">
        <w:t xml:space="preserve"> (select all that apply)</w:t>
      </w:r>
    </w:p>
    <w:p w:rsidR="00975355" w:rsidRDefault="00975355" w:rsidP="00AA23DC">
      <w:r w:rsidRPr="00F15088">
        <w:t>+ ___ In situ hybridization</w:t>
      </w:r>
    </w:p>
    <w:p w:rsidR="00975355" w:rsidRPr="00F15088" w:rsidRDefault="00975355" w:rsidP="00AA23DC">
      <w:r>
        <w:t xml:space="preserve">+ ___ </w:t>
      </w:r>
      <w:proofErr w:type="spellStart"/>
      <w:r>
        <w:t>Cytogenomic</w:t>
      </w:r>
      <w:proofErr w:type="spellEnd"/>
      <w:r>
        <w:t xml:space="preserve"> microarray (CMA)</w:t>
      </w:r>
    </w:p>
    <w:p w:rsidR="00975355" w:rsidRDefault="00975355" w:rsidP="00AA23DC">
      <w:r w:rsidRPr="006A3E43">
        <w:t xml:space="preserve">+ ___ </w:t>
      </w:r>
      <w:proofErr w:type="gramStart"/>
      <w:r w:rsidRPr="006A3E43">
        <w:t>Other</w:t>
      </w:r>
      <w:proofErr w:type="gramEnd"/>
      <w:r w:rsidRPr="006A3E43">
        <w:t xml:space="preserve"> (specify): </w:t>
      </w:r>
      <w:r>
        <w:rPr>
          <w:rFonts w:cs="Arial"/>
          <w:szCs w:val="20"/>
        </w:rPr>
        <w:t>________________________</w:t>
      </w:r>
    </w:p>
    <w:p w:rsidR="00975355" w:rsidRDefault="00975355" w:rsidP="00AA23DC"/>
    <w:p w:rsidR="00975355" w:rsidRPr="008D7623" w:rsidRDefault="00975355" w:rsidP="00AA23DC">
      <w:pPr>
        <w:rPr>
          <w:b/>
        </w:rPr>
      </w:pPr>
      <w:r w:rsidRPr="008D7623">
        <w:rPr>
          <w:b/>
        </w:rPr>
        <w:t xml:space="preserve">+ </w:t>
      </w:r>
      <w:r>
        <w:rPr>
          <w:b/>
        </w:rPr>
        <w:t xml:space="preserve">Immunohistochemistry for </w:t>
      </w:r>
      <w:r w:rsidRPr="008D7623">
        <w:rPr>
          <w:b/>
        </w:rPr>
        <w:t xml:space="preserve">GAB1 </w:t>
      </w:r>
    </w:p>
    <w:p w:rsidR="00975355" w:rsidRPr="008D7623" w:rsidRDefault="00975355" w:rsidP="00AA23DC">
      <w:pPr>
        <w:rPr>
          <w:b/>
          <w:u w:val="single"/>
        </w:rPr>
      </w:pPr>
      <w:r w:rsidRPr="00945DD7">
        <w:t xml:space="preserve">+ </w:t>
      </w:r>
      <w:r w:rsidRPr="008D7623">
        <w:rPr>
          <w:u w:val="single"/>
        </w:rPr>
        <w:t>Primary Antibody</w:t>
      </w:r>
    </w:p>
    <w:p w:rsidR="00975355" w:rsidRPr="006B41E7" w:rsidRDefault="00975355" w:rsidP="00AA23DC">
      <w:pPr>
        <w:rPr>
          <w:szCs w:val="20"/>
          <w:u w:val="single"/>
        </w:rPr>
      </w:pPr>
      <w:r w:rsidRPr="006B41E7">
        <w:rPr>
          <w:color w:val="000000"/>
          <w:szCs w:val="20"/>
        </w:rPr>
        <w:t xml:space="preserve">+ Specify: </w:t>
      </w:r>
      <w:r>
        <w:rPr>
          <w:rFonts w:cs="Arial"/>
          <w:szCs w:val="20"/>
        </w:rPr>
        <w:t>________________________</w:t>
      </w:r>
      <w:r w:rsidRPr="006B41E7" w:rsidDel="008D18BB">
        <w:rPr>
          <w:szCs w:val="20"/>
        </w:rPr>
        <w:t xml:space="preserve"> </w:t>
      </w:r>
    </w:p>
    <w:p w:rsidR="00975355" w:rsidRDefault="00975355" w:rsidP="00AA23DC">
      <w:pPr>
        <w:rPr>
          <w:b/>
        </w:rPr>
      </w:pPr>
    </w:p>
    <w:p w:rsidR="00975355" w:rsidRDefault="00975355" w:rsidP="00AA23DC">
      <w:pPr>
        <w:rPr>
          <w:b/>
        </w:rPr>
      </w:pPr>
      <w:r>
        <w:rPr>
          <w:b/>
        </w:rPr>
        <w:t xml:space="preserve">+ </w:t>
      </w:r>
      <w:r w:rsidRPr="003D2E4F">
        <w:rPr>
          <w:b/>
          <w:i/>
        </w:rPr>
        <w:t>MYC</w:t>
      </w:r>
      <w:r>
        <w:rPr>
          <w:b/>
        </w:rPr>
        <w:t xml:space="preserve"> Amplification Analysis</w:t>
      </w:r>
    </w:p>
    <w:p w:rsidR="00975355" w:rsidRPr="00945DD7" w:rsidRDefault="00975355" w:rsidP="00AA23DC">
      <w:r w:rsidRPr="00945DD7">
        <w:t xml:space="preserve">+ </w:t>
      </w:r>
      <w:r w:rsidRPr="00945DD7">
        <w:rPr>
          <w:u w:val="single"/>
        </w:rPr>
        <w:t>Testing Method</w:t>
      </w:r>
      <w:r w:rsidRPr="00945DD7">
        <w:t xml:space="preserve"> (select all that apply)</w:t>
      </w:r>
    </w:p>
    <w:p w:rsidR="00975355" w:rsidRDefault="00975355" w:rsidP="00AA23DC">
      <w:r w:rsidRPr="00F15088">
        <w:t>+ ___ In situ hybridization</w:t>
      </w:r>
    </w:p>
    <w:p w:rsidR="00975355" w:rsidRPr="00F15088" w:rsidRDefault="00975355" w:rsidP="00AA23DC">
      <w:r>
        <w:t xml:space="preserve">+ ___ </w:t>
      </w:r>
      <w:proofErr w:type="spellStart"/>
      <w:r>
        <w:t>Cytogenomic</w:t>
      </w:r>
      <w:proofErr w:type="spellEnd"/>
      <w:r>
        <w:t xml:space="preserve"> microarray (CMA)</w:t>
      </w:r>
    </w:p>
    <w:p w:rsidR="00B61788" w:rsidRPr="00207B21" w:rsidRDefault="00B61788" w:rsidP="00B61788">
      <w:pPr>
        <w:rPr>
          <w:szCs w:val="20"/>
        </w:rPr>
      </w:pPr>
      <w:r w:rsidRPr="00207B21">
        <w:rPr>
          <w:szCs w:val="20"/>
        </w:rPr>
        <w:t xml:space="preserve">+ ___ </w:t>
      </w:r>
      <w:proofErr w:type="gramStart"/>
      <w:r w:rsidRPr="00207B21">
        <w:rPr>
          <w:szCs w:val="20"/>
        </w:rPr>
        <w:t>Other</w:t>
      </w:r>
      <w:proofErr w:type="gramEnd"/>
      <w:r w:rsidRPr="00207B21">
        <w:rPr>
          <w:szCs w:val="20"/>
        </w:rPr>
        <w:t xml:space="preserve"> (specify): </w:t>
      </w:r>
      <w:r>
        <w:rPr>
          <w:rFonts w:cs="Arial"/>
          <w:szCs w:val="20"/>
        </w:rPr>
        <w:t>________________________</w:t>
      </w:r>
    </w:p>
    <w:p w:rsidR="00975355" w:rsidRDefault="00975355" w:rsidP="00AA23DC">
      <w:pPr>
        <w:rPr>
          <w:b/>
        </w:rPr>
      </w:pPr>
    </w:p>
    <w:p w:rsidR="00975355" w:rsidRPr="006A3E43" w:rsidRDefault="00975355" w:rsidP="00AA23DC">
      <w:pPr>
        <w:keepNext/>
        <w:rPr>
          <w:b/>
        </w:rPr>
      </w:pPr>
      <w:r>
        <w:rPr>
          <w:b/>
        </w:rPr>
        <w:t xml:space="preserve">+ </w:t>
      </w:r>
      <w:r w:rsidRPr="003D2E4F">
        <w:rPr>
          <w:b/>
          <w:i/>
        </w:rPr>
        <w:t>MYCN</w:t>
      </w:r>
      <w:r>
        <w:rPr>
          <w:b/>
        </w:rPr>
        <w:t xml:space="preserve"> Amplification Analysis</w:t>
      </w:r>
      <w:r w:rsidRPr="006A3E43">
        <w:rPr>
          <w:b/>
        </w:rPr>
        <w:t xml:space="preserve"> </w:t>
      </w:r>
    </w:p>
    <w:p w:rsidR="00975355" w:rsidRPr="00945DD7" w:rsidRDefault="00975355" w:rsidP="00AA23DC">
      <w:pPr>
        <w:keepNext/>
      </w:pPr>
      <w:r w:rsidRPr="00945DD7">
        <w:t xml:space="preserve">+ </w:t>
      </w:r>
      <w:r w:rsidRPr="00945DD7">
        <w:rPr>
          <w:u w:val="single"/>
        </w:rPr>
        <w:t>Testing Method</w:t>
      </w:r>
      <w:r w:rsidRPr="00945DD7">
        <w:t xml:space="preserve"> (select all that apply)</w:t>
      </w:r>
    </w:p>
    <w:p w:rsidR="00975355" w:rsidRDefault="00975355" w:rsidP="00AA23DC">
      <w:pPr>
        <w:keepNext/>
      </w:pPr>
      <w:r w:rsidRPr="00F15088">
        <w:t>+ ___ In situ hybridization</w:t>
      </w:r>
    </w:p>
    <w:p w:rsidR="00975355" w:rsidRPr="00F15088" w:rsidRDefault="00975355" w:rsidP="00AA23DC">
      <w:pPr>
        <w:keepNext/>
      </w:pPr>
      <w:r>
        <w:t xml:space="preserve">+ ___ </w:t>
      </w:r>
      <w:proofErr w:type="spellStart"/>
      <w:r>
        <w:t>Cytogenomic</w:t>
      </w:r>
      <w:proofErr w:type="spellEnd"/>
      <w:r>
        <w:t xml:space="preserve"> microarray (CMA)</w:t>
      </w:r>
    </w:p>
    <w:p w:rsidR="00975355" w:rsidRPr="006A3E43" w:rsidRDefault="00975355" w:rsidP="00AA23DC">
      <w:r w:rsidRPr="006A3E43">
        <w:t xml:space="preserve">+ ___ </w:t>
      </w:r>
      <w:proofErr w:type="gramStart"/>
      <w:r w:rsidRPr="006A3E43">
        <w:t>Other</w:t>
      </w:r>
      <w:proofErr w:type="gramEnd"/>
      <w:r w:rsidRPr="006A3E43">
        <w:t xml:space="preserve"> (specify): </w:t>
      </w:r>
      <w:r>
        <w:rPr>
          <w:rFonts w:cs="Arial"/>
          <w:szCs w:val="20"/>
        </w:rPr>
        <w:t>________________________</w:t>
      </w:r>
    </w:p>
    <w:p w:rsidR="00975355" w:rsidRDefault="00975355" w:rsidP="00AA23DC">
      <w:pPr>
        <w:rPr>
          <w:b/>
        </w:rPr>
      </w:pPr>
    </w:p>
    <w:p w:rsidR="00975355" w:rsidRPr="006A3E43" w:rsidRDefault="00975355" w:rsidP="00AA23DC">
      <w:pPr>
        <w:rPr>
          <w:b/>
        </w:rPr>
      </w:pPr>
      <w:r>
        <w:rPr>
          <w:b/>
        </w:rPr>
        <w:t>+</w:t>
      </w:r>
      <w:r w:rsidRPr="00C61996">
        <w:rPr>
          <w:b/>
        </w:rPr>
        <w:t xml:space="preserve"> </w:t>
      </w:r>
      <w:r>
        <w:rPr>
          <w:b/>
        </w:rPr>
        <w:t>Isochromosome 17 (</w:t>
      </w:r>
      <w:r w:rsidRPr="006A3E43">
        <w:rPr>
          <w:b/>
        </w:rPr>
        <w:t>i17q</w:t>
      </w:r>
      <w:r>
        <w:rPr>
          <w:b/>
        </w:rPr>
        <w:t>) Analysis</w:t>
      </w:r>
    </w:p>
    <w:p w:rsidR="00975355" w:rsidRPr="00945DD7" w:rsidRDefault="00975355" w:rsidP="00AA23DC">
      <w:r w:rsidRPr="00945DD7">
        <w:t xml:space="preserve">+ </w:t>
      </w:r>
      <w:r w:rsidRPr="00945DD7">
        <w:rPr>
          <w:u w:val="single"/>
        </w:rPr>
        <w:t>Testing Method</w:t>
      </w:r>
      <w:r w:rsidRPr="00945DD7">
        <w:t xml:space="preserve"> (select all that apply)</w:t>
      </w:r>
    </w:p>
    <w:p w:rsidR="00975355" w:rsidRDefault="00975355" w:rsidP="00AA23DC">
      <w:r w:rsidRPr="00F15088">
        <w:t>+ ___ In situ hybridization</w:t>
      </w:r>
    </w:p>
    <w:p w:rsidR="00975355" w:rsidRPr="00F15088" w:rsidRDefault="00975355" w:rsidP="00AA23DC">
      <w:r>
        <w:t xml:space="preserve">+ ___ </w:t>
      </w:r>
      <w:proofErr w:type="spellStart"/>
      <w:r>
        <w:t>Cytogenomic</w:t>
      </w:r>
      <w:proofErr w:type="spellEnd"/>
      <w:r>
        <w:t xml:space="preserve"> microarray (CMA)</w:t>
      </w:r>
    </w:p>
    <w:p w:rsidR="00975355" w:rsidRPr="006A3E43" w:rsidRDefault="00975355" w:rsidP="00AA23DC">
      <w:r w:rsidRPr="006A3E43">
        <w:t xml:space="preserve">+ ___ </w:t>
      </w:r>
      <w:proofErr w:type="gramStart"/>
      <w:r w:rsidRPr="006A3E43">
        <w:t>Other</w:t>
      </w:r>
      <w:proofErr w:type="gramEnd"/>
      <w:r w:rsidRPr="006A3E43">
        <w:t xml:space="preserve"> (specify): </w:t>
      </w:r>
      <w:r>
        <w:rPr>
          <w:rFonts w:cs="Arial"/>
          <w:szCs w:val="20"/>
        </w:rPr>
        <w:t>________________________</w:t>
      </w:r>
    </w:p>
    <w:p w:rsidR="00975355" w:rsidRDefault="00975355" w:rsidP="00AA23DC">
      <w:pPr>
        <w:rPr>
          <w:b/>
        </w:rPr>
      </w:pPr>
    </w:p>
    <w:p w:rsidR="00975355" w:rsidRPr="008D7623" w:rsidRDefault="00975355" w:rsidP="00AA23DC">
      <w:pPr>
        <w:rPr>
          <w:b/>
        </w:rPr>
      </w:pPr>
      <w:r w:rsidRPr="008D7623">
        <w:rPr>
          <w:b/>
        </w:rPr>
        <w:t xml:space="preserve">+ </w:t>
      </w:r>
      <w:r>
        <w:rPr>
          <w:b/>
        </w:rPr>
        <w:t>Immunohistochemistry for INI1 (BAF47)</w:t>
      </w:r>
    </w:p>
    <w:p w:rsidR="00975355" w:rsidRPr="006F258A" w:rsidRDefault="00975355" w:rsidP="00AA23DC">
      <w:pPr>
        <w:rPr>
          <w:b/>
        </w:rPr>
      </w:pPr>
      <w:r w:rsidRPr="006F258A">
        <w:t xml:space="preserve">+ </w:t>
      </w:r>
      <w:r w:rsidRPr="008D7623">
        <w:rPr>
          <w:u w:val="single"/>
        </w:rPr>
        <w:t>Primary Antibody</w:t>
      </w:r>
    </w:p>
    <w:p w:rsidR="00975355" w:rsidRDefault="00975355" w:rsidP="00AA23DC">
      <w:pPr>
        <w:rPr>
          <w:rFonts w:eastAsia="Arial Unicode MS" w:cs="Arial Unicode MS"/>
          <w:color w:val="2E2E2E"/>
          <w:szCs w:val="20"/>
        </w:rPr>
      </w:pPr>
      <w:r w:rsidRPr="006F258A">
        <w:t xml:space="preserve">+ ___ </w:t>
      </w:r>
      <w:r w:rsidRPr="006F258A">
        <w:rPr>
          <w:rFonts w:eastAsia="Arial Unicode MS" w:cs="Arial Unicode MS"/>
          <w:color w:val="2E2E2E"/>
          <w:szCs w:val="20"/>
        </w:rPr>
        <w:t>MRQ-27</w:t>
      </w:r>
    </w:p>
    <w:p w:rsidR="00975355" w:rsidRPr="006F258A" w:rsidRDefault="00975355" w:rsidP="00AA23DC">
      <w:r w:rsidRPr="006F258A">
        <w:t xml:space="preserve">+ ___ </w:t>
      </w:r>
      <w:r>
        <w:rPr>
          <w:rFonts w:eastAsia="Arial Unicode MS" w:cs="Arial Unicode MS"/>
          <w:color w:val="2E2E2E"/>
          <w:szCs w:val="20"/>
        </w:rPr>
        <w:t>25</w:t>
      </w:r>
      <w:r>
        <w:t>/BAF47</w:t>
      </w:r>
    </w:p>
    <w:p w:rsidR="00975355" w:rsidRPr="006F258A" w:rsidRDefault="00975355" w:rsidP="00AA23DC">
      <w:r w:rsidRPr="006F258A">
        <w:t xml:space="preserve">+ ___ </w:t>
      </w:r>
      <w:proofErr w:type="gramStart"/>
      <w:r w:rsidRPr="006F258A">
        <w:t>Other</w:t>
      </w:r>
      <w:proofErr w:type="gramEnd"/>
      <w:r w:rsidRPr="006F258A">
        <w:t xml:space="preserve"> (specify): </w:t>
      </w:r>
      <w:r>
        <w:rPr>
          <w:rFonts w:cs="Arial"/>
          <w:szCs w:val="20"/>
        </w:rPr>
        <w:t>________________________</w:t>
      </w:r>
    </w:p>
    <w:p w:rsidR="00975355" w:rsidRDefault="00975355" w:rsidP="00AA23DC">
      <w:pPr>
        <w:rPr>
          <w:b/>
        </w:rPr>
      </w:pPr>
    </w:p>
    <w:p w:rsidR="00975355" w:rsidRPr="007D0DB3" w:rsidRDefault="00975355" w:rsidP="00AA23DC">
      <w:r>
        <w:rPr>
          <w:b/>
        </w:rPr>
        <w:t>+</w:t>
      </w:r>
      <w:r w:rsidRPr="009A38DB">
        <w:rPr>
          <w:b/>
          <w:i/>
        </w:rPr>
        <w:t xml:space="preserve"> </w:t>
      </w:r>
      <w:r w:rsidRPr="003D2E4F">
        <w:rPr>
          <w:b/>
          <w:i/>
        </w:rPr>
        <w:t>SMARCB1/INI1/</w:t>
      </w:r>
      <w:r>
        <w:rPr>
          <w:b/>
          <w:i/>
        </w:rPr>
        <w:t>H</w:t>
      </w:r>
      <w:r w:rsidRPr="003D2E4F">
        <w:rPr>
          <w:b/>
          <w:i/>
        </w:rPr>
        <w:t>NSF5</w:t>
      </w:r>
      <w:r>
        <w:rPr>
          <w:b/>
        </w:rPr>
        <w:t xml:space="preserve"> Mutational Analysis</w:t>
      </w:r>
    </w:p>
    <w:p w:rsidR="00975355" w:rsidRDefault="00975355" w:rsidP="00AA23DC">
      <w:pPr>
        <w:rPr>
          <w:u w:val="single"/>
        </w:rPr>
      </w:pPr>
      <w:r w:rsidRPr="00945DD7">
        <w:t xml:space="preserve">+ </w:t>
      </w:r>
      <w:r w:rsidRPr="00945DD7">
        <w:rPr>
          <w:u w:val="single"/>
        </w:rPr>
        <w:t>Testing Method</w:t>
      </w:r>
      <w:r w:rsidRPr="008D7623">
        <w:t xml:space="preserve"> </w:t>
      </w:r>
      <w:r w:rsidRPr="00945DD7">
        <w:t>(select all that apply)</w:t>
      </w:r>
    </w:p>
    <w:p w:rsidR="00975355" w:rsidRPr="00207B21" w:rsidRDefault="00975355" w:rsidP="00AA23DC">
      <w:pPr>
        <w:rPr>
          <w:szCs w:val="20"/>
        </w:rPr>
      </w:pPr>
      <w:r w:rsidRPr="00207B21">
        <w:rPr>
          <w:szCs w:val="20"/>
        </w:rPr>
        <w:t>+ ___ Direct Sanger sequencing</w:t>
      </w:r>
    </w:p>
    <w:p w:rsidR="00975355" w:rsidRPr="00207B21" w:rsidRDefault="00975355" w:rsidP="00AA23DC">
      <w:pPr>
        <w:rPr>
          <w:szCs w:val="20"/>
        </w:rPr>
      </w:pPr>
      <w:r w:rsidRPr="00207B21">
        <w:rPr>
          <w:szCs w:val="20"/>
        </w:rPr>
        <w:t>+ ___ Pyrosequencing</w:t>
      </w:r>
    </w:p>
    <w:p w:rsidR="00975355" w:rsidRPr="00207B21" w:rsidRDefault="00975355" w:rsidP="00AA23DC">
      <w:pPr>
        <w:autoSpaceDE w:val="0"/>
        <w:autoSpaceDN w:val="0"/>
        <w:adjustRightInd w:val="0"/>
        <w:rPr>
          <w:rFonts w:cs="AdvPS9368"/>
          <w:szCs w:val="20"/>
        </w:rPr>
      </w:pPr>
      <w:r w:rsidRPr="00207B21">
        <w:rPr>
          <w:szCs w:val="20"/>
        </w:rPr>
        <w:t xml:space="preserve">+ ___ </w:t>
      </w:r>
      <w:r w:rsidRPr="00207B21">
        <w:rPr>
          <w:rFonts w:cs="AdvPS9368"/>
          <w:szCs w:val="20"/>
        </w:rPr>
        <w:t>PCR, allele-specific hybridization</w:t>
      </w:r>
    </w:p>
    <w:p w:rsidR="00975355" w:rsidRPr="00207B21" w:rsidRDefault="00975355" w:rsidP="00AA23DC">
      <w:pPr>
        <w:rPr>
          <w:szCs w:val="20"/>
        </w:rPr>
      </w:pPr>
      <w:r w:rsidRPr="00207B21">
        <w:rPr>
          <w:szCs w:val="20"/>
        </w:rPr>
        <w:t xml:space="preserve">+ ___ </w:t>
      </w:r>
      <w:r w:rsidRPr="00207B21">
        <w:rPr>
          <w:rFonts w:cs="AdvPS9368"/>
          <w:szCs w:val="20"/>
        </w:rPr>
        <w:t>Real-time PCR</w:t>
      </w:r>
    </w:p>
    <w:p w:rsidR="00975355" w:rsidRPr="00207B21" w:rsidRDefault="00975355" w:rsidP="00AA23DC">
      <w:pPr>
        <w:rPr>
          <w:szCs w:val="20"/>
        </w:rPr>
      </w:pPr>
      <w:r w:rsidRPr="00207B21">
        <w:rPr>
          <w:szCs w:val="20"/>
        </w:rPr>
        <w:t xml:space="preserve">+ ___ </w:t>
      </w:r>
      <w:r w:rsidR="00E33996">
        <w:rPr>
          <w:szCs w:val="20"/>
        </w:rPr>
        <w:t>H</w:t>
      </w:r>
      <w:r w:rsidR="00E33996" w:rsidRPr="00207B21">
        <w:rPr>
          <w:szCs w:val="20"/>
        </w:rPr>
        <w:t>igh-throughput</w:t>
      </w:r>
      <w:r w:rsidR="00E33996">
        <w:rPr>
          <w:szCs w:val="20"/>
        </w:rPr>
        <w:t xml:space="preserve"> next-generation</w:t>
      </w:r>
      <w:r w:rsidR="00E33996" w:rsidRPr="00207B21">
        <w:rPr>
          <w:szCs w:val="20"/>
        </w:rPr>
        <w:t xml:space="preserve"> sequencing</w:t>
      </w:r>
    </w:p>
    <w:p w:rsidR="00975355" w:rsidRDefault="00975355" w:rsidP="00AA23DC">
      <w:pPr>
        <w:rPr>
          <w:szCs w:val="20"/>
        </w:rPr>
      </w:pPr>
      <w:r w:rsidRPr="00207B21">
        <w:rPr>
          <w:szCs w:val="20"/>
        </w:rPr>
        <w:t xml:space="preserve">+ ___ </w:t>
      </w:r>
      <w:proofErr w:type="gramStart"/>
      <w:r w:rsidRPr="00207B21">
        <w:rPr>
          <w:szCs w:val="20"/>
        </w:rPr>
        <w:t>Other</w:t>
      </w:r>
      <w:proofErr w:type="gramEnd"/>
      <w:r w:rsidRPr="00207B21">
        <w:rPr>
          <w:szCs w:val="20"/>
        </w:rPr>
        <w:t xml:space="preserve"> (specify): ______________________</w:t>
      </w:r>
    </w:p>
    <w:p w:rsidR="00975355" w:rsidRPr="00207B21" w:rsidRDefault="00975355" w:rsidP="00AA23DC">
      <w:pPr>
        <w:rPr>
          <w:szCs w:val="20"/>
        </w:rPr>
      </w:pPr>
    </w:p>
    <w:p w:rsidR="00056163" w:rsidRDefault="00056163" w:rsidP="00AA23DC">
      <w:r>
        <w:rPr>
          <w:b/>
        </w:rPr>
        <w:t xml:space="preserve">+ </w:t>
      </w:r>
      <w:r w:rsidR="00E33996" w:rsidRPr="00056163">
        <w:rPr>
          <w:b/>
        </w:rPr>
        <w:t>Comments:</w:t>
      </w:r>
      <w:r w:rsidR="00E33996">
        <w:t xml:space="preserve"> </w:t>
      </w:r>
    </w:p>
    <w:p w:rsidR="00056163" w:rsidRDefault="00056163" w:rsidP="00AA23DC">
      <w:r>
        <w:t xml:space="preserve">   __________________________________________</w:t>
      </w:r>
    </w:p>
    <w:p w:rsidR="00975355" w:rsidRDefault="00056163" w:rsidP="00AA23DC">
      <w:r>
        <w:t xml:space="preserve">   </w:t>
      </w:r>
      <w:r w:rsidR="00E33996">
        <w:t>__________________________________________</w:t>
      </w:r>
    </w:p>
    <w:p w:rsidR="00056163" w:rsidRDefault="00056163" w:rsidP="00AA23DC"/>
    <w:p w:rsidR="00975355" w:rsidRDefault="00975355" w:rsidP="00AA23DC">
      <w:pPr>
        <w:sectPr w:rsidR="00975355" w:rsidSect="00B53668">
          <w:headerReference w:type="default" r:id="rId12"/>
          <w:footerReference w:type="default" r:id="rId13"/>
          <w:pgSz w:w="12240" w:h="15840"/>
          <w:pgMar w:top="1440" w:right="1080" w:bottom="1440" w:left="1080" w:header="720" w:footer="720" w:gutter="0"/>
          <w:cols w:space="720"/>
          <w:rtlGutter/>
          <w:docGrid w:linePitch="360"/>
        </w:sectPr>
      </w:pPr>
    </w:p>
    <w:p w:rsidR="00975355" w:rsidRPr="00B53668" w:rsidRDefault="00975355" w:rsidP="00AA23DC">
      <w:pPr>
        <w:pBdr>
          <w:bottom w:val="single" w:sz="12" w:space="1" w:color="auto"/>
        </w:pBdr>
        <w:rPr>
          <w:b/>
          <w:sz w:val="26"/>
          <w:szCs w:val="26"/>
        </w:rPr>
      </w:pPr>
      <w:r w:rsidRPr="00B53668">
        <w:rPr>
          <w:b/>
          <w:sz w:val="26"/>
          <w:szCs w:val="26"/>
        </w:rPr>
        <w:lastRenderedPageBreak/>
        <w:t>Explanatory Notes</w:t>
      </w:r>
    </w:p>
    <w:p w:rsidR="00975355" w:rsidRPr="00B53668" w:rsidRDefault="00975355" w:rsidP="00AA23DC">
      <w:pPr>
        <w:rPr>
          <w:rFonts w:cs="Arial"/>
          <w:szCs w:val="20"/>
        </w:rPr>
      </w:pPr>
    </w:p>
    <w:p w:rsidR="00975355" w:rsidRPr="00B53668" w:rsidRDefault="00975355" w:rsidP="00AA23DC">
      <w:pPr>
        <w:rPr>
          <w:b/>
          <w:szCs w:val="20"/>
        </w:rPr>
      </w:pPr>
      <w:r w:rsidRPr="00B53668">
        <w:rPr>
          <w:rFonts w:cs="Arial"/>
          <w:szCs w:val="20"/>
        </w:rPr>
        <w:t>The diagnosis of central nervous system (CNS) tumors increasingly relies on molecular genetic applications to aid in classification, offer prognostic value</w:t>
      </w:r>
      <w:r>
        <w:rPr>
          <w:rFonts w:cs="Arial"/>
          <w:szCs w:val="20"/>
        </w:rPr>
        <w:t>,</w:t>
      </w:r>
      <w:r w:rsidRPr="00B53668">
        <w:rPr>
          <w:rFonts w:cs="Arial"/>
          <w:szCs w:val="20"/>
        </w:rPr>
        <w:t xml:space="preserve"> and predict response to therapy.</w:t>
      </w:r>
      <w:hyperlink w:anchor="_ENREF_1" w:tooltip="Nikiforova, 2011 #8542" w:history="1">
        <w:r w:rsidR="000E5589" w:rsidRPr="00B53668">
          <w:rPr>
            <w:rFonts w:cs="Arial"/>
            <w:szCs w:val="20"/>
          </w:rPr>
          <w:fldChar w:fldCharType="begin">
            <w:fldData xml:space="preserve">PEVuZE5vdGU+PENpdGU+PEF1dGhvcj5OaWtpZm9yb3ZhPC9BdXRob3I+PFllYXI+MjAxMTwvWWVh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</w:fldData>
          </w:fldChar>
        </w:r>
        <w:r w:rsidRPr="00B53668">
          <w:rPr>
            <w:rFonts w:cs="Arial"/>
            <w:szCs w:val="20"/>
          </w:rPr>
          <w:instrText xml:space="preserve"> ADDIN EN.CITE </w:instrText>
        </w:r>
        <w:r w:rsidR="000E5589" w:rsidRPr="00B53668">
          <w:rPr>
            <w:rFonts w:cs="Arial"/>
            <w:szCs w:val="20"/>
          </w:rPr>
          <w:fldChar w:fldCharType="begin">
            <w:fldData xml:space="preserve">PEVuZE5vdGU+PENpdGU+PEF1dGhvcj5OaWtpZm9yb3ZhPC9BdXRob3I+PFllYXI+MjAxMTwvWWVh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</w:fldData>
          </w:fldChar>
        </w:r>
        <w:r w:rsidRPr="00B53668">
          <w:rPr>
            <w:rFonts w:cs="Arial"/>
            <w:szCs w:val="20"/>
          </w:rPr>
          <w:instrText xml:space="preserve"> ADDIN EN.CITE.DATA </w:instrText>
        </w:r>
        <w:r w:rsidR="000E5589" w:rsidRPr="00B53668">
          <w:rPr>
            <w:rFonts w:cs="Arial"/>
            <w:szCs w:val="20"/>
          </w:rPr>
        </w:r>
        <w:r w:rsidR="000E5589" w:rsidRPr="00B53668">
          <w:rPr>
            <w:rFonts w:cs="Arial"/>
            <w:szCs w:val="20"/>
          </w:rPr>
          <w:fldChar w:fldCharType="end"/>
        </w:r>
        <w:r w:rsidR="000E5589" w:rsidRPr="00B53668">
          <w:rPr>
            <w:rFonts w:cs="Arial"/>
            <w:szCs w:val="20"/>
          </w:rPr>
        </w:r>
        <w:r w:rsidR="000E5589" w:rsidRPr="00B53668">
          <w:rPr>
            <w:rFonts w:cs="Arial"/>
            <w:szCs w:val="20"/>
          </w:rPr>
          <w:fldChar w:fldCharType="separate"/>
        </w:r>
        <w:r w:rsidRPr="00B53668">
          <w:rPr>
            <w:rFonts w:cs="Arial"/>
            <w:noProof/>
            <w:szCs w:val="20"/>
            <w:vertAlign w:val="superscript"/>
          </w:rPr>
          <w:t>1-6</w:t>
        </w:r>
        <w:r w:rsidR="000E5589" w:rsidRPr="00B53668">
          <w:rPr>
            <w:rFonts w:cs="Arial"/>
            <w:szCs w:val="20"/>
          </w:rPr>
          <w:fldChar w:fldCharType="end"/>
        </w:r>
      </w:hyperlink>
      <w:r w:rsidRPr="00B53668">
        <w:rPr>
          <w:rFonts w:cs="Arial"/>
          <w:szCs w:val="20"/>
        </w:rPr>
        <w:t xml:space="preserve"> These applications may assess genetic losses, amplifications, translocations, mutations</w:t>
      </w:r>
      <w:r>
        <w:rPr>
          <w:rFonts w:cs="Arial"/>
          <w:szCs w:val="20"/>
        </w:rPr>
        <w:t>,</w:t>
      </w:r>
      <w:r w:rsidRPr="00B53668">
        <w:rPr>
          <w:rFonts w:cs="Arial"/>
          <w:szCs w:val="20"/>
        </w:rPr>
        <w:t xml:space="preserve"> or the expression levels of specific gene transcripts or proteins. Molecular diagnostics is quickly transitioning from testing for one biomarker at a time to a panel-based approach and whole genome analysis.  Frequently employed methods for genetic testing are g</w:t>
      </w:r>
      <w:r>
        <w:rPr>
          <w:rFonts w:cs="Arial"/>
          <w:szCs w:val="20"/>
        </w:rPr>
        <w:t xml:space="preserve">ene sequencing, fluorescence in </w:t>
      </w:r>
      <w:r w:rsidRPr="00B53668">
        <w:rPr>
          <w:rFonts w:cs="Arial"/>
          <w:szCs w:val="20"/>
        </w:rPr>
        <w:t>situ hybridization (FISH)</w:t>
      </w:r>
      <w:r>
        <w:rPr>
          <w:rFonts w:cs="Arial"/>
          <w:szCs w:val="20"/>
        </w:rPr>
        <w:t>,</w:t>
      </w:r>
      <w:r w:rsidRPr="00B53668">
        <w:rPr>
          <w:rFonts w:cs="Arial"/>
          <w:szCs w:val="20"/>
        </w:rPr>
        <w:t xml:space="preserve"> and </w:t>
      </w:r>
      <w:proofErr w:type="spellStart"/>
      <w:r>
        <w:t>cytogenomic</w:t>
      </w:r>
      <w:proofErr w:type="spellEnd"/>
      <w:r>
        <w:t xml:space="preserve"> microarray (CMA)</w:t>
      </w:r>
      <w:r w:rsidRPr="00B53668">
        <w:rPr>
          <w:rFonts w:cs="Arial"/>
          <w:szCs w:val="20"/>
        </w:rPr>
        <w:t>.  In some cases, immunohistochemistry can be used as a surrogate for genetic analysis when the m</w:t>
      </w:r>
      <w:r>
        <w:rPr>
          <w:rFonts w:cs="Arial"/>
          <w:szCs w:val="20"/>
        </w:rPr>
        <w:t>arker gene is consistently over</w:t>
      </w:r>
      <w:r w:rsidRPr="00B53668">
        <w:rPr>
          <w:rFonts w:cs="Arial"/>
          <w:szCs w:val="20"/>
        </w:rPr>
        <w:t>expressed or underexpressed</w:t>
      </w:r>
      <w:r w:rsidRPr="00B53668">
        <w:rPr>
          <w:rFonts w:cs="Arial"/>
          <w:b/>
          <w:szCs w:val="20"/>
        </w:rPr>
        <w:t>.</w:t>
      </w:r>
      <w:r w:rsidRPr="00B53668">
        <w:rPr>
          <w:rFonts w:cs="Arial"/>
          <w:szCs w:val="20"/>
        </w:rPr>
        <w:t xml:space="preserve"> This </w:t>
      </w:r>
      <w:r w:rsidRPr="00B53668">
        <w:rPr>
          <w:szCs w:val="20"/>
        </w:rPr>
        <w:t xml:space="preserve">template for reporting results of biomarker testing </w:t>
      </w:r>
      <w:r>
        <w:rPr>
          <w:szCs w:val="20"/>
        </w:rPr>
        <w:t>for CNS t</w:t>
      </w:r>
      <w:r w:rsidRPr="00B53668">
        <w:rPr>
          <w:szCs w:val="20"/>
        </w:rPr>
        <w:t>umors represents a common framework for the reporting of molecular findings relevant to these diseases and does not advocate their specific application.</w:t>
      </w:r>
      <w:r w:rsidRPr="00B53668">
        <w:rPr>
          <w:b/>
          <w:szCs w:val="20"/>
        </w:rPr>
        <w:t xml:space="preserve"> </w:t>
      </w:r>
    </w:p>
    <w:p w:rsidR="00975355" w:rsidRPr="00B53668" w:rsidRDefault="00975355" w:rsidP="00AA23DC">
      <w:pPr>
        <w:rPr>
          <w:b/>
          <w:szCs w:val="20"/>
        </w:rPr>
      </w:pPr>
    </w:p>
    <w:p w:rsidR="00975355" w:rsidRDefault="00975355" w:rsidP="00AA23DC">
      <w:pPr>
        <w:rPr>
          <w:rFonts w:cs="Arial"/>
          <w:b/>
          <w:szCs w:val="20"/>
        </w:rPr>
      </w:pPr>
      <w:r w:rsidRPr="00B53668">
        <w:rPr>
          <w:rFonts w:cs="Arial"/>
          <w:b/>
          <w:szCs w:val="20"/>
        </w:rPr>
        <w:t>GLIOMAS</w:t>
      </w:r>
    </w:p>
    <w:p w:rsidR="00975355" w:rsidRPr="00B53668" w:rsidRDefault="00975355" w:rsidP="00AA23DC">
      <w:pPr>
        <w:rPr>
          <w:rFonts w:cs="Arial"/>
          <w:b/>
          <w:szCs w:val="20"/>
        </w:rPr>
      </w:pPr>
    </w:p>
    <w:p w:rsidR="00975355" w:rsidRPr="00B53668" w:rsidRDefault="00975355" w:rsidP="00AA23DC">
      <w:pPr>
        <w:rPr>
          <w:rFonts w:cs="Arial"/>
          <w:b/>
          <w:szCs w:val="20"/>
        </w:rPr>
      </w:pPr>
      <w:r w:rsidRPr="00B53668">
        <w:rPr>
          <w:rFonts w:cs="Arial"/>
          <w:b/>
          <w:szCs w:val="20"/>
        </w:rPr>
        <w:t>Isocitrate Dehydrogenase</w:t>
      </w:r>
      <w:r w:rsidR="00225DBA">
        <w:rPr>
          <w:rFonts w:cs="Arial"/>
          <w:b/>
          <w:szCs w:val="20"/>
        </w:rPr>
        <w:t xml:space="preserve"> (IDH)</w:t>
      </w:r>
    </w:p>
    <w:p w:rsidR="00975355" w:rsidRPr="00B53668" w:rsidRDefault="00975355" w:rsidP="00AA23DC">
      <w:pPr>
        <w:rPr>
          <w:rFonts w:cs="Arial"/>
          <w:szCs w:val="20"/>
        </w:rPr>
      </w:pPr>
      <w:r w:rsidRPr="00B53668">
        <w:rPr>
          <w:rFonts w:cs="Arial"/>
          <w:szCs w:val="20"/>
        </w:rPr>
        <w:t xml:space="preserve">Isocitrate dehydrogenase (IDH) is an enzyme that exists in 5 isoforms, each of which catalyzes the reaction of isocitrate to </w:t>
      </w:r>
      <w:r w:rsidRPr="00B53668">
        <w:rPr>
          <w:rFonts w:ascii="Times New Roman" w:hAnsi="Times New Roman"/>
          <w:szCs w:val="20"/>
        </w:rPr>
        <w:t>α</w:t>
      </w:r>
      <w:r w:rsidRPr="00B53668">
        <w:rPr>
          <w:rFonts w:cs="Arial"/>
          <w:szCs w:val="20"/>
        </w:rPr>
        <w:t>-ketoglutarate.</w:t>
      </w:r>
      <w:hyperlink w:anchor="_ENREF_7" w:tooltip="Parsons, 2008 #3524" w:history="1">
        <w:r w:rsidR="000E5589">
          <w:rPr>
            <w:rFonts w:cs="Arial"/>
            <w:szCs w:val="20"/>
          </w:rPr>
          <w:fldChar w:fldCharType="begin">
            <w:fldData xml:space="preserve">PEVuZE5vdGU+PENpdGU+PEF1dGhvcj5QYXJzb25zPC9BdXRob3I+PFllYXI+MjAwODwvWWVhcj48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</w:fldData>
          </w:fldChar>
        </w:r>
        <w:r>
          <w:rPr>
            <w:rFonts w:cs="Arial"/>
            <w:szCs w:val="20"/>
          </w:rPr>
          <w:instrText xml:space="preserve"> ADDIN EN.CITE </w:instrText>
        </w:r>
        <w:r w:rsidR="000E5589">
          <w:rPr>
            <w:rFonts w:cs="Arial"/>
            <w:szCs w:val="20"/>
          </w:rPr>
          <w:fldChar w:fldCharType="begin">
            <w:fldData xml:space="preserve">PEVuZE5vdGU+PENpdGU+PEF1dGhvcj5QYXJzb25zPC9BdXRob3I+PFllYXI+MjAwODwvWWVhcj48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B53668">
          <w:rPr>
            <w:rFonts w:cs="Arial"/>
            <w:noProof/>
            <w:szCs w:val="20"/>
            <w:vertAlign w:val="superscript"/>
          </w:rPr>
          <w:t>7</w:t>
        </w:r>
        <w:r w:rsidR="000E5589">
          <w:rPr>
            <w:rFonts w:cs="Arial"/>
            <w:szCs w:val="20"/>
          </w:rPr>
          <w:fldChar w:fldCharType="end"/>
        </w:r>
      </w:hyperlink>
      <w:r w:rsidRPr="00B53668">
        <w:rPr>
          <w:rFonts w:cs="Arial"/>
          <w:szCs w:val="20"/>
        </w:rPr>
        <w:t xml:space="preserve"> The finding of mutations in </w:t>
      </w:r>
      <w:r w:rsidRPr="00B53668">
        <w:rPr>
          <w:rFonts w:cs="Arial"/>
          <w:i/>
          <w:szCs w:val="20"/>
        </w:rPr>
        <w:t xml:space="preserve">IDH1 </w:t>
      </w:r>
      <w:r w:rsidRPr="00B53668">
        <w:rPr>
          <w:rFonts w:cs="Arial"/>
          <w:szCs w:val="20"/>
        </w:rPr>
        <w:t xml:space="preserve">and </w:t>
      </w:r>
      <w:r w:rsidRPr="00B53668">
        <w:rPr>
          <w:rFonts w:cs="Arial"/>
          <w:i/>
          <w:szCs w:val="20"/>
        </w:rPr>
        <w:t>IDH2</w:t>
      </w:r>
      <w:r w:rsidRPr="00B53668">
        <w:rPr>
          <w:rFonts w:cs="Arial"/>
          <w:szCs w:val="20"/>
        </w:rPr>
        <w:t xml:space="preserve"> in diffuse gliomas has dramatically changed the pract</w:t>
      </w:r>
      <w:r>
        <w:rPr>
          <w:rFonts w:cs="Arial"/>
          <w:szCs w:val="20"/>
        </w:rPr>
        <w:t>ice of neuropathology and neuro</w:t>
      </w:r>
      <w:r w:rsidRPr="00B53668">
        <w:rPr>
          <w:rFonts w:cs="Arial"/>
          <w:szCs w:val="20"/>
        </w:rPr>
        <w:t>oncology. Mutations in</w:t>
      </w:r>
      <w:r w:rsidRPr="00B53668">
        <w:rPr>
          <w:rFonts w:cs="Arial"/>
          <w:i/>
          <w:szCs w:val="20"/>
        </w:rPr>
        <w:t xml:space="preserve"> IDH1</w:t>
      </w:r>
      <w:r w:rsidRPr="00B53668">
        <w:rPr>
          <w:rFonts w:cs="Arial"/>
          <w:szCs w:val="20"/>
        </w:rPr>
        <w:t xml:space="preserve"> are frequent (70</w:t>
      </w:r>
      <w:r>
        <w:rPr>
          <w:rFonts w:cs="Arial"/>
          <w:szCs w:val="20"/>
        </w:rPr>
        <w:t>%</w:t>
      </w:r>
      <w:r w:rsidRPr="00B53668">
        <w:rPr>
          <w:rFonts w:cs="Arial"/>
          <w:szCs w:val="20"/>
        </w:rPr>
        <w:t xml:space="preserve">-80%) in </w:t>
      </w:r>
      <w:r>
        <w:rPr>
          <w:rFonts w:cs="Arial"/>
          <w:szCs w:val="20"/>
        </w:rPr>
        <w:t xml:space="preserve">World Health Organization (WHO) </w:t>
      </w:r>
      <w:r w:rsidRPr="00B53668">
        <w:rPr>
          <w:rFonts w:cs="Arial"/>
          <w:szCs w:val="20"/>
        </w:rPr>
        <w:t>grade II and III astrocytomas, oligodendrogliomas,</w:t>
      </w:r>
      <w:r>
        <w:rPr>
          <w:rFonts w:cs="Arial"/>
          <w:szCs w:val="20"/>
        </w:rPr>
        <w:t xml:space="preserve"> </w:t>
      </w:r>
      <w:r w:rsidRPr="00B53668">
        <w:rPr>
          <w:rFonts w:cs="Arial"/>
          <w:szCs w:val="20"/>
        </w:rPr>
        <w:t xml:space="preserve">and oligoastrocytomas, as well as </w:t>
      </w:r>
      <w:r>
        <w:rPr>
          <w:rFonts w:cs="Arial"/>
          <w:szCs w:val="20"/>
        </w:rPr>
        <w:t>glioblastomas (</w:t>
      </w:r>
      <w:r w:rsidRPr="00B53668">
        <w:rPr>
          <w:rFonts w:cs="Arial"/>
          <w:szCs w:val="20"/>
        </w:rPr>
        <w:t>GBMs</w:t>
      </w:r>
      <w:r>
        <w:rPr>
          <w:rFonts w:cs="Arial"/>
          <w:szCs w:val="20"/>
        </w:rPr>
        <w:t>; WHO grade IV)</w:t>
      </w:r>
      <w:r w:rsidRPr="00B53668">
        <w:rPr>
          <w:rFonts w:cs="Arial"/>
          <w:szCs w:val="20"/>
        </w:rPr>
        <w:t xml:space="preserve"> that have progressed from these lower grade neoplasms (secondary GBMs).</w:t>
      </w:r>
      <w:hyperlink w:anchor="_ENREF_8" w:tooltip="Yan, 2009 #482" w:history="1">
        <w:r w:rsidR="000E5589" w:rsidRPr="00B53668">
          <w:rPr>
            <w:rFonts w:cs="Arial"/>
            <w:szCs w:val="20"/>
          </w:rPr>
          <w:fldChar w:fldCharType="begin">
            <w:fldData xml:space="preserve">PEVuZE5vdGU+PENpdGU+PEF1dGhvcj5ZYW48L0F1dGhvcj48WWVhcj4yMDA5PC9ZZWFyPjxSZWNO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==
</w:fldData>
          </w:fldChar>
        </w:r>
        <w:r w:rsidRPr="00B53668">
          <w:rPr>
            <w:rFonts w:cs="Arial"/>
            <w:szCs w:val="20"/>
          </w:rPr>
          <w:instrText xml:space="preserve"> ADDIN EN.CITE </w:instrText>
        </w:r>
        <w:r w:rsidR="000E5589" w:rsidRPr="00B53668">
          <w:rPr>
            <w:rFonts w:cs="Arial"/>
            <w:szCs w:val="20"/>
          </w:rPr>
          <w:fldChar w:fldCharType="begin">
            <w:fldData xml:space="preserve">PEVuZE5vdGU+PENpdGU+PEF1dGhvcj5ZYW48L0F1dGhvcj48WWVhcj4yMDA5PC9ZZWFyPjxSZWNO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==
</w:fldData>
          </w:fldChar>
        </w:r>
        <w:r w:rsidRPr="00B53668">
          <w:rPr>
            <w:rFonts w:cs="Arial"/>
            <w:szCs w:val="20"/>
          </w:rPr>
          <w:instrText xml:space="preserve"> ADDIN EN.CITE.DATA </w:instrText>
        </w:r>
        <w:r w:rsidR="000E5589" w:rsidRPr="00B53668">
          <w:rPr>
            <w:rFonts w:cs="Arial"/>
            <w:szCs w:val="20"/>
          </w:rPr>
        </w:r>
        <w:r w:rsidR="000E5589" w:rsidRPr="00B53668">
          <w:rPr>
            <w:rFonts w:cs="Arial"/>
            <w:szCs w:val="20"/>
          </w:rPr>
          <w:fldChar w:fldCharType="end"/>
        </w:r>
        <w:r w:rsidR="000E5589" w:rsidRPr="00B53668">
          <w:rPr>
            <w:rFonts w:cs="Arial"/>
            <w:szCs w:val="20"/>
          </w:rPr>
        </w:r>
        <w:r w:rsidR="000E5589" w:rsidRPr="00B53668">
          <w:rPr>
            <w:rFonts w:cs="Arial"/>
            <w:szCs w:val="20"/>
          </w:rPr>
          <w:fldChar w:fldCharType="separate"/>
        </w:r>
        <w:r w:rsidRPr="00B53668">
          <w:rPr>
            <w:rFonts w:cs="Arial"/>
            <w:noProof/>
            <w:szCs w:val="20"/>
            <w:vertAlign w:val="superscript"/>
          </w:rPr>
          <w:t>8</w:t>
        </w:r>
        <w:r w:rsidR="000E5589" w:rsidRPr="00B53668">
          <w:rPr>
            <w:rFonts w:cs="Arial"/>
            <w:szCs w:val="20"/>
          </w:rPr>
          <w:fldChar w:fldCharType="end"/>
        </w:r>
      </w:hyperlink>
      <w:r w:rsidRPr="00B53668">
        <w:rPr>
          <w:rFonts w:cs="Arial"/>
          <w:szCs w:val="20"/>
        </w:rPr>
        <w:t xml:space="preserve">  Mutations in </w:t>
      </w:r>
      <w:r w:rsidRPr="00B53668">
        <w:rPr>
          <w:rFonts w:cs="Arial"/>
          <w:i/>
          <w:szCs w:val="20"/>
        </w:rPr>
        <w:t>IDH2</w:t>
      </w:r>
      <w:r w:rsidRPr="00B53668">
        <w:rPr>
          <w:rFonts w:cs="Arial"/>
          <w:szCs w:val="20"/>
        </w:rPr>
        <w:t xml:space="preserve"> have also been detected in these same tumor types, but much less frequently. </w:t>
      </w:r>
      <w:r w:rsidRPr="00B53668">
        <w:rPr>
          <w:rFonts w:cs="Arial"/>
          <w:i/>
          <w:szCs w:val="20"/>
        </w:rPr>
        <w:t>IDH</w:t>
      </w:r>
      <w:r w:rsidRPr="00B53668">
        <w:rPr>
          <w:rFonts w:cs="Arial"/>
          <w:szCs w:val="20"/>
        </w:rPr>
        <w:t xml:space="preserve"> mutations are infrequent </w:t>
      </w:r>
      <w:r w:rsidRPr="00836C0F">
        <w:rPr>
          <w:rFonts w:cs="Arial"/>
          <w:szCs w:val="20"/>
        </w:rPr>
        <w:t>in de novo</w:t>
      </w:r>
      <w:r w:rsidRPr="00B53668">
        <w:rPr>
          <w:rFonts w:cs="Arial"/>
          <w:szCs w:val="20"/>
        </w:rPr>
        <w:t xml:space="preserve"> GBMs. The mutant forms of </w:t>
      </w:r>
      <w:r w:rsidRPr="00B53668">
        <w:rPr>
          <w:rFonts w:cs="Arial"/>
          <w:i/>
          <w:szCs w:val="20"/>
        </w:rPr>
        <w:t>IDH1</w:t>
      </w:r>
      <w:r w:rsidRPr="00B53668">
        <w:rPr>
          <w:rFonts w:cs="Arial"/>
          <w:szCs w:val="20"/>
        </w:rPr>
        <w:t xml:space="preserve"> and </w:t>
      </w:r>
      <w:r w:rsidRPr="00B53668">
        <w:rPr>
          <w:rFonts w:cs="Arial"/>
          <w:i/>
          <w:szCs w:val="20"/>
        </w:rPr>
        <w:t>IDH2</w:t>
      </w:r>
      <w:r w:rsidRPr="00B53668">
        <w:rPr>
          <w:rFonts w:cs="Arial"/>
          <w:szCs w:val="20"/>
        </w:rPr>
        <w:t xml:space="preserve"> lead to the production of the </w:t>
      </w:r>
      <w:proofErr w:type="spellStart"/>
      <w:r w:rsidRPr="00B53668">
        <w:rPr>
          <w:rFonts w:cs="Arial"/>
          <w:szCs w:val="20"/>
        </w:rPr>
        <w:t>oncometabolite</w:t>
      </w:r>
      <w:proofErr w:type="spellEnd"/>
      <w:r w:rsidRPr="00B53668">
        <w:rPr>
          <w:rFonts w:cs="Arial"/>
          <w:szCs w:val="20"/>
        </w:rPr>
        <w:t xml:space="preserve"> 2-hydroxyglutarate, which inhibits the function of numerous </w:t>
      </w:r>
      <w:r w:rsidRPr="00B53668">
        <w:rPr>
          <w:rFonts w:ascii="Times New Roman" w:hAnsi="Times New Roman"/>
          <w:szCs w:val="20"/>
        </w:rPr>
        <w:t>α</w:t>
      </w:r>
      <w:r>
        <w:rPr>
          <w:rFonts w:cs="Arial"/>
          <w:szCs w:val="20"/>
        </w:rPr>
        <w:t>-ketoglutarate–</w:t>
      </w:r>
      <w:r w:rsidRPr="00B53668">
        <w:rPr>
          <w:rFonts w:cs="Arial"/>
          <w:szCs w:val="20"/>
        </w:rPr>
        <w:t>dependent enzymes.</w:t>
      </w:r>
      <w:hyperlink w:anchor="_ENREF_9" w:tooltip="Turcan, 2012 #8431" w:history="1">
        <w:r w:rsidR="000E5589" w:rsidRPr="00B53668">
          <w:rPr>
            <w:rFonts w:cs="Arial"/>
            <w:szCs w:val="20"/>
          </w:rPr>
          <w:fldChar w:fldCharType="begin">
            <w:fldData xml:space="preserve">PEVuZE5vdGU+PENpdGU+PEF1dGhvcj5UdXJjYW48L0F1dGhvcj48WWVhcj4yMDEyPC9ZZWFyPjxS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</w:fldData>
          </w:fldChar>
        </w:r>
        <w:r w:rsidRPr="00B53668">
          <w:rPr>
            <w:rFonts w:cs="Arial"/>
            <w:szCs w:val="20"/>
          </w:rPr>
          <w:instrText xml:space="preserve"> ADDIN EN.CITE </w:instrText>
        </w:r>
        <w:r w:rsidR="000E5589" w:rsidRPr="00B53668">
          <w:rPr>
            <w:rFonts w:cs="Arial"/>
            <w:szCs w:val="20"/>
          </w:rPr>
          <w:fldChar w:fldCharType="begin">
            <w:fldData xml:space="preserve">PEVuZE5vdGU+PENpdGU+PEF1dGhvcj5UdXJjYW48L0F1dGhvcj48WWVhcj4yMDEyPC9ZZWFyPjxS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</w:fldData>
          </w:fldChar>
        </w:r>
        <w:r w:rsidRPr="00B53668">
          <w:rPr>
            <w:rFonts w:cs="Arial"/>
            <w:szCs w:val="20"/>
          </w:rPr>
          <w:instrText xml:space="preserve"> ADDIN EN.CITE.DATA </w:instrText>
        </w:r>
        <w:r w:rsidR="000E5589" w:rsidRPr="00B53668">
          <w:rPr>
            <w:rFonts w:cs="Arial"/>
            <w:szCs w:val="20"/>
          </w:rPr>
        </w:r>
        <w:r w:rsidR="000E5589" w:rsidRPr="00B53668">
          <w:rPr>
            <w:rFonts w:cs="Arial"/>
            <w:szCs w:val="20"/>
          </w:rPr>
          <w:fldChar w:fldCharType="end"/>
        </w:r>
        <w:r w:rsidR="000E5589" w:rsidRPr="00B53668">
          <w:rPr>
            <w:rFonts w:cs="Arial"/>
            <w:szCs w:val="20"/>
          </w:rPr>
        </w:r>
        <w:r w:rsidR="000E5589" w:rsidRPr="00B53668">
          <w:rPr>
            <w:rFonts w:cs="Arial"/>
            <w:szCs w:val="20"/>
          </w:rPr>
          <w:fldChar w:fldCharType="separate"/>
        </w:r>
        <w:r w:rsidRPr="00B53668">
          <w:rPr>
            <w:rFonts w:cs="Arial"/>
            <w:noProof/>
            <w:szCs w:val="20"/>
            <w:vertAlign w:val="superscript"/>
          </w:rPr>
          <w:t>9</w:t>
        </w:r>
        <w:r w:rsidR="000E5589" w:rsidRPr="00B53668">
          <w:rPr>
            <w:rFonts w:cs="Arial"/>
            <w:szCs w:val="20"/>
          </w:rPr>
          <w:fldChar w:fldCharType="end"/>
        </w:r>
      </w:hyperlink>
      <w:r w:rsidRPr="00B53668">
        <w:rPr>
          <w:rFonts w:cs="Arial"/>
          <w:szCs w:val="20"/>
        </w:rPr>
        <w:t xml:space="preserve">  Inhibition of the family of histone demethylases and the TET family of 5-methylcytosine hydroxylases has profound effect on the epigenetic status of mutated cells and leads directly to a </w:t>
      </w:r>
      <w:proofErr w:type="spellStart"/>
      <w:r w:rsidRPr="00B53668">
        <w:rPr>
          <w:rFonts w:cs="Arial"/>
          <w:szCs w:val="20"/>
        </w:rPr>
        <w:t>hypermethylator</w:t>
      </w:r>
      <w:proofErr w:type="spellEnd"/>
      <w:r w:rsidRPr="00B53668">
        <w:rPr>
          <w:rFonts w:cs="Arial"/>
          <w:szCs w:val="20"/>
        </w:rPr>
        <w:t xml:space="preserve"> phenotype that has been referred to as the </w:t>
      </w:r>
      <w:r w:rsidRPr="00B53668">
        <w:rPr>
          <w:rFonts w:cs="Arial"/>
          <w:bCs/>
          <w:color w:val="1E1C1D"/>
          <w:szCs w:val="20"/>
        </w:rPr>
        <w:t>CpG island methylator phenotype (</w:t>
      </w:r>
      <w:r w:rsidRPr="00B53668">
        <w:rPr>
          <w:rFonts w:cs="Arial"/>
          <w:szCs w:val="20"/>
        </w:rPr>
        <w:t>G-CIMP).</w:t>
      </w:r>
      <w:hyperlink w:anchor="_ENREF_10" w:tooltip="Noushmehr, 2010 #3478" w:history="1">
        <w:r w:rsidR="000E5589" w:rsidRPr="00B53668">
          <w:rPr>
            <w:rFonts w:cs="Arial"/>
            <w:szCs w:val="20"/>
          </w:rPr>
          <w:fldChar w:fldCharType="begin">
            <w:fldData xml:space="preserve">PEVuZE5vdGU+PENpdGU+PEF1dGhvcj5Ob3VzaG1laHI8L0F1dGhvcj48WWVhcj4yMDEwPC9ZZWFy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</w:fldData>
          </w:fldChar>
        </w:r>
        <w:r w:rsidRPr="00B53668">
          <w:rPr>
            <w:rFonts w:cs="Arial"/>
            <w:szCs w:val="20"/>
          </w:rPr>
          <w:instrText xml:space="preserve"> ADDIN EN.CITE </w:instrText>
        </w:r>
        <w:r w:rsidR="000E5589" w:rsidRPr="00B53668">
          <w:rPr>
            <w:rFonts w:cs="Arial"/>
            <w:szCs w:val="20"/>
          </w:rPr>
          <w:fldChar w:fldCharType="begin">
            <w:fldData xml:space="preserve">PEVuZE5vdGU+PENpdGU+PEF1dGhvcj5Ob3VzaG1laHI8L0F1dGhvcj48WWVhcj4yMDEwPC9ZZWFy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</w:fldData>
          </w:fldChar>
        </w:r>
        <w:r w:rsidRPr="00B53668">
          <w:rPr>
            <w:rFonts w:cs="Arial"/>
            <w:szCs w:val="20"/>
          </w:rPr>
          <w:instrText xml:space="preserve"> ADDIN EN.CITE.DATA </w:instrText>
        </w:r>
        <w:r w:rsidR="000E5589" w:rsidRPr="00B53668">
          <w:rPr>
            <w:rFonts w:cs="Arial"/>
            <w:szCs w:val="20"/>
          </w:rPr>
        </w:r>
        <w:r w:rsidR="000E5589" w:rsidRPr="00B53668">
          <w:rPr>
            <w:rFonts w:cs="Arial"/>
            <w:szCs w:val="20"/>
          </w:rPr>
          <w:fldChar w:fldCharType="end"/>
        </w:r>
        <w:r w:rsidR="000E5589" w:rsidRPr="00B53668">
          <w:rPr>
            <w:rFonts w:cs="Arial"/>
            <w:szCs w:val="20"/>
          </w:rPr>
        </w:r>
        <w:r w:rsidR="000E5589" w:rsidRPr="00B53668">
          <w:rPr>
            <w:rFonts w:cs="Arial"/>
            <w:szCs w:val="20"/>
          </w:rPr>
          <w:fldChar w:fldCharType="separate"/>
        </w:r>
        <w:r w:rsidRPr="00B53668">
          <w:rPr>
            <w:rFonts w:cs="Arial"/>
            <w:noProof/>
            <w:szCs w:val="20"/>
            <w:vertAlign w:val="superscript"/>
          </w:rPr>
          <w:t>10</w:t>
        </w:r>
        <w:r w:rsidR="000E5589" w:rsidRPr="00B53668">
          <w:rPr>
            <w:rFonts w:cs="Arial"/>
            <w:szCs w:val="20"/>
          </w:rPr>
          <w:fldChar w:fldCharType="end"/>
        </w:r>
      </w:hyperlink>
      <w:r w:rsidRPr="00B53668">
        <w:rPr>
          <w:rFonts w:cs="Arial"/>
          <w:szCs w:val="20"/>
        </w:rPr>
        <w:t xml:space="preserve"> The finding of </w:t>
      </w:r>
      <w:r w:rsidRPr="00B53668">
        <w:rPr>
          <w:rFonts w:cs="Arial"/>
          <w:i/>
          <w:szCs w:val="20"/>
        </w:rPr>
        <w:t xml:space="preserve">IDH </w:t>
      </w:r>
      <w:r w:rsidRPr="00B53668">
        <w:rPr>
          <w:rFonts w:cs="Arial"/>
          <w:szCs w:val="20"/>
        </w:rPr>
        <w:t xml:space="preserve">mutations in an infiltrating glioma is associated with substantially improved prognosis, grade for grade. Indeed, </w:t>
      </w:r>
      <w:r w:rsidRPr="00B53668">
        <w:rPr>
          <w:rFonts w:cs="Arial"/>
          <w:i/>
          <w:szCs w:val="20"/>
        </w:rPr>
        <w:t>IDH</w:t>
      </w:r>
      <w:r w:rsidRPr="00B53668">
        <w:rPr>
          <w:rFonts w:cs="Arial"/>
          <w:szCs w:val="20"/>
        </w:rPr>
        <w:t xml:space="preserve"> mutant GBMs</w:t>
      </w:r>
      <w:r>
        <w:rPr>
          <w:rFonts w:cs="Arial"/>
          <w:szCs w:val="20"/>
        </w:rPr>
        <w:t>, WHO grade IV,</w:t>
      </w:r>
      <w:r w:rsidR="00225DBA">
        <w:rPr>
          <w:rFonts w:cs="Arial"/>
          <w:szCs w:val="20"/>
        </w:rPr>
        <w:t xml:space="preserve"> are associated with</w:t>
      </w:r>
      <w:r w:rsidRPr="00B53668">
        <w:rPr>
          <w:rFonts w:cs="Arial"/>
          <w:szCs w:val="20"/>
        </w:rPr>
        <w:t xml:space="preserve"> longer survivals than </w:t>
      </w:r>
      <w:r w:rsidRPr="00B53668">
        <w:rPr>
          <w:rFonts w:cs="Arial"/>
          <w:i/>
          <w:szCs w:val="20"/>
        </w:rPr>
        <w:t>IDH</w:t>
      </w:r>
      <w:r w:rsidRPr="00B53668">
        <w:rPr>
          <w:rFonts w:cs="Arial"/>
          <w:szCs w:val="20"/>
        </w:rPr>
        <w:t xml:space="preserve"> wild-type anaplastic astrocytomas, WHO grade III.  Over 90% of </w:t>
      </w:r>
      <w:r w:rsidRPr="00B53668">
        <w:rPr>
          <w:rFonts w:cs="Arial"/>
          <w:i/>
          <w:szCs w:val="20"/>
        </w:rPr>
        <w:t>IDH1</w:t>
      </w:r>
      <w:r w:rsidRPr="00B53668">
        <w:rPr>
          <w:rFonts w:cs="Arial"/>
          <w:szCs w:val="20"/>
        </w:rPr>
        <w:t xml:space="preserve"> mutations in diffuse gliomas occur at a specific site and are characterized by a base exchange of guanine to adenine within codon 132, resulting in an amino acid change from arginine to histidine (R132H). Because of this consistent protein alteration, a monoclonal antibody has been developed to the mutant protein, allowing its use in paraffin-embedded specimens (mIDH1R132H).</w:t>
      </w:r>
      <w:hyperlink w:anchor="_ENREF_11" w:tooltip="Capper, 2010 #3528" w:history="1">
        <w:r w:rsidR="000E5589" w:rsidRPr="00B53668">
          <w:rPr>
            <w:rFonts w:cs="Arial"/>
            <w:szCs w:val="20"/>
          </w:rPr>
          <w:fldChar w:fldCharType="begin">
            <w:fldData xml:space="preserve">PEVuZE5vdGU+PENpdGU+PEF1dGhvcj5DYXBwZXI8L0F1dGhvcj48WWVhcj4yMDEwPC9ZZWFyPjxS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</w:fldData>
          </w:fldChar>
        </w:r>
        <w:r w:rsidRPr="00B53668">
          <w:rPr>
            <w:rFonts w:cs="Arial"/>
            <w:szCs w:val="20"/>
          </w:rPr>
          <w:instrText xml:space="preserve"> ADDIN EN.CITE </w:instrText>
        </w:r>
        <w:r w:rsidR="000E5589" w:rsidRPr="00B53668">
          <w:rPr>
            <w:rFonts w:cs="Arial"/>
            <w:szCs w:val="20"/>
          </w:rPr>
          <w:fldChar w:fldCharType="begin">
            <w:fldData xml:space="preserve">PEVuZE5vdGU+PENpdGU+PEF1dGhvcj5DYXBwZXI8L0F1dGhvcj48WWVhcj4yMDEwPC9ZZWFyPjxS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</w:fldData>
          </w:fldChar>
        </w:r>
        <w:r w:rsidRPr="00B53668">
          <w:rPr>
            <w:rFonts w:cs="Arial"/>
            <w:szCs w:val="20"/>
          </w:rPr>
          <w:instrText xml:space="preserve"> ADDIN EN.CITE.DATA </w:instrText>
        </w:r>
        <w:r w:rsidR="000E5589" w:rsidRPr="00B53668">
          <w:rPr>
            <w:rFonts w:cs="Arial"/>
            <w:szCs w:val="20"/>
          </w:rPr>
        </w:r>
        <w:r w:rsidR="000E5589" w:rsidRPr="00B53668">
          <w:rPr>
            <w:rFonts w:cs="Arial"/>
            <w:szCs w:val="20"/>
          </w:rPr>
          <w:fldChar w:fldCharType="end"/>
        </w:r>
        <w:r w:rsidR="000E5589" w:rsidRPr="00B53668">
          <w:rPr>
            <w:rFonts w:cs="Arial"/>
            <w:szCs w:val="20"/>
          </w:rPr>
        </w:r>
        <w:r w:rsidR="000E5589" w:rsidRPr="00B53668">
          <w:rPr>
            <w:rFonts w:cs="Arial"/>
            <w:szCs w:val="20"/>
          </w:rPr>
          <w:fldChar w:fldCharType="separate"/>
        </w:r>
        <w:r w:rsidRPr="00B53668">
          <w:rPr>
            <w:rFonts w:cs="Arial"/>
            <w:noProof/>
            <w:szCs w:val="20"/>
            <w:vertAlign w:val="superscript"/>
          </w:rPr>
          <w:t>11</w:t>
        </w:r>
        <w:r w:rsidR="000E5589" w:rsidRPr="00B53668">
          <w:rPr>
            <w:rFonts w:cs="Arial"/>
            <w:szCs w:val="20"/>
          </w:rPr>
          <w:fldChar w:fldCharType="end"/>
        </w:r>
      </w:hyperlink>
      <w:r w:rsidRPr="00B53668">
        <w:rPr>
          <w:rFonts w:cs="Arial"/>
          <w:szCs w:val="20"/>
        </w:rPr>
        <w:t xml:space="preserve"> The abili</w:t>
      </w:r>
      <w:r w:rsidR="00225DBA">
        <w:rPr>
          <w:rFonts w:cs="Arial"/>
          <w:szCs w:val="20"/>
        </w:rPr>
        <w:t>ty of the antibody to detect a small number of cells as</w:t>
      </w:r>
      <w:r w:rsidRPr="00B53668">
        <w:rPr>
          <w:rFonts w:cs="Arial"/>
          <w:szCs w:val="20"/>
        </w:rPr>
        <w:t xml:space="preserve"> mutant may make this method more sensitive than sequencing for identifying </w:t>
      </w:r>
      <w:r w:rsidRPr="00B53668">
        <w:rPr>
          <w:rFonts w:cs="Arial"/>
          <w:i/>
          <w:szCs w:val="20"/>
        </w:rPr>
        <w:t>R132H</w:t>
      </w:r>
      <w:r w:rsidRPr="00B53668">
        <w:rPr>
          <w:rFonts w:cs="Arial"/>
          <w:szCs w:val="20"/>
        </w:rPr>
        <w:t xml:space="preserve"> mutant gliomas. </w:t>
      </w:r>
      <w:r>
        <w:rPr>
          <w:rFonts w:cs="Arial"/>
          <w:szCs w:val="20"/>
        </w:rPr>
        <w:t xml:space="preserve">However, mutations in </w:t>
      </w:r>
      <w:r w:rsidRPr="00214660">
        <w:rPr>
          <w:rFonts w:cs="Arial"/>
          <w:i/>
          <w:szCs w:val="20"/>
        </w:rPr>
        <w:t>IDH2</w:t>
      </w:r>
      <w:r>
        <w:rPr>
          <w:rFonts w:cs="Arial"/>
          <w:szCs w:val="20"/>
        </w:rPr>
        <w:t xml:space="preserve"> and other mutations in </w:t>
      </w:r>
      <w:r w:rsidRPr="00214660">
        <w:rPr>
          <w:rFonts w:cs="Arial"/>
          <w:i/>
          <w:szCs w:val="20"/>
        </w:rPr>
        <w:t>IDH1</w:t>
      </w:r>
      <w:r>
        <w:rPr>
          <w:rFonts w:cs="Arial"/>
          <w:szCs w:val="20"/>
        </w:rPr>
        <w:t xml:space="preserve"> will not be detected using immunohistochemistry with this antibody.</w:t>
      </w:r>
    </w:p>
    <w:p w:rsidR="00975355" w:rsidRPr="00B53668" w:rsidRDefault="00975355" w:rsidP="00AA23DC">
      <w:pPr>
        <w:rPr>
          <w:rFonts w:cs="Arial"/>
          <w:szCs w:val="20"/>
        </w:rPr>
      </w:pPr>
    </w:p>
    <w:p w:rsidR="00975355" w:rsidRPr="00B53668" w:rsidRDefault="00975355" w:rsidP="00AA23DC">
      <w:pPr>
        <w:rPr>
          <w:rFonts w:cs="Arial"/>
          <w:szCs w:val="20"/>
        </w:rPr>
      </w:pPr>
      <w:r w:rsidRPr="00B53668">
        <w:rPr>
          <w:rFonts w:cs="Arial"/>
          <w:b/>
          <w:szCs w:val="20"/>
        </w:rPr>
        <w:t>1p/19q</w:t>
      </w:r>
    </w:p>
    <w:p w:rsidR="00975355" w:rsidRPr="00B53668" w:rsidRDefault="00975355" w:rsidP="00AA23DC">
      <w:pPr>
        <w:rPr>
          <w:rFonts w:cs="Arial"/>
          <w:szCs w:val="20"/>
        </w:rPr>
      </w:pPr>
      <w:r w:rsidRPr="00B53668">
        <w:rPr>
          <w:rFonts w:cs="Arial"/>
          <w:szCs w:val="20"/>
        </w:rPr>
        <w:t>One of the best studied relationships between genetic alterations and glioma histology is the strong association of allelic losses on chromosomes 1p and 19q and the oligodendroglioma phenotype.</w:t>
      </w:r>
      <w:r w:rsidR="000E5589">
        <w:rPr>
          <w:rFonts w:cs="Arial"/>
          <w:szCs w:val="20"/>
        </w:rPr>
        <w:fldChar w:fldCharType="begin">
          <w:fldData xml:space="preserve">PEVuZE5vdGU+PENpdGU+PEF1dGhvcj5DYWlybmNyb3NzPC9BdXRob3I+PFllYXI+MTk5ODwvWWVh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</w:fldData>
        </w:fldChar>
      </w:r>
      <w:r>
        <w:rPr>
          <w:rFonts w:cs="Arial"/>
          <w:szCs w:val="20"/>
        </w:rPr>
        <w:instrText xml:space="preserve"> ADDIN EN.CITE </w:instrText>
      </w:r>
      <w:r w:rsidR="000E5589">
        <w:rPr>
          <w:rFonts w:cs="Arial"/>
          <w:szCs w:val="20"/>
        </w:rPr>
        <w:fldChar w:fldCharType="begin">
          <w:fldData xml:space="preserve">PEVuZE5vdGU+PENpdGU+PEF1dGhvcj5DYWlybmNyb3NzPC9BdXRob3I+PFllYXI+MTk5ODwvWWVh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12" w:tooltip="Cairncross, 1998 #55" w:history="1">
        <w:r w:rsidRPr="00E1303B">
          <w:rPr>
            <w:rFonts w:cs="Arial"/>
            <w:noProof/>
            <w:szCs w:val="20"/>
            <w:vertAlign w:val="superscript"/>
          </w:rPr>
          <w:t>12</w:t>
        </w:r>
      </w:hyperlink>
      <w:r w:rsidRPr="00E1303B">
        <w:rPr>
          <w:rFonts w:cs="Arial"/>
          <w:noProof/>
          <w:szCs w:val="20"/>
          <w:vertAlign w:val="superscript"/>
        </w:rPr>
        <w:t>,</w:t>
      </w:r>
      <w:hyperlink w:anchor="_ENREF_13" w:tooltip="Smith, 2000 #57" w:history="1">
        <w:r w:rsidRPr="00E1303B">
          <w:rPr>
            <w:rFonts w:cs="Arial"/>
            <w:noProof/>
            <w:szCs w:val="20"/>
            <w:vertAlign w:val="superscript"/>
          </w:rPr>
          <w:t>13</w:t>
        </w:r>
      </w:hyperlink>
      <w:r w:rsidR="000E5589">
        <w:rPr>
          <w:rFonts w:cs="Arial"/>
          <w:szCs w:val="20"/>
        </w:rPr>
        <w:fldChar w:fldCharType="end"/>
      </w:r>
      <w:r w:rsidRPr="00B53668">
        <w:rPr>
          <w:rFonts w:cs="Arial"/>
          <w:szCs w:val="20"/>
        </w:rPr>
        <w:t xml:space="preserve"> Approximately 60</w:t>
      </w:r>
      <w:r>
        <w:rPr>
          <w:rFonts w:cs="Arial"/>
          <w:szCs w:val="20"/>
        </w:rPr>
        <w:t xml:space="preserve">% to </w:t>
      </w:r>
      <w:r w:rsidRPr="00B53668">
        <w:rPr>
          <w:rFonts w:cs="Arial"/>
          <w:szCs w:val="20"/>
        </w:rPr>
        <w:t>80% of oligodendroglial neoplasms demonstrate combined 1p and 19q losses</w:t>
      </w:r>
      <w:r>
        <w:rPr>
          <w:rFonts w:cs="Arial"/>
          <w:szCs w:val="20"/>
        </w:rPr>
        <w:t>,</w:t>
      </w:r>
      <w:r w:rsidRPr="00B53668">
        <w:rPr>
          <w:rFonts w:cs="Arial"/>
          <w:szCs w:val="20"/>
        </w:rPr>
        <w:t xml:space="preserve"> and those oligodendrogliomas that are morphologically classic have even higher frequencies.</w:t>
      </w:r>
      <w:hyperlink w:anchor="_ENREF_14" w:tooltip="Burger, 2001 #56" w:history="1">
        <w:r w:rsidR="000E5589" w:rsidRPr="00B53668">
          <w:rPr>
            <w:rFonts w:cs="Arial"/>
            <w:szCs w:val="20"/>
          </w:rPr>
          <w:fldChar w:fldCharType="begin">
            <w:fldData xml:space="preserve">PEVuZE5vdGU+PENpdGU+PEF1dGhvcj5CdXJnZXI8L0F1dGhvcj48WWVhcj4yMDAxPC9ZZWFyPjxS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==
</w:fldData>
          </w:fldChar>
        </w:r>
        <w:r w:rsidRPr="00B53668">
          <w:rPr>
            <w:rFonts w:cs="Arial"/>
            <w:szCs w:val="20"/>
          </w:rPr>
          <w:instrText xml:space="preserve"> ADDIN EN.CITE </w:instrText>
        </w:r>
        <w:r w:rsidR="000E5589" w:rsidRPr="00B53668">
          <w:rPr>
            <w:rFonts w:cs="Arial"/>
            <w:szCs w:val="20"/>
          </w:rPr>
          <w:fldChar w:fldCharType="begin">
            <w:fldData xml:space="preserve">PEVuZE5vdGU+PENpdGU+PEF1dGhvcj5CdXJnZXI8L0F1dGhvcj48WWVhcj4yMDAxPC9ZZWFyPjxS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==
</w:fldData>
          </w:fldChar>
        </w:r>
        <w:r w:rsidRPr="00B53668">
          <w:rPr>
            <w:rFonts w:cs="Arial"/>
            <w:szCs w:val="20"/>
          </w:rPr>
          <w:instrText xml:space="preserve"> ADDIN EN.CITE.DATA </w:instrText>
        </w:r>
        <w:r w:rsidR="000E5589" w:rsidRPr="00B53668">
          <w:rPr>
            <w:rFonts w:cs="Arial"/>
            <w:szCs w:val="20"/>
          </w:rPr>
        </w:r>
        <w:r w:rsidR="000E5589" w:rsidRPr="00B53668">
          <w:rPr>
            <w:rFonts w:cs="Arial"/>
            <w:szCs w:val="20"/>
          </w:rPr>
          <w:fldChar w:fldCharType="end"/>
        </w:r>
        <w:r w:rsidR="000E5589" w:rsidRPr="00B53668">
          <w:rPr>
            <w:rFonts w:cs="Arial"/>
            <w:szCs w:val="20"/>
          </w:rPr>
        </w:r>
        <w:r w:rsidR="000E5589" w:rsidRPr="00B53668">
          <w:rPr>
            <w:rFonts w:cs="Arial"/>
            <w:szCs w:val="20"/>
          </w:rPr>
          <w:fldChar w:fldCharType="separate"/>
        </w:r>
        <w:r w:rsidRPr="00B53668">
          <w:rPr>
            <w:rFonts w:cs="Arial"/>
            <w:noProof/>
            <w:szCs w:val="20"/>
            <w:vertAlign w:val="superscript"/>
          </w:rPr>
          <w:t>14</w:t>
        </w:r>
        <w:r w:rsidR="000E5589" w:rsidRPr="00B53668">
          <w:rPr>
            <w:rFonts w:cs="Arial"/>
            <w:szCs w:val="20"/>
          </w:rPr>
          <w:fldChar w:fldCharType="end"/>
        </w:r>
      </w:hyperlink>
      <w:r w:rsidRPr="00B53668">
        <w:rPr>
          <w:rFonts w:cs="Arial"/>
          <w:szCs w:val="20"/>
        </w:rPr>
        <w:t xml:space="preserve"> Most studies have indicated that combined losses of 1p and 19q are specific to oligodendrogliomas, with only few astrocytomas and a small subset of oligoastrocytomas harboring these alterations. Those oligodendrogliomas with 1p/19q loss show enhanced response to chemotherapy and are associated with prolonged survival.  Co-deletion of 1p/19q occurs by an unbalanced translocation after which only one copy of the short arm of chromosome 1 and one copy of the long arm of chromosome 19 remain and der(1;19) (q10;p10) is produced.</w:t>
      </w:r>
      <w:hyperlink w:anchor="_ENREF_15" w:tooltip="Jenkins, 2006 #8588" w:history="1">
        <w:r w:rsidR="000E5589" w:rsidRPr="00B53668">
          <w:rPr>
            <w:rFonts w:cs="Arial"/>
            <w:szCs w:val="20"/>
          </w:rPr>
          <w:fldChar w:fldCharType="begin">
            <w:fldData xml:space="preserve">PEVuZE5vdGU+PENpdGU+PEF1dGhvcj5KZW5raW5zPC9BdXRob3I+PFllYXI+MjAwNjwvWWVhcj48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</w:fldData>
          </w:fldChar>
        </w:r>
        <w:r w:rsidRPr="00B53668">
          <w:rPr>
            <w:rFonts w:cs="Arial"/>
            <w:szCs w:val="20"/>
          </w:rPr>
          <w:instrText xml:space="preserve"> ADDIN EN.CITE </w:instrText>
        </w:r>
        <w:r w:rsidR="000E5589" w:rsidRPr="00B53668">
          <w:rPr>
            <w:rFonts w:cs="Arial"/>
            <w:szCs w:val="20"/>
          </w:rPr>
          <w:fldChar w:fldCharType="begin">
            <w:fldData xml:space="preserve">PEVuZE5vdGU+PENpdGU+PEF1dGhvcj5KZW5raW5zPC9BdXRob3I+PFllYXI+MjAwNjwvWWVhcj48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</w:fldData>
          </w:fldChar>
        </w:r>
        <w:r w:rsidRPr="00B53668">
          <w:rPr>
            <w:rFonts w:cs="Arial"/>
            <w:szCs w:val="20"/>
          </w:rPr>
          <w:instrText xml:space="preserve"> ADDIN EN.CITE.DATA </w:instrText>
        </w:r>
        <w:r w:rsidR="000E5589" w:rsidRPr="00B53668">
          <w:rPr>
            <w:rFonts w:cs="Arial"/>
            <w:szCs w:val="20"/>
          </w:rPr>
        </w:r>
        <w:r w:rsidR="000E5589" w:rsidRPr="00B53668">
          <w:rPr>
            <w:rFonts w:cs="Arial"/>
            <w:szCs w:val="20"/>
          </w:rPr>
          <w:fldChar w:fldCharType="end"/>
        </w:r>
        <w:r w:rsidR="000E5589" w:rsidRPr="00B53668">
          <w:rPr>
            <w:rFonts w:cs="Arial"/>
            <w:szCs w:val="20"/>
          </w:rPr>
        </w:r>
        <w:r w:rsidR="000E5589" w:rsidRPr="00B53668">
          <w:rPr>
            <w:rFonts w:cs="Arial"/>
            <w:szCs w:val="20"/>
          </w:rPr>
          <w:fldChar w:fldCharType="separate"/>
        </w:r>
        <w:r w:rsidRPr="00B53668">
          <w:rPr>
            <w:rFonts w:cs="Arial"/>
            <w:noProof/>
            <w:szCs w:val="20"/>
            <w:vertAlign w:val="superscript"/>
          </w:rPr>
          <w:t>15</w:t>
        </w:r>
        <w:r w:rsidR="000E5589" w:rsidRPr="00B53668">
          <w:rPr>
            <w:rFonts w:cs="Arial"/>
            <w:szCs w:val="20"/>
          </w:rPr>
          <w:fldChar w:fldCharType="end"/>
        </w:r>
      </w:hyperlink>
      <w:r w:rsidRPr="00B53668">
        <w:rPr>
          <w:rFonts w:cs="Arial"/>
          <w:szCs w:val="20"/>
        </w:rPr>
        <w:t xml:space="preserve"> Solitary losses of 1p or 19q are also occasionally noted within an infiltrating glioma, but are not as strongly linked to the oligodendroglioma histology and are not </w:t>
      </w:r>
      <w:r w:rsidRPr="00B53668">
        <w:rPr>
          <w:rFonts w:cs="Arial"/>
          <w:szCs w:val="20"/>
        </w:rPr>
        <w:lastRenderedPageBreak/>
        <w:t>predictive of enhanced response to therapy or prolonged survival.</w:t>
      </w:r>
      <w:hyperlink w:anchor="_ENREF_13" w:tooltip="Smith, 2000 #57" w:history="1">
        <w:r w:rsidR="000E5589" w:rsidRPr="00B53668">
          <w:rPr>
            <w:rFonts w:cs="Arial"/>
            <w:szCs w:val="20"/>
          </w:rPr>
          <w:fldChar w:fldCharType="begin">
            <w:fldData xml:space="preserve">PEVuZE5vdGU+PENpdGU+PEF1dGhvcj5TbWl0aDwvQXV0aG9yPjxZZWFyPjIwMDA8L1llYXI+PFJl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</w:fldData>
          </w:fldChar>
        </w:r>
        <w:r w:rsidRPr="00B53668">
          <w:rPr>
            <w:rFonts w:cs="Arial"/>
            <w:szCs w:val="20"/>
          </w:rPr>
          <w:instrText xml:space="preserve"> ADDIN EN.CITE </w:instrText>
        </w:r>
        <w:r w:rsidR="000E5589" w:rsidRPr="00B53668">
          <w:rPr>
            <w:rFonts w:cs="Arial"/>
            <w:szCs w:val="20"/>
          </w:rPr>
          <w:fldChar w:fldCharType="begin">
            <w:fldData xml:space="preserve">PEVuZE5vdGU+PENpdGU+PEF1dGhvcj5TbWl0aDwvQXV0aG9yPjxZZWFyPjIwMDA8L1llYXI+PFJl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</w:fldData>
          </w:fldChar>
        </w:r>
        <w:r w:rsidRPr="00B53668">
          <w:rPr>
            <w:rFonts w:cs="Arial"/>
            <w:szCs w:val="20"/>
          </w:rPr>
          <w:instrText xml:space="preserve"> ADDIN EN.CITE.DATA </w:instrText>
        </w:r>
        <w:r w:rsidR="000E5589" w:rsidRPr="00B53668">
          <w:rPr>
            <w:rFonts w:cs="Arial"/>
            <w:szCs w:val="20"/>
          </w:rPr>
        </w:r>
        <w:r w:rsidR="000E5589" w:rsidRPr="00B53668">
          <w:rPr>
            <w:rFonts w:cs="Arial"/>
            <w:szCs w:val="20"/>
          </w:rPr>
          <w:fldChar w:fldCharType="end"/>
        </w:r>
        <w:r w:rsidR="000E5589" w:rsidRPr="00B53668">
          <w:rPr>
            <w:rFonts w:cs="Arial"/>
            <w:szCs w:val="20"/>
          </w:rPr>
        </w:r>
        <w:r w:rsidR="000E5589" w:rsidRPr="00B53668">
          <w:rPr>
            <w:rFonts w:cs="Arial"/>
            <w:szCs w:val="20"/>
          </w:rPr>
          <w:fldChar w:fldCharType="separate"/>
        </w:r>
        <w:r w:rsidRPr="00B53668">
          <w:rPr>
            <w:rFonts w:cs="Arial"/>
            <w:noProof/>
            <w:szCs w:val="20"/>
            <w:vertAlign w:val="superscript"/>
          </w:rPr>
          <w:t>13</w:t>
        </w:r>
        <w:r w:rsidR="000E5589" w:rsidRPr="00B53668">
          <w:rPr>
            <w:rFonts w:cs="Arial"/>
            <w:szCs w:val="20"/>
          </w:rPr>
          <w:fldChar w:fldCharType="end"/>
        </w:r>
      </w:hyperlink>
      <w:r w:rsidRPr="00B53668">
        <w:rPr>
          <w:rFonts w:cs="Arial"/>
          <w:szCs w:val="20"/>
        </w:rPr>
        <w:t xml:space="preserve"> Polysomy of 1p, 19q or both is also noted in a subset of oligodendrogliomas and has been associated with a poor prognosis, independent of deletion status.</w:t>
      </w:r>
      <w:r w:rsidR="000E5589">
        <w:rPr>
          <w:rFonts w:cs="Arial"/>
          <w:szCs w:val="20"/>
        </w:rPr>
        <w:fldChar w:fldCharType="begin">
          <w:fldData xml:space="preserve">PEVuZE5vdGU+PENpdGU+PEF1dGhvcj5XaWVuczwvQXV0aG9yPjxZZWFyPjIwMTI8L1llYXI+PFJl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</w:fldData>
        </w:fldChar>
      </w:r>
      <w:r>
        <w:rPr>
          <w:rFonts w:cs="Arial"/>
          <w:szCs w:val="20"/>
        </w:rPr>
        <w:instrText xml:space="preserve"> ADDIN EN.CITE </w:instrText>
      </w:r>
      <w:r w:rsidR="000E5589">
        <w:rPr>
          <w:rFonts w:cs="Arial"/>
          <w:szCs w:val="20"/>
        </w:rPr>
        <w:fldChar w:fldCharType="begin">
          <w:fldData xml:space="preserve">PEVuZE5vdGU+PENpdGU+PEF1dGhvcj5XaWVuczwvQXV0aG9yPjxZZWFyPjIwMTI8L1llYXI+PFJl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16" w:tooltip="Wiens, 2012 #8697" w:history="1">
        <w:r w:rsidRPr="00E1303B">
          <w:rPr>
            <w:rFonts w:cs="Arial"/>
            <w:noProof/>
            <w:szCs w:val="20"/>
            <w:vertAlign w:val="superscript"/>
          </w:rPr>
          <w:t>16</w:t>
        </w:r>
      </w:hyperlink>
      <w:r w:rsidRPr="00E1303B">
        <w:rPr>
          <w:rFonts w:cs="Arial"/>
          <w:noProof/>
          <w:szCs w:val="20"/>
          <w:vertAlign w:val="superscript"/>
        </w:rPr>
        <w:t xml:space="preserve">, </w:t>
      </w:r>
      <w:hyperlink w:anchor="_ENREF_17" w:tooltip="Snuderl, 2009 #8698" w:history="1">
        <w:r w:rsidRPr="00E1303B">
          <w:rPr>
            <w:rFonts w:cs="Arial"/>
            <w:noProof/>
            <w:szCs w:val="20"/>
            <w:vertAlign w:val="superscript"/>
          </w:rPr>
          <w:t>17</w:t>
        </w:r>
      </w:hyperlink>
      <w:r w:rsidR="000E5589">
        <w:rPr>
          <w:rFonts w:cs="Arial"/>
          <w:szCs w:val="20"/>
        </w:rPr>
        <w:fldChar w:fldCharType="end"/>
      </w:r>
      <w:r w:rsidRPr="00B53668">
        <w:rPr>
          <w:rFonts w:cs="Arial"/>
          <w:szCs w:val="20"/>
        </w:rPr>
        <w:t xml:space="preserve"> Co-deletion of 1p/19q is highly associated with the </w:t>
      </w:r>
      <w:r w:rsidRPr="00B53668">
        <w:rPr>
          <w:rFonts w:cs="Arial"/>
          <w:i/>
          <w:szCs w:val="20"/>
        </w:rPr>
        <w:t>IDH1</w:t>
      </w:r>
      <w:r w:rsidRPr="00B53668">
        <w:rPr>
          <w:rFonts w:cs="Arial"/>
          <w:szCs w:val="20"/>
        </w:rPr>
        <w:t xml:space="preserve"> mutation, with over 80% of 1p/19q co-deleted oligodendrogliomas also carrying the </w:t>
      </w:r>
      <w:r w:rsidRPr="00B53668">
        <w:rPr>
          <w:rFonts w:cs="Arial"/>
          <w:i/>
          <w:szCs w:val="20"/>
        </w:rPr>
        <w:t>IDH1</w:t>
      </w:r>
      <w:r w:rsidRPr="00B53668">
        <w:rPr>
          <w:rFonts w:cs="Arial"/>
          <w:szCs w:val="20"/>
        </w:rPr>
        <w:t xml:space="preserve"> mutation.</w:t>
      </w:r>
      <w:hyperlink w:anchor="_ENREF_18" w:tooltip="Yip, 2012 #8577" w:history="1">
        <w:r w:rsidR="000E5589" w:rsidRPr="00B53668">
          <w:rPr>
            <w:rFonts w:cs="Arial"/>
            <w:szCs w:val="20"/>
          </w:rPr>
          <w:fldChar w:fldCharType="begin">
            <w:fldData xml:space="preserve">PEVuZE5vdGU+PENpdGU+PEF1dGhvcj5ZaXA8L0F1dGhvcj48WWVhcj4yMDEyPC9ZZWFyPjxSZWNO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</w:fldData>
          </w:fldChar>
        </w:r>
        <w:r w:rsidRPr="00B53668">
          <w:rPr>
            <w:rFonts w:cs="Arial"/>
            <w:szCs w:val="20"/>
          </w:rPr>
          <w:instrText xml:space="preserve"> ADDIN EN.CITE </w:instrText>
        </w:r>
        <w:r w:rsidR="000E5589" w:rsidRPr="00B53668">
          <w:rPr>
            <w:rFonts w:cs="Arial"/>
            <w:szCs w:val="20"/>
          </w:rPr>
          <w:fldChar w:fldCharType="begin">
            <w:fldData xml:space="preserve">PEVuZE5vdGU+PENpdGU+PEF1dGhvcj5ZaXA8L0F1dGhvcj48WWVhcj4yMDEyPC9ZZWFyPjxSZWNO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</w:fldData>
          </w:fldChar>
        </w:r>
        <w:r w:rsidRPr="00B53668">
          <w:rPr>
            <w:rFonts w:cs="Arial"/>
            <w:szCs w:val="20"/>
          </w:rPr>
          <w:instrText xml:space="preserve"> ADDIN EN.CITE.DATA </w:instrText>
        </w:r>
        <w:r w:rsidR="000E5589" w:rsidRPr="00B53668">
          <w:rPr>
            <w:rFonts w:cs="Arial"/>
            <w:szCs w:val="20"/>
          </w:rPr>
        </w:r>
        <w:r w:rsidR="000E5589" w:rsidRPr="00B53668">
          <w:rPr>
            <w:rFonts w:cs="Arial"/>
            <w:szCs w:val="20"/>
          </w:rPr>
          <w:fldChar w:fldCharType="end"/>
        </w:r>
        <w:r w:rsidR="000E5589" w:rsidRPr="00B53668">
          <w:rPr>
            <w:rFonts w:cs="Arial"/>
            <w:szCs w:val="20"/>
          </w:rPr>
        </w:r>
        <w:r w:rsidR="000E5589" w:rsidRPr="00B53668">
          <w:rPr>
            <w:rFonts w:cs="Arial"/>
            <w:szCs w:val="20"/>
          </w:rPr>
          <w:fldChar w:fldCharType="separate"/>
        </w:r>
        <w:r w:rsidRPr="00B53668">
          <w:rPr>
            <w:rFonts w:cs="Arial"/>
            <w:noProof/>
            <w:szCs w:val="20"/>
            <w:vertAlign w:val="superscript"/>
          </w:rPr>
          <w:t>18</w:t>
        </w:r>
        <w:r w:rsidR="000E5589" w:rsidRPr="00B53668">
          <w:rPr>
            <w:rFonts w:cs="Arial"/>
            <w:szCs w:val="20"/>
          </w:rPr>
          <w:fldChar w:fldCharType="end"/>
        </w:r>
      </w:hyperlink>
      <w:r w:rsidRPr="00B53668">
        <w:rPr>
          <w:szCs w:val="20"/>
        </w:rPr>
        <w:t xml:space="preserve"> </w:t>
      </w:r>
      <w:r w:rsidRPr="00B53668">
        <w:rPr>
          <w:rFonts w:cs="Arial"/>
          <w:szCs w:val="20"/>
        </w:rPr>
        <w:t xml:space="preserve">Oligodendrogliomas of grades II and III that have 1p/19q co-deletion also have a high frequency of </w:t>
      </w:r>
      <w:r w:rsidRPr="00B53668">
        <w:rPr>
          <w:rFonts w:cs="Arial"/>
          <w:i/>
          <w:szCs w:val="20"/>
        </w:rPr>
        <w:t xml:space="preserve">TERT </w:t>
      </w:r>
      <w:r w:rsidRPr="00B53668">
        <w:rPr>
          <w:rFonts w:cs="Arial"/>
          <w:szCs w:val="20"/>
        </w:rPr>
        <w:t xml:space="preserve">promoter mutations, </w:t>
      </w:r>
      <w:r w:rsidRPr="00B53668">
        <w:rPr>
          <w:rFonts w:cs="Arial"/>
          <w:i/>
          <w:szCs w:val="20"/>
        </w:rPr>
        <w:t>CIC</w:t>
      </w:r>
      <w:r w:rsidRPr="00B53668">
        <w:rPr>
          <w:rFonts w:cs="Arial"/>
          <w:szCs w:val="20"/>
        </w:rPr>
        <w:t xml:space="preserve"> mutations on the remaining chromosome 1p allele and </w:t>
      </w:r>
      <w:r w:rsidRPr="00B53668">
        <w:rPr>
          <w:rFonts w:cs="Arial"/>
          <w:i/>
          <w:szCs w:val="20"/>
        </w:rPr>
        <w:t>FUBP1</w:t>
      </w:r>
      <w:r w:rsidRPr="00B53668">
        <w:rPr>
          <w:rFonts w:cs="Arial"/>
          <w:szCs w:val="20"/>
        </w:rPr>
        <w:t xml:space="preserve"> mutation on the remaining 19q allele.</w:t>
      </w:r>
      <w:r w:rsidR="000E5589">
        <w:rPr>
          <w:rFonts w:cs="Arial"/>
          <w:szCs w:val="20"/>
        </w:rPr>
        <w:fldChar w:fldCharType="begin">
          <w:fldData xml:space="preserve">PEVuZE5vdGU+PENpdGU+PEF1dGhvcj5LaWxsZWxhPC9BdXRob3I+PFllYXI+MjAxMzwvWWVhcj48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==
</w:fldData>
        </w:fldChar>
      </w:r>
      <w:r>
        <w:rPr>
          <w:rFonts w:cs="Arial"/>
          <w:szCs w:val="20"/>
        </w:rPr>
        <w:instrText xml:space="preserve"> ADDIN EN.CITE </w:instrText>
      </w:r>
      <w:r w:rsidR="000E5589">
        <w:rPr>
          <w:rFonts w:cs="Arial"/>
          <w:szCs w:val="20"/>
        </w:rPr>
        <w:fldChar w:fldCharType="begin">
          <w:fldData xml:space="preserve">PEVuZE5vdGU+PENpdGU+PEF1dGhvcj5LaWxsZWxhPC9BdXRob3I+PFllYXI+MjAxMzwvWWVhcj48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18" w:tooltip="Yip, 2012 #8577" w:history="1">
        <w:r w:rsidRPr="00E1303B">
          <w:rPr>
            <w:rFonts w:cs="Arial"/>
            <w:noProof/>
            <w:szCs w:val="20"/>
            <w:vertAlign w:val="superscript"/>
          </w:rPr>
          <w:t>18</w:t>
        </w:r>
      </w:hyperlink>
      <w:r w:rsidRPr="00E1303B">
        <w:rPr>
          <w:rFonts w:cs="Arial"/>
          <w:noProof/>
          <w:szCs w:val="20"/>
          <w:vertAlign w:val="superscript"/>
        </w:rPr>
        <w:t>,</w:t>
      </w:r>
      <w:hyperlink w:anchor="_ENREF_19" w:tooltip="Killela, 2013 #8604" w:history="1">
        <w:r w:rsidRPr="00E1303B">
          <w:rPr>
            <w:rFonts w:cs="Arial"/>
            <w:noProof/>
            <w:szCs w:val="20"/>
            <w:vertAlign w:val="superscript"/>
          </w:rPr>
          <w:t>19</w:t>
        </w:r>
      </w:hyperlink>
      <w:r w:rsidR="000E5589">
        <w:rPr>
          <w:rFonts w:cs="Arial"/>
          <w:szCs w:val="20"/>
        </w:rPr>
        <w:fldChar w:fldCharType="end"/>
      </w:r>
    </w:p>
    <w:p w:rsidR="00975355" w:rsidRDefault="00975355" w:rsidP="00AA23DC">
      <w:pPr>
        <w:rPr>
          <w:rFonts w:cs="Arial"/>
          <w:szCs w:val="20"/>
        </w:rPr>
      </w:pPr>
    </w:p>
    <w:p w:rsidR="00975355" w:rsidRPr="00040FD4" w:rsidRDefault="00975355" w:rsidP="00040FD4">
      <w:pPr>
        <w:rPr>
          <w:rFonts w:cs="Arial"/>
          <w:b/>
          <w:szCs w:val="20"/>
        </w:rPr>
      </w:pPr>
      <w:r w:rsidRPr="00040FD4">
        <w:rPr>
          <w:rFonts w:cs="Arial"/>
          <w:b/>
          <w:szCs w:val="20"/>
        </w:rPr>
        <w:t>TP53</w:t>
      </w:r>
    </w:p>
    <w:p w:rsidR="00975355" w:rsidRPr="00040FD4" w:rsidRDefault="00975355" w:rsidP="00040FD4">
      <w:pPr>
        <w:rPr>
          <w:rFonts w:cs="Arial"/>
        </w:rPr>
      </w:pPr>
      <w:r w:rsidRPr="00040FD4">
        <w:rPr>
          <w:rFonts w:cs="Arial"/>
        </w:rPr>
        <w:t xml:space="preserve">Mutations of </w:t>
      </w:r>
      <w:r w:rsidRPr="00040FD4">
        <w:rPr>
          <w:rFonts w:cs="Arial"/>
          <w:i/>
        </w:rPr>
        <w:t>TP53</w:t>
      </w:r>
      <w:r w:rsidR="00624FDD">
        <w:rPr>
          <w:rFonts w:cs="Arial"/>
        </w:rPr>
        <w:t xml:space="preserve"> are found in over 60% to </w:t>
      </w:r>
      <w:r w:rsidR="004B670A">
        <w:rPr>
          <w:rFonts w:cs="Arial"/>
        </w:rPr>
        <w:t>8</w:t>
      </w:r>
      <w:r>
        <w:rPr>
          <w:rFonts w:cs="Arial"/>
        </w:rPr>
        <w:t>0</w:t>
      </w:r>
      <w:r w:rsidR="004B670A">
        <w:rPr>
          <w:rFonts w:cs="Arial"/>
        </w:rPr>
        <w:t>% of infiltrative</w:t>
      </w:r>
      <w:r w:rsidRPr="00040FD4">
        <w:rPr>
          <w:rFonts w:cs="Arial"/>
        </w:rPr>
        <w:t xml:space="preserve"> astrocytomas, anaplastic astrocyt</w:t>
      </w:r>
      <w:r w:rsidR="00143734">
        <w:rPr>
          <w:rFonts w:cs="Arial"/>
        </w:rPr>
        <w:t>omas and secondary GBMs</w:t>
      </w:r>
      <w:r>
        <w:rPr>
          <w:rFonts w:cs="Arial"/>
        </w:rPr>
        <w:t xml:space="preserve">, yet are rare </w:t>
      </w:r>
      <w:r w:rsidRPr="00040FD4">
        <w:rPr>
          <w:rFonts w:cs="Arial"/>
        </w:rPr>
        <w:t xml:space="preserve">in </w:t>
      </w:r>
      <w:proofErr w:type="spellStart"/>
      <w:r w:rsidRPr="00040FD4">
        <w:rPr>
          <w:rFonts w:cs="Arial"/>
        </w:rPr>
        <w:t>oligodendrogliomas</w:t>
      </w:r>
      <w:proofErr w:type="spellEnd"/>
      <w:r w:rsidR="00624FDD">
        <w:rPr>
          <w:rFonts w:cs="Arial"/>
        </w:rPr>
        <w:t>.</w:t>
      </w:r>
      <w:r w:rsidR="000E5589">
        <w:rPr>
          <w:rFonts w:cs="Arial"/>
        </w:rPr>
        <w:fldChar w:fldCharType="begin">
          <w:fldData xml:space="preserve">PEVuZE5vdGU+PENpdGU+PEF1dGhvcj5Pa2Ftb3RvPC9BdXRob3I+PFllYXI+MjAwNDwvWWVhcj48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</w:fldData>
        </w:fldChar>
      </w:r>
      <w:r>
        <w:rPr>
          <w:rFonts w:cs="Arial"/>
        </w:rPr>
        <w:instrText xml:space="preserve"> ADDIN EN.CITE </w:instrText>
      </w:r>
      <w:r w:rsidR="000E5589">
        <w:rPr>
          <w:rFonts w:cs="Arial"/>
        </w:rPr>
        <w:fldChar w:fldCharType="begin">
          <w:fldData xml:space="preserve">PEVuZE5vdGU+PENpdGU+PEF1dGhvcj5Pa2Ftb3RvPC9BdXRob3I+PFllYXI+MjAwNDwvWWVhcj48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</w:fldData>
        </w:fldChar>
      </w:r>
      <w:r>
        <w:rPr>
          <w:rFonts w:cs="Arial"/>
        </w:rPr>
        <w:instrText xml:space="preserve"> ADDIN EN.CITE.DATA </w:instrText>
      </w:r>
      <w:r w:rsidR="000E5589">
        <w:rPr>
          <w:rFonts w:cs="Arial"/>
        </w:rPr>
      </w:r>
      <w:r w:rsidR="000E5589">
        <w:rPr>
          <w:rFonts w:cs="Arial"/>
        </w:rPr>
        <w:fldChar w:fldCharType="end"/>
      </w:r>
      <w:r w:rsidR="000E5589">
        <w:rPr>
          <w:rFonts w:cs="Arial"/>
        </w:rPr>
      </w:r>
      <w:r w:rsidR="000E5589">
        <w:rPr>
          <w:rFonts w:cs="Arial"/>
        </w:rPr>
        <w:fldChar w:fldCharType="separate"/>
      </w:r>
      <w:hyperlink w:anchor="_ENREF_8" w:tooltip="Yan, 2009 #482" w:history="1">
        <w:r w:rsidRPr="00040FD4">
          <w:rPr>
            <w:rFonts w:cs="Arial"/>
            <w:noProof/>
            <w:vertAlign w:val="superscript"/>
          </w:rPr>
          <w:t>8</w:t>
        </w:r>
      </w:hyperlink>
      <w:r w:rsidRPr="00040FD4">
        <w:rPr>
          <w:rFonts w:cs="Arial"/>
          <w:noProof/>
          <w:vertAlign w:val="superscript"/>
        </w:rPr>
        <w:t>,</w:t>
      </w:r>
      <w:hyperlink w:anchor="_ENREF_20" w:tooltip="Okamoto, 2004 #6863" w:history="1">
        <w:r w:rsidRPr="00040FD4">
          <w:rPr>
            <w:rFonts w:cs="Arial"/>
            <w:noProof/>
            <w:vertAlign w:val="superscript"/>
          </w:rPr>
          <w:t>20</w:t>
        </w:r>
      </w:hyperlink>
      <w:r w:rsidRPr="00040FD4">
        <w:rPr>
          <w:rFonts w:cs="Arial"/>
          <w:noProof/>
          <w:vertAlign w:val="superscript"/>
        </w:rPr>
        <w:t>,</w:t>
      </w:r>
      <w:hyperlink w:anchor="_ENREF_21" w:tooltip="Watanabe, 2009 #481" w:history="1">
        <w:r w:rsidRPr="00040FD4">
          <w:rPr>
            <w:rFonts w:cs="Arial"/>
            <w:noProof/>
            <w:vertAlign w:val="superscript"/>
          </w:rPr>
          <w:t>21</w:t>
        </w:r>
      </w:hyperlink>
      <w:r w:rsidR="000E5589">
        <w:rPr>
          <w:rFonts w:cs="Arial"/>
        </w:rPr>
        <w:fldChar w:fldCharType="end"/>
      </w:r>
      <w:r w:rsidRPr="00040FD4">
        <w:rPr>
          <w:rFonts w:cs="Arial"/>
        </w:rPr>
        <w:t xml:space="preserve"> </w:t>
      </w:r>
      <w:r>
        <w:rPr>
          <w:rFonts w:cs="Arial"/>
        </w:rPr>
        <w:t>The vast majority</w:t>
      </w:r>
      <w:r w:rsidRPr="00040FD4">
        <w:rPr>
          <w:rFonts w:cs="Arial"/>
        </w:rPr>
        <w:t xml:space="preserve"> </w:t>
      </w:r>
      <w:r w:rsidR="004B670A">
        <w:rPr>
          <w:rFonts w:cs="Arial"/>
        </w:rPr>
        <w:t xml:space="preserve">of </w:t>
      </w:r>
      <w:r>
        <w:rPr>
          <w:rFonts w:cs="Arial"/>
        </w:rPr>
        <w:t>diffuse astrocytomas that have</w:t>
      </w:r>
      <w:r w:rsidRPr="00040FD4">
        <w:rPr>
          <w:rFonts w:cs="Arial"/>
        </w:rPr>
        <w:t xml:space="preserve"> </w:t>
      </w:r>
      <w:r w:rsidRPr="00040FD4">
        <w:rPr>
          <w:rFonts w:cs="Arial"/>
          <w:i/>
        </w:rPr>
        <w:t>IDH</w:t>
      </w:r>
      <w:r w:rsidRPr="00040FD4">
        <w:rPr>
          <w:rFonts w:cs="Arial"/>
        </w:rPr>
        <w:t xml:space="preserve"> mutation</w:t>
      </w:r>
      <w:r>
        <w:rPr>
          <w:rFonts w:cs="Arial"/>
        </w:rPr>
        <w:t>s</w:t>
      </w:r>
      <w:r w:rsidRPr="00040FD4">
        <w:rPr>
          <w:rFonts w:cs="Arial"/>
        </w:rPr>
        <w:t xml:space="preserve"> also harbor a </w:t>
      </w:r>
      <w:r w:rsidRPr="00040FD4">
        <w:rPr>
          <w:rFonts w:cs="Arial"/>
          <w:i/>
        </w:rPr>
        <w:t xml:space="preserve">TP53 </w:t>
      </w:r>
      <w:r w:rsidRPr="00040FD4">
        <w:rPr>
          <w:rFonts w:cs="Arial"/>
        </w:rPr>
        <w:t>mutation</w:t>
      </w:r>
      <w:r w:rsidR="00624FDD">
        <w:rPr>
          <w:rFonts w:cs="Arial"/>
        </w:rPr>
        <w:t>.</w:t>
      </w:r>
      <w:hyperlink w:anchor="_ENREF_22" w:tooltip="Liu, 2012 #8419" w:history="1">
        <w:r w:rsidR="000E5589">
          <w:rPr>
            <w:rFonts w:cs="Arial"/>
          </w:rPr>
          <w:fldChar w:fldCharType="begin"/>
        </w:r>
        <w:r>
          <w:rPr>
            <w:rFonts w:cs="Arial"/>
          </w:rPr>
          <w:instrText xml:space="preserve"> ADDIN EN.CITE &lt;EndNote&gt;&lt;Cite&gt;&lt;Author&gt;Liu&lt;/Author&gt;&lt;Year&gt;2012&lt;/Year&gt;&lt;RecNum&gt;8419&lt;/RecNum&gt;&lt;DisplayText&gt;&lt;style face="superscript"&gt;22&lt;/style&gt;&lt;/DisplayText&gt;&lt;record&gt;&lt;rec-number&gt;8419&lt;/rec-number&gt;&lt;foreign-keys&gt;&lt;key app="EN" db-id="d00w0dwd9ez9x3edw0ap00wwr5a5za2tprsp"&gt;8419&lt;/key&gt;&lt;/foreign-keys&gt;&lt;ref-type name="Journal Article"&gt;17&lt;/ref-type&gt;&lt;contributors&gt;&lt;authors&gt;&lt;author&gt;Liu, X. Y.&lt;/author&gt;&lt;author&gt;Gerges, N.&lt;/author&gt;&lt;author&gt;Korshunov, A.&lt;/author&gt;&lt;author&gt;Sabha, N.&lt;/author&gt;&lt;author&gt;Khuong-Quang, D. A.&lt;/author&gt;&lt;author&gt;Fontebasso, A. M.&lt;/author&gt;&lt;author&gt;Fleming, A.&lt;/author&gt;&lt;author&gt;Hadjadj, D.&lt;/author&gt;&lt;author&gt;Schwartzentruber, J.&lt;/author&gt;&lt;author&gt;Majewski, J.&lt;/author&gt;&lt;author&gt;Dong, Z.&lt;/author&gt;&lt;author&gt;Siegel, P.&lt;/author&gt;&lt;author&gt;Albrecht, S.&lt;/author&gt;&lt;author&gt;Croul, S.&lt;/author&gt;&lt;author&gt;Jones, D. T.&lt;/author&gt;&lt;author&gt;Kool, M.&lt;/author&gt;&lt;author&gt;Tonjes, M.&lt;/author&gt;&lt;author&gt;Reifenberger, G.&lt;/author&gt;&lt;author&gt;Faury, D.&lt;/author&gt;&lt;author&gt;Zadeh, G.&lt;/author&gt;&lt;author&gt;Pfister, S.&lt;/author&gt;&lt;author&gt;Jabado, N.&lt;/author&gt;&lt;/authors&gt;&lt;/contributors&gt;&lt;auth-address&gt;Department of Human Genetics, McGill University, Montreal, QC, Canada.&lt;/auth-address&gt;&lt;titles&gt;&lt;title&gt;Frequent ATRX mutations and loss of expression in adult diffuse astrocytic tumors carrying IDH1/IDH2 and TP53 mutations&lt;/title&gt;&lt;secondary-title&gt;Acta Neuropathol&lt;/secondary-title&gt;&lt;/titles&gt;&lt;periodical&gt;&lt;full-title&gt;Acta Neuropathol&lt;/full-title&gt;&lt;/periodical&gt;&lt;pages&gt;615-25&lt;/pages&gt;&lt;volume&gt;124&lt;/volume&gt;&lt;number&gt;5&lt;/number&gt;&lt;edition&gt;2012/08/14&lt;/edition&gt;&lt;dates&gt;&lt;year&gt;2012&lt;/year&gt;&lt;pub-dates&gt;&lt;date&gt;Nov&lt;/date&gt;&lt;/pub-dates&gt;&lt;/dates&gt;&lt;isbn&gt;1432-0533 (Electronic)&amp;#xD;0001-6322 (Linking)&lt;/isbn&gt;&lt;accession-num&gt;22886134&lt;/accession-num&gt;&lt;urls&gt;&lt;related-urls&gt;&lt;url&gt;http://www.ncbi.nlm.nih.gov/pubmed/22886134&lt;/url&gt;&lt;/related-urls&gt;&lt;/urls&gt;&lt;electronic-resource-num&gt;10.1007/s00401-012-1031-3&lt;/electronic-resource-num&gt;&lt;language&gt;eng&lt;/language&gt;&lt;/record&gt;&lt;/Cite&gt;&lt;/EndNote&gt;</w:instrText>
        </w:r>
        <w:r w:rsidR="000E5589">
          <w:rPr>
            <w:rFonts w:cs="Arial"/>
          </w:rPr>
          <w:fldChar w:fldCharType="separate"/>
        </w:r>
        <w:r w:rsidRPr="005151AB">
          <w:rPr>
            <w:rFonts w:cs="Arial"/>
            <w:noProof/>
            <w:vertAlign w:val="superscript"/>
          </w:rPr>
          <w:t>22</w:t>
        </w:r>
        <w:r w:rsidR="000E5589">
          <w:rPr>
            <w:rFonts w:cs="Arial"/>
          </w:rPr>
          <w:fldChar w:fldCharType="end"/>
        </w:r>
      </w:hyperlink>
      <w:r w:rsidR="00143734">
        <w:rPr>
          <w:rFonts w:cs="Arial"/>
        </w:rPr>
        <w:t xml:space="preserve"> </w:t>
      </w:r>
      <w:r w:rsidRPr="00040FD4">
        <w:rPr>
          <w:rFonts w:cs="Arial"/>
        </w:rPr>
        <w:t xml:space="preserve"> </w:t>
      </w:r>
      <w:r w:rsidR="00143734">
        <w:rPr>
          <w:rFonts w:cs="Arial"/>
        </w:rPr>
        <w:t>In one study</w:t>
      </w:r>
      <w:r>
        <w:rPr>
          <w:rFonts w:cs="Arial"/>
        </w:rPr>
        <w:t>, 80% of</w:t>
      </w:r>
      <w:r w:rsidRPr="00040FD4">
        <w:rPr>
          <w:rFonts w:cs="Arial"/>
        </w:rPr>
        <w:t xml:space="preserve"> anaplastic astrocytomas and GBMs that had an </w:t>
      </w:r>
      <w:r w:rsidRPr="00040FD4">
        <w:rPr>
          <w:rFonts w:cs="Arial"/>
          <w:i/>
        </w:rPr>
        <w:t>IDH1</w:t>
      </w:r>
      <w:r w:rsidRPr="00040FD4">
        <w:rPr>
          <w:rFonts w:cs="Arial"/>
        </w:rPr>
        <w:t xml:space="preserve"> or </w:t>
      </w:r>
      <w:r w:rsidRPr="00040FD4">
        <w:rPr>
          <w:rFonts w:cs="Arial"/>
          <w:i/>
        </w:rPr>
        <w:t>IDH2</w:t>
      </w:r>
      <w:r w:rsidRPr="00040FD4">
        <w:rPr>
          <w:rFonts w:cs="Arial"/>
        </w:rPr>
        <w:t xml:space="preserve"> mutation also carried a </w:t>
      </w:r>
      <w:r w:rsidRPr="00040FD4">
        <w:rPr>
          <w:rFonts w:cs="Arial"/>
          <w:i/>
        </w:rPr>
        <w:t>TP53</w:t>
      </w:r>
      <w:r>
        <w:rPr>
          <w:rFonts w:cs="Arial"/>
        </w:rPr>
        <w:t xml:space="preserve"> mutation. Conversely,</w:t>
      </w:r>
      <w:r w:rsidRPr="00040FD4">
        <w:rPr>
          <w:rFonts w:cs="Arial"/>
        </w:rPr>
        <w:t xml:space="preserve"> </w:t>
      </w:r>
      <w:r w:rsidRPr="00040FD4">
        <w:rPr>
          <w:rFonts w:cs="Arial"/>
          <w:i/>
        </w:rPr>
        <w:t>TP53</w:t>
      </w:r>
      <w:r w:rsidRPr="00040FD4">
        <w:rPr>
          <w:rFonts w:cs="Arial"/>
        </w:rPr>
        <w:t xml:space="preserve"> mutation</w:t>
      </w:r>
      <w:r>
        <w:rPr>
          <w:rFonts w:cs="Arial"/>
        </w:rPr>
        <w:t>s were</w:t>
      </w:r>
      <w:r w:rsidR="00624FDD">
        <w:rPr>
          <w:rFonts w:cs="Arial"/>
        </w:rPr>
        <w:t xml:space="preserve"> identified in only 18% of high-</w:t>
      </w:r>
      <w:r w:rsidRPr="00040FD4">
        <w:rPr>
          <w:rFonts w:cs="Arial"/>
        </w:rPr>
        <w:t xml:space="preserve">grade astrocytomas that lacked an </w:t>
      </w:r>
      <w:r w:rsidRPr="00040FD4">
        <w:rPr>
          <w:rFonts w:cs="Arial"/>
          <w:i/>
        </w:rPr>
        <w:t>IDH1</w:t>
      </w:r>
      <w:r w:rsidRPr="00040FD4">
        <w:rPr>
          <w:rFonts w:cs="Arial"/>
        </w:rPr>
        <w:t xml:space="preserve"> or </w:t>
      </w:r>
      <w:r w:rsidRPr="00040FD4">
        <w:rPr>
          <w:rFonts w:cs="Arial"/>
          <w:i/>
        </w:rPr>
        <w:t>IDH2</w:t>
      </w:r>
      <w:r w:rsidRPr="00040FD4">
        <w:rPr>
          <w:rFonts w:cs="Arial"/>
        </w:rPr>
        <w:t xml:space="preserve"> mutation</w:t>
      </w:r>
      <w:r w:rsidR="00624FDD">
        <w:rPr>
          <w:rFonts w:cs="Arial"/>
        </w:rPr>
        <w:t>.</w:t>
      </w:r>
      <w:hyperlink w:anchor="_ENREF_8" w:tooltip="Yan, 2009 #482" w:history="1">
        <w:r w:rsidR="000E5589">
          <w:rPr>
            <w:rFonts w:cs="Arial"/>
          </w:rPr>
          <w:fldChar w:fldCharType="begin">
            <w:fldData xml:space="preserve">PEVuZE5vdGU+PENpdGU+PEF1dGhvcj5ZYW48L0F1dGhvcj48WWVhcj4yMDA5PC9ZZWFyPjxSZWNO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</w:fldData>
          </w:fldChar>
        </w:r>
        <w:r>
          <w:rPr>
            <w:rFonts w:cs="Arial"/>
          </w:rPr>
          <w:instrText xml:space="preserve"> ADDIN EN.CITE </w:instrText>
        </w:r>
        <w:r w:rsidR="000E5589">
          <w:rPr>
            <w:rFonts w:cs="Arial"/>
          </w:rPr>
          <w:fldChar w:fldCharType="begin">
            <w:fldData xml:space="preserve">PEVuZE5vdGU+PENpdGU+PEF1dGhvcj5ZYW48L0F1dGhvcj48WWVhcj4yMDA5PC9ZZWFyPjxSZWNO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</w:fldData>
          </w:fldChar>
        </w:r>
        <w:r>
          <w:rPr>
            <w:rFonts w:cs="Arial"/>
          </w:rPr>
          <w:instrText xml:space="preserve"> ADDIN EN.CITE.DATA </w:instrText>
        </w:r>
        <w:r w:rsidR="000E5589">
          <w:rPr>
            <w:rFonts w:cs="Arial"/>
          </w:rPr>
        </w:r>
        <w:r w:rsidR="000E5589">
          <w:rPr>
            <w:rFonts w:cs="Arial"/>
          </w:rPr>
          <w:fldChar w:fldCharType="end"/>
        </w:r>
        <w:r w:rsidR="000E5589">
          <w:rPr>
            <w:rFonts w:cs="Arial"/>
          </w:rPr>
        </w:r>
        <w:r w:rsidR="000E5589">
          <w:rPr>
            <w:rFonts w:cs="Arial"/>
          </w:rPr>
          <w:fldChar w:fldCharType="separate"/>
        </w:r>
        <w:r w:rsidRPr="00040FD4">
          <w:rPr>
            <w:rFonts w:cs="Arial"/>
            <w:noProof/>
            <w:vertAlign w:val="superscript"/>
          </w:rPr>
          <w:t>8</w:t>
        </w:r>
        <w:r w:rsidR="000E5589">
          <w:rPr>
            <w:rFonts w:cs="Arial"/>
          </w:rPr>
          <w:fldChar w:fldCharType="end"/>
        </w:r>
      </w:hyperlink>
      <w:r w:rsidRPr="00040FD4">
        <w:rPr>
          <w:rFonts w:cs="Arial"/>
        </w:rPr>
        <w:t xml:space="preserve"> Thus, there is a strong association between </w:t>
      </w:r>
      <w:r w:rsidRPr="00040FD4">
        <w:rPr>
          <w:rFonts w:cs="Arial"/>
          <w:i/>
        </w:rPr>
        <w:t>IDH1</w:t>
      </w:r>
      <w:r w:rsidRPr="00040FD4">
        <w:rPr>
          <w:rFonts w:cs="Arial"/>
        </w:rPr>
        <w:t xml:space="preserve"> mutation and </w:t>
      </w:r>
      <w:r w:rsidRPr="00040FD4">
        <w:rPr>
          <w:rFonts w:cs="Arial"/>
          <w:i/>
        </w:rPr>
        <w:t>TP53</w:t>
      </w:r>
      <w:r w:rsidRPr="00040FD4">
        <w:rPr>
          <w:rFonts w:cs="Arial"/>
        </w:rPr>
        <w:t xml:space="preserve"> mutation in diffuse </w:t>
      </w:r>
      <w:proofErr w:type="spellStart"/>
      <w:r w:rsidRPr="00040FD4">
        <w:rPr>
          <w:rFonts w:cs="Arial"/>
        </w:rPr>
        <w:t>astrocytomas</w:t>
      </w:r>
      <w:proofErr w:type="spellEnd"/>
      <w:r w:rsidR="00624FDD">
        <w:rPr>
          <w:rFonts w:cs="Arial"/>
        </w:rPr>
        <w:t>,</w:t>
      </w:r>
      <w:r>
        <w:rPr>
          <w:rFonts w:cs="Arial"/>
        </w:rPr>
        <w:t xml:space="preserve"> and this combination of mutations is helpful in distinguishing </w:t>
      </w:r>
      <w:proofErr w:type="spellStart"/>
      <w:r>
        <w:rPr>
          <w:rFonts w:cs="Arial"/>
        </w:rPr>
        <w:t>astrocytomas</w:t>
      </w:r>
      <w:proofErr w:type="spellEnd"/>
      <w:r>
        <w:rPr>
          <w:rFonts w:cs="Arial"/>
        </w:rPr>
        <w:t xml:space="preserve"> from </w:t>
      </w:r>
      <w:proofErr w:type="spellStart"/>
      <w:r>
        <w:rPr>
          <w:rFonts w:cs="Arial"/>
        </w:rPr>
        <w:t>oligodendroglimas</w:t>
      </w:r>
      <w:proofErr w:type="spellEnd"/>
      <w:r w:rsidRPr="00040FD4">
        <w:rPr>
          <w:rFonts w:cs="Arial"/>
        </w:rPr>
        <w:t xml:space="preserve">. </w:t>
      </w:r>
      <w:r>
        <w:rPr>
          <w:rFonts w:cs="Arial"/>
        </w:rPr>
        <w:t>I</w:t>
      </w:r>
      <w:r w:rsidRPr="00040FD4">
        <w:rPr>
          <w:rFonts w:cs="Arial"/>
        </w:rPr>
        <w:t>mmunohistochemical reactivity for the p53 protein is often used as a marker for astrocytic differentiatio</w:t>
      </w:r>
      <w:r w:rsidR="00CA4554">
        <w:rPr>
          <w:rFonts w:cs="Arial"/>
        </w:rPr>
        <w:t>n</w:t>
      </w:r>
      <w:r w:rsidR="008E791F">
        <w:rPr>
          <w:rFonts w:cs="Arial"/>
        </w:rPr>
        <w:t xml:space="preserve"> in diffuse gliomas</w:t>
      </w:r>
      <w:r w:rsidR="00CA4554">
        <w:rPr>
          <w:rFonts w:cs="Arial"/>
        </w:rPr>
        <w:t>, since the mutant protein is degraded more slowly and accumulates in the nucleus of tumor cells</w:t>
      </w:r>
      <w:r w:rsidRPr="00040FD4">
        <w:rPr>
          <w:rFonts w:cs="Arial"/>
        </w:rPr>
        <w:t>. This immunostain</w:t>
      </w:r>
      <w:r w:rsidR="008E791F">
        <w:rPr>
          <w:rFonts w:cs="Arial"/>
        </w:rPr>
        <w:t xml:space="preserve"> reacts with both the normal</w:t>
      </w:r>
      <w:r>
        <w:rPr>
          <w:rFonts w:cs="Arial"/>
        </w:rPr>
        <w:t xml:space="preserve"> </w:t>
      </w:r>
      <w:r w:rsidR="008E791F">
        <w:rPr>
          <w:rFonts w:cs="Arial"/>
        </w:rPr>
        <w:t>and mutant forms of p53</w:t>
      </w:r>
      <w:r>
        <w:rPr>
          <w:rFonts w:cs="Arial"/>
        </w:rPr>
        <w:t xml:space="preserve"> and therefore is not entirely specific for </w:t>
      </w:r>
      <w:r w:rsidRPr="00040FD4">
        <w:rPr>
          <w:rFonts w:cs="Arial"/>
          <w:i/>
        </w:rPr>
        <w:t>TP53</w:t>
      </w:r>
      <w:r>
        <w:rPr>
          <w:rFonts w:cs="Arial"/>
        </w:rPr>
        <w:t xml:space="preserve"> mutations</w:t>
      </w:r>
      <w:r w:rsidR="00624FDD">
        <w:rPr>
          <w:rFonts w:cs="Arial"/>
        </w:rPr>
        <w:t>.</w:t>
      </w:r>
      <w:hyperlink w:anchor="_ENREF_23" w:tooltip="Kurtkaya-Yapicier, 2002 #3522" w:history="1">
        <w:r w:rsidR="000E5589">
          <w:rPr>
            <w:rFonts w:cs="Arial"/>
          </w:rPr>
          <w:fldChar w:fldCharType="begin">
            <w:fldData xml:space="preserve">PEVuZE5vdGU+PENpdGU+PEF1dGhvcj5LdXJ0a2F5YS1ZYXBpY2llcjwvQXV0aG9yPjxZZWFyPjIw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</w:fldData>
          </w:fldChar>
        </w:r>
        <w:r>
          <w:rPr>
            <w:rFonts w:cs="Arial"/>
          </w:rPr>
          <w:instrText xml:space="preserve"> ADDIN EN.CITE </w:instrText>
        </w:r>
        <w:r w:rsidR="000E5589">
          <w:rPr>
            <w:rFonts w:cs="Arial"/>
          </w:rPr>
          <w:fldChar w:fldCharType="begin">
            <w:fldData xml:space="preserve">PEVuZE5vdGU+PENpdGU+PEF1dGhvcj5LdXJ0a2F5YS1ZYXBpY2llcjwvQXV0aG9yPjxZZWFyPjIw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</w:fldData>
          </w:fldChar>
        </w:r>
        <w:r>
          <w:rPr>
            <w:rFonts w:cs="Arial"/>
          </w:rPr>
          <w:instrText xml:space="preserve"> ADDIN EN.CITE.DATA </w:instrText>
        </w:r>
        <w:r w:rsidR="000E5589">
          <w:rPr>
            <w:rFonts w:cs="Arial"/>
          </w:rPr>
        </w:r>
        <w:r w:rsidR="000E5589">
          <w:rPr>
            <w:rFonts w:cs="Arial"/>
          </w:rPr>
          <w:fldChar w:fldCharType="end"/>
        </w:r>
        <w:r w:rsidR="000E5589">
          <w:rPr>
            <w:rFonts w:cs="Arial"/>
          </w:rPr>
        </w:r>
        <w:r w:rsidR="000E5589">
          <w:rPr>
            <w:rFonts w:cs="Arial"/>
          </w:rPr>
          <w:fldChar w:fldCharType="separate"/>
        </w:r>
        <w:r w:rsidRPr="005151AB">
          <w:rPr>
            <w:rFonts w:cs="Arial"/>
            <w:noProof/>
            <w:vertAlign w:val="superscript"/>
          </w:rPr>
          <w:t>23</w:t>
        </w:r>
        <w:r w:rsidR="000E5589">
          <w:rPr>
            <w:rFonts w:cs="Arial"/>
          </w:rPr>
          <w:fldChar w:fldCharType="end"/>
        </w:r>
      </w:hyperlink>
    </w:p>
    <w:p w:rsidR="00975355" w:rsidRDefault="00975355" w:rsidP="00AA23DC">
      <w:pPr>
        <w:rPr>
          <w:rFonts w:cs="Arial"/>
          <w:b/>
          <w:szCs w:val="20"/>
        </w:rPr>
      </w:pPr>
    </w:p>
    <w:p w:rsidR="00975355" w:rsidRPr="008B2FA8" w:rsidRDefault="00975355" w:rsidP="008B2FA8">
      <w:pPr>
        <w:rPr>
          <w:rFonts w:cs="Arial"/>
          <w:b/>
          <w:szCs w:val="20"/>
        </w:rPr>
      </w:pPr>
      <w:r w:rsidRPr="008B2FA8">
        <w:rPr>
          <w:rFonts w:cs="Arial"/>
          <w:b/>
          <w:szCs w:val="20"/>
        </w:rPr>
        <w:t>ATRX</w:t>
      </w:r>
    </w:p>
    <w:p w:rsidR="00975355" w:rsidRPr="008B2FA8" w:rsidRDefault="00975355" w:rsidP="008B2FA8">
      <w:pPr>
        <w:rPr>
          <w:rFonts w:cs="Arial"/>
        </w:rPr>
      </w:pPr>
      <w:r w:rsidRPr="008B2FA8">
        <w:rPr>
          <w:rFonts w:cs="Arial"/>
          <w:i/>
        </w:rPr>
        <w:t>IDH1</w:t>
      </w:r>
      <w:r w:rsidRPr="008B2FA8">
        <w:rPr>
          <w:rFonts w:cs="Arial"/>
        </w:rPr>
        <w:t xml:space="preserve"> mutation and </w:t>
      </w:r>
      <w:r w:rsidRPr="008B2FA8">
        <w:rPr>
          <w:rFonts w:cs="Arial"/>
          <w:i/>
        </w:rPr>
        <w:t>TP53</w:t>
      </w:r>
      <w:r w:rsidRPr="008B2FA8">
        <w:rPr>
          <w:rFonts w:cs="Arial"/>
        </w:rPr>
        <w:t xml:space="preserve"> mutation in infiltrating gliomas are strongly associated with inactivating alterations in </w:t>
      </w:r>
      <w:r w:rsidRPr="008B2FA8">
        <w:rPr>
          <w:rFonts w:cs="Arial"/>
          <w:i/>
        </w:rPr>
        <w:t>Alpha Thalassemia/Mental Retardation Syndrome X-linked</w:t>
      </w:r>
      <w:r w:rsidRPr="008B2FA8">
        <w:rPr>
          <w:rFonts w:cs="Arial"/>
        </w:rPr>
        <w:t xml:space="preserve"> (</w:t>
      </w:r>
      <w:r w:rsidRPr="008B2FA8">
        <w:rPr>
          <w:rFonts w:cs="Arial"/>
          <w:i/>
        </w:rPr>
        <w:t>ATRX</w:t>
      </w:r>
      <w:r w:rsidR="00143734">
        <w:rPr>
          <w:rFonts w:cs="Arial"/>
        </w:rPr>
        <w:t xml:space="preserve">), a gene that encodes </w:t>
      </w:r>
      <w:r w:rsidRPr="008B2FA8">
        <w:rPr>
          <w:rFonts w:cs="Arial"/>
        </w:rPr>
        <w:t>a protein involved in chromatin remodeling</w:t>
      </w:r>
      <w:r w:rsidR="00624FDD">
        <w:rPr>
          <w:rFonts w:cs="Arial"/>
        </w:rPr>
        <w:t>.</w:t>
      </w:r>
      <w:r w:rsidR="000E5589">
        <w:rPr>
          <w:rFonts w:cs="Arial"/>
        </w:rPr>
        <w:fldChar w:fldCharType="begin">
          <w:fldData xml:space="preserve">PEVuZE5vdGU+PENpdGU+PEF1dGhvcj5MaXU8L0F1dGhvcj48WWVhcj4yMDEyPC9ZZWFyPjxSZWNO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</w:fldData>
        </w:fldChar>
      </w:r>
      <w:r>
        <w:rPr>
          <w:rFonts w:cs="Arial"/>
        </w:rPr>
        <w:instrText xml:space="preserve"> ADDIN EN.CITE </w:instrText>
      </w:r>
      <w:r w:rsidR="000E5589">
        <w:rPr>
          <w:rFonts w:cs="Arial"/>
        </w:rPr>
        <w:fldChar w:fldCharType="begin">
          <w:fldData xml:space="preserve">PEVuZE5vdGU+PENpdGU+PEF1dGhvcj5MaXU8L0F1dGhvcj48WWVhcj4yMDEyPC9ZZWFyPjxSZWNO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</w:fldData>
        </w:fldChar>
      </w:r>
      <w:r>
        <w:rPr>
          <w:rFonts w:cs="Arial"/>
        </w:rPr>
        <w:instrText xml:space="preserve"> ADDIN EN.CITE.DATA </w:instrText>
      </w:r>
      <w:r w:rsidR="000E5589">
        <w:rPr>
          <w:rFonts w:cs="Arial"/>
        </w:rPr>
      </w:r>
      <w:r w:rsidR="000E5589">
        <w:rPr>
          <w:rFonts w:cs="Arial"/>
        </w:rPr>
        <w:fldChar w:fldCharType="end"/>
      </w:r>
      <w:r w:rsidR="000E5589">
        <w:rPr>
          <w:rFonts w:cs="Arial"/>
        </w:rPr>
      </w:r>
      <w:r w:rsidR="000E5589">
        <w:rPr>
          <w:rFonts w:cs="Arial"/>
        </w:rPr>
        <w:fldChar w:fldCharType="separate"/>
      </w:r>
      <w:hyperlink w:anchor="_ENREF_22" w:tooltip="Liu, 2012 #8419" w:history="1">
        <w:r w:rsidRPr="005151AB">
          <w:rPr>
            <w:rFonts w:cs="Arial"/>
            <w:noProof/>
            <w:vertAlign w:val="superscript"/>
          </w:rPr>
          <w:t>22</w:t>
        </w:r>
      </w:hyperlink>
      <w:r w:rsidRPr="005151AB">
        <w:rPr>
          <w:rFonts w:cs="Arial"/>
          <w:noProof/>
          <w:vertAlign w:val="superscript"/>
        </w:rPr>
        <w:t>,</w:t>
      </w:r>
      <w:hyperlink w:anchor="_ENREF_24" w:tooltip="Jiao, 2012 #8722" w:history="1">
        <w:r w:rsidRPr="005151AB">
          <w:rPr>
            <w:rFonts w:cs="Arial"/>
            <w:noProof/>
            <w:vertAlign w:val="superscript"/>
          </w:rPr>
          <w:t>24</w:t>
        </w:r>
      </w:hyperlink>
      <w:r w:rsidR="000E5589">
        <w:rPr>
          <w:rFonts w:cs="Arial"/>
        </w:rPr>
        <w:fldChar w:fldCharType="end"/>
      </w:r>
      <w:hyperlink w:anchor="_ENREF_24" w:tooltip="Jiao, 2012 #8722" w:history="1"/>
      <w:r w:rsidRPr="008B2FA8">
        <w:rPr>
          <w:rFonts w:cs="Arial"/>
        </w:rPr>
        <w:t xml:space="preserve"> </w:t>
      </w:r>
      <w:r w:rsidRPr="008B2FA8">
        <w:rPr>
          <w:rFonts w:cs="Arial"/>
          <w:i/>
        </w:rPr>
        <w:t>ATRX</w:t>
      </w:r>
      <w:r>
        <w:rPr>
          <w:rFonts w:cs="Arial"/>
        </w:rPr>
        <w:t xml:space="preserve"> mutations are a mark</w:t>
      </w:r>
      <w:r w:rsidR="00143734">
        <w:rPr>
          <w:rFonts w:cs="Arial"/>
        </w:rPr>
        <w:t>er of astrocytic lineage among the</w:t>
      </w:r>
      <w:r>
        <w:rPr>
          <w:rFonts w:cs="Arial"/>
        </w:rPr>
        <w:t xml:space="preserve"> </w:t>
      </w:r>
      <w:r w:rsidRPr="008B2FA8">
        <w:rPr>
          <w:rFonts w:cs="Arial"/>
          <w:i/>
        </w:rPr>
        <w:t xml:space="preserve">IDH </w:t>
      </w:r>
      <w:r>
        <w:rPr>
          <w:rFonts w:cs="Arial"/>
        </w:rPr>
        <w:t>mutant gliomas</w:t>
      </w:r>
      <w:r w:rsidR="004B670A">
        <w:rPr>
          <w:rFonts w:cs="Arial"/>
        </w:rPr>
        <w:t xml:space="preserve"> and are mutually exclusive with 1p/19q </w:t>
      </w:r>
      <w:proofErr w:type="spellStart"/>
      <w:r w:rsidR="004B670A">
        <w:rPr>
          <w:rFonts w:cs="Arial"/>
        </w:rPr>
        <w:t>codeletion</w:t>
      </w:r>
      <w:proofErr w:type="spellEnd"/>
      <w:r>
        <w:rPr>
          <w:rFonts w:cs="Arial"/>
        </w:rPr>
        <w:t xml:space="preserve">. </w:t>
      </w:r>
      <w:r w:rsidR="00143734">
        <w:rPr>
          <w:rFonts w:cs="Arial"/>
        </w:rPr>
        <w:t>Mutations are</w:t>
      </w:r>
      <w:r w:rsidRPr="008B2FA8">
        <w:rPr>
          <w:rFonts w:cs="Arial"/>
        </w:rPr>
        <w:t xml:space="preserve"> most frequent in grade II (67%) and grade III (73%) astrocytomas </w:t>
      </w:r>
      <w:r>
        <w:rPr>
          <w:rFonts w:cs="Arial"/>
        </w:rPr>
        <w:t>and secon</w:t>
      </w:r>
      <w:r w:rsidR="00143734">
        <w:rPr>
          <w:rFonts w:cs="Arial"/>
        </w:rPr>
        <w:t>dary GBMs (57%), while they are</w:t>
      </w:r>
      <w:r w:rsidRPr="008B2FA8">
        <w:rPr>
          <w:rFonts w:cs="Arial"/>
        </w:rPr>
        <w:t xml:space="preserve"> </w:t>
      </w:r>
      <w:r>
        <w:rPr>
          <w:rFonts w:cs="Arial"/>
        </w:rPr>
        <w:t xml:space="preserve">uncommon in primary GBMs and oligodendrogliomas. Nearly all diffuse gliomas with </w:t>
      </w:r>
      <w:r w:rsidRPr="008B2FA8">
        <w:rPr>
          <w:rFonts w:cs="Arial"/>
          <w:i/>
        </w:rPr>
        <w:t>IDH</w:t>
      </w:r>
      <w:r>
        <w:rPr>
          <w:rFonts w:cs="Arial"/>
        </w:rPr>
        <w:t xml:space="preserve"> and </w:t>
      </w:r>
      <w:r w:rsidRPr="008B2FA8">
        <w:rPr>
          <w:rFonts w:cs="Arial"/>
          <w:i/>
        </w:rPr>
        <w:t>ATRX</w:t>
      </w:r>
      <w:r>
        <w:rPr>
          <w:rFonts w:cs="Arial"/>
        </w:rPr>
        <w:t xml:space="preserve"> mutations also harbor</w:t>
      </w:r>
      <w:r w:rsidRPr="008B2FA8">
        <w:rPr>
          <w:rFonts w:cs="Arial"/>
        </w:rPr>
        <w:t xml:space="preserve"> </w:t>
      </w:r>
      <w:r w:rsidRPr="008B2FA8">
        <w:rPr>
          <w:rFonts w:cs="Arial"/>
          <w:i/>
        </w:rPr>
        <w:t>TP53</w:t>
      </w:r>
      <w:r w:rsidR="004B670A">
        <w:rPr>
          <w:rFonts w:cs="Arial"/>
        </w:rPr>
        <w:t xml:space="preserve"> mutation </w:t>
      </w:r>
      <w:r>
        <w:rPr>
          <w:rFonts w:cs="Arial"/>
        </w:rPr>
        <w:t>and are</w:t>
      </w:r>
      <w:r w:rsidRPr="008B2FA8">
        <w:rPr>
          <w:rFonts w:cs="Arial"/>
        </w:rPr>
        <w:t xml:space="preserve"> associated with the </w:t>
      </w:r>
      <w:r w:rsidR="00624FDD" w:rsidRPr="008B2FA8">
        <w:rPr>
          <w:rFonts w:cs="Arial"/>
        </w:rPr>
        <w:t xml:space="preserve">alternative lengthening of </w:t>
      </w:r>
      <w:r w:rsidR="00624FDD">
        <w:rPr>
          <w:rFonts w:cs="Arial"/>
        </w:rPr>
        <w:t xml:space="preserve">telomeres </w:t>
      </w:r>
      <w:r w:rsidR="004B670A">
        <w:rPr>
          <w:rFonts w:cs="Arial"/>
        </w:rPr>
        <w:t>(ALT) phenotype</w:t>
      </w:r>
      <w:r w:rsidR="00624FDD">
        <w:rPr>
          <w:rFonts w:cs="Arial"/>
        </w:rPr>
        <w:t>.</w:t>
      </w:r>
      <w:hyperlink w:anchor="_ENREF_24" w:tooltip="Jiao, 2012 #8722" w:history="1">
        <w:r w:rsidR="000E5589">
          <w:rPr>
            <w:rFonts w:cs="Arial"/>
          </w:rPr>
          <w:fldChar w:fldCharType="begin">
            <w:fldData xml:space="preserve">PEVuZE5vdGU+PENpdGU+PEF1dGhvcj5KaWFvPC9BdXRob3I+PFllYXI+MjAxMjwvWWVhcj48UmVj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</w:fldData>
          </w:fldChar>
        </w:r>
        <w:r>
          <w:rPr>
            <w:rFonts w:cs="Arial"/>
          </w:rPr>
          <w:instrText xml:space="preserve"> ADDIN EN.CITE </w:instrText>
        </w:r>
        <w:r w:rsidR="000E5589">
          <w:rPr>
            <w:rFonts w:cs="Arial"/>
          </w:rPr>
          <w:fldChar w:fldCharType="begin">
            <w:fldData xml:space="preserve">PEVuZE5vdGU+PENpdGU+PEF1dGhvcj5KaWFvPC9BdXRob3I+PFllYXI+MjAxMjwvWWVhcj48UmVj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</w:fldData>
          </w:fldChar>
        </w:r>
        <w:r>
          <w:rPr>
            <w:rFonts w:cs="Arial"/>
          </w:rPr>
          <w:instrText xml:space="preserve"> ADDIN EN.CITE.DATA </w:instrText>
        </w:r>
        <w:r w:rsidR="000E5589">
          <w:rPr>
            <w:rFonts w:cs="Arial"/>
          </w:rPr>
        </w:r>
        <w:r w:rsidR="000E5589">
          <w:rPr>
            <w:rFonts w:cs="Arial"/>
          </w:rPr>
          <w:fldChar w:fldCharType="end"/>
        </w:r>
        <w:r w:rsidR="000E5589">
          <w:rPr>
            <w:rFonts w:cs="Arial"/>
          </w:rPr>
        </w:r>
        <w:r w:rsidR="000E5589">
          <w:rPr>
            <w:rFonts w:cs="Arial"/>
          </w:rPr>
          <w:fldChar w:fldCharType="separate"/>
        </w:r>
        <w:r w:rsidRPr="005151AB">
          <w:rPr>
            <w:rFonts w:cs="Arial"/>
            <w:noProof/>
            <w:vertAlign w:val="superscript"/>
          </w:rPr>
          <w:t>24</w:t>
        </w:r>
        <w:r w:rsidR="000E5589">
          <w:rPr>
            <w:rFonts w:cs="Arial"/>
          </w:rPr>
          <w:fldChar w:fldCharType="end"/>
        </w:r>
      </w:hyperlink>
      <w:r>
        <w:rPr>
          <w:rFonts w:cs="Arial"/>
        </w:rPr>
        <w:t xml:space="preserve"> Imm</w:t>
      </w:r>
      <w:r w:rsidR="00143734">
        <w:rPr>
          <w:rFonts w:cs="Arial"/>
        </w:rPr>
        <w:t>unohistochemistry for ATRX demonstrates</w:t>
      </w:r>
      <w:r>
        <w:rPr>
          <w:rFonts w:cs="Arial"/>
        </w:rPr>
        <w:t xml:space="preserve"> a loss of protein expression in neoplasti</w:t>
      </w:r>
      <w:r w:rsidR="004B670A">
        <w:rPr>
          <w:rFonts w:cs="Arial"/>
        </w:rPr>
        <w:t>c cells</w:t>
      </w:r>
      <w:r>
        <w:rPr>
          <w:rFonts w:cs="Arial"/>
        </w:rPr>
        <w:t xml:space="preserve"> that harbor inactivating mutations, whil</w:t>
      </w:r>
      <w:r w:rsidR="00624FDD">
        <w:rPr>
          <w:rFonts w:cs="Arial"/>
        </w:rPr>
        <w:t xml:space="preserve">e expression is retained in </w:t>
      </w:r>
      <w:proofErr w:type="spellStart"/>
      <w:r w:rsidR="00624FDD">
        <w:rPr>
          <w:rFonts w:cs="Arial"/>
        </w:rPr>
        <w:t>non</w:t>
      </w:r>
      <w:r>
        <w:rPr>
          <w:rFonts w:cs="Arial"/>
        </w:rPr>
        <w:t>neopla</w:t>
      </w:r>
      <w:r w:rsidR="00624FDD">
        <w:rPr>
          <w:rFonts w:cs="Arial"/>
        </w:rPr>
        <w:t>stic</w:t>
      </w:r>
      <w:proofErr w:type="spellEnd"/>
      <w:r w:rsidR="00624FDD">
        <w:rPr>
          <w:rFonts w:cs="Arial"/>
        </w:rPr>
        <w:t xml:space="preserve"> cells within the sample (e</w:t>
      </w:r>
      <w:r>
        <w:rPr>
          <w:rFonts w:cs="Arial"/>
        </w:rPr>
        <w:t>g, endothelial cells)</w:t>
      </w:r>
      <w:r w:rsidR="00624FDD">
        <w:rPr>
          <w:rFonts w:cs="Arial"/>
        </w:rPr>
        <w:t>.</w:t>
      </w:r>
      <w:r w:rsidR="000E5589">
        <w:rPr>
          <w:rFonts w:cs="Arial"/>
        </w:rPr>
        <w:fldChar w:fldCharType="begin">
          <w:fldData xml:space="preserve">PEVuZE5vdGU+PENpdGU+PEF1dGhvcj5XaWVzdGxlcjwvQXV0aG9yPjxZZWFyPjIwMTM8L1llYXI+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</w:fldData>
        </w:fldChar>
      </w:r>
      <w:r>
        <w:rPr>
          <w:rFonts w:cs="Arial"/>
        </w:rPr>
        <w:instrText xml:space="preserve"> ADDIN EN.CITE </w:instrText>
      </w:r>
      <w:r w:rsidR="000E5589">
        <w:rPr>
          <w:rFonts w:cs="Arial"/>
        </w:rPr>
        <w:fldChar w:fldCharType="begin">
          <w:fldData xml:space="preserve">PEVuZE5vdGU+PENpdGU+PEF1dGhvcj5XaWVzdGxlcjwvQXV0aG9yPjxZZWFyPjIwMTM8L1llYXI+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</w:fldData>
        </w:fldChar>
      </w:r>
      <w:r>
        <w:rPr>
          <w:rFonts w:cs="Arial"/>
        </w:rPr>
        <w:instrText xml:space="preserve"> ADDIN EN.CITE.DATA </w:instrText>
      </w:r>
      <w:r w:rsidR="000E5589">
        <w:rPr>
          <w:rFonts w:cs="Arial"/>
        </w:rPr>
      </w:r>
      <w:r w:rsidR="000E5589">
        <w:rPr>
          <w:rFonts w:cs="Arial"/>
        </w:rPr>
        <w:fldChar w:fldCharType="end"/>
      </w:r>
      <w:r w:rsidR="000E5589">
        <w:rPr>
          <w:rFonts w:cs="Arial"/>
        </w:rPr>
      </w:r>
      <w:r w:rsidR="000E5589">
        <w:rPr>
          <w:rFonts w:cs="Arial"/>
        </w:rPr>
        <w:fldChar w:fldCharType="separate"/>
      </w:r>
      <w:hyperlink w:anchor="_ENREF_25" w:tooltip="Wiestler, 2013 #8720" w:history="1">
        <w:r w:rsidRPr="005151AB">
          <w:rPr>
            <w:rFonts w:cs="Arial"/>
            <w:noProof/>
            <w:vertAlign w:val="superscript"/>
          </w:rPr>
          <w:t>25</w:t>
        </w:r>
      </w:hyperlink>
      <w:r w:rsidRPr="005151AB">
        <w:rPr>
          <w:rFonts w:cs="Arial"/>
          <w:noProof/>
          <w:vertAlign w:val="superscript"/>
        </w:rPr>
        <w:t>,</w:t>
      </w:r>
      <w:hyperlink w:anchor="_ENREF_26" w:tooltip="Nguyen, 2013 #8721" w:history="1">
        <w:r w:rsidRPr="005151AB">
          <w:rPr>
            <w:rFonts w:cs="Arial"/>
            <w:noProof/>
            <w:vertAlign w:val="superscript"/>
          </w:rPr>
          <w:t>26</w:t>
        </w:r>
      </w:hyperlink>
      <w:r w:rsidR="000E5589">
        <w:rPr>
          <w:rFonts w:cs="Arial"/>
        </w:rPr>
        <w:fldChar w:fldCharType="end"/>
      </w:r>
      <w:r>
        <w:rPr>
          <w:rFonts w:cs="Arial"/>
        </w:rPr>
        <w:t xml:space="preserve"> </w:t>
      </w:r>
    </w:p>
    <w:p w:rsidR="00975355" w:rsidRPr="004C48CC" w:rsidRDefault="00975355" w:rsidP="00AA23DC">
      <w:pPr>
        <w:rPr>
          <w:rFonts w:cs="Arial"/>
          <w:b/>
          <w:szCs w:val="20"/>
        </w:rPr>
      </w:pPr>
    </w:p>
    <w:p w:rsidR="00975355" w:rsidRPr="00B53668" w:rsidRDefault="00975355" w:rsidP="00AA23DC">
      <w:pPr>
        <w:rPr>
          <w:rFonts w:cs="Arial"/>
          <w:b/>
          <w:szCs w:val="20"/>
        </w:rPr>
      </w:pPr>
      <w:r w:rsidRPr="00B53668">
        <w:rPr>
          <w:rFonts w:cs="Arial"/>
          <w:b/>
          <w:szCs w:val="20"/>
        </w:rPr>
        <w:t xml:space="preserve">EGFR </w:t>
      </w:r>
    </w:p>
    <w:p w:rsidR="00975355" w:rsidRPr="00B53668" w:rsidRDefault="00975355" w:rsidP="00AA23DC">
      <w:pPr>
        <w:rPr>
          <w:rFonts w:cs="Arial"/>
          <w:color w:val="000000"/>
          <w:szCs w:val="20"/>
        </w:rPr>
      </w:pPr>
      <w:r>
        <w:rPr>
          <w:rFonts w:cs="Arial"/>
          <w:color w:val="000000"/>
          <w:szCs w:val="20"/>
        </w:rPr>
        <w:t>Epidermal growth factor receptor (</w:t>
      </w:r>
      <w:r w:rsidRPr="00B53668">
        <w:rPr>
          <w:rFonts w:cs="Arial"/>
          <w:color w:val="000000"/>
          <w:szCs w:val="20"/>
        </w:rPr>
        <w:t>EGFR</w:t>
      </w:r>
      <w:r>
        <w:rPr>
          <w:rFonts w:cs="Arial"/>
          <w:color w:val="000000"/>
          <w:szCs w:val="20"/>
        </w:rPr>
        <w:t>)</w:t>
      </w:r>
      <w:r w:rsidRPr="00B53668">
        <w:rPr>
          <w:rFonts w:cs="Arial"/>
          <w:color w:val="000000"/>
          <w:szCs w:val="20"/>
        </w:rPr>
        <w:t xml:space="preserve"> is a transmembrane receptor tyrosine kinase, whose ligands include EGF and TGF-</w:t>
      </w:r>
      <w:r w:rsidRPr="00B53668">
        <w:rPr>
          <w:rFonts w:ascii="Times New Roman" w:hAnsi="Times New Roman"/>
          <w:color w:val="000000"/>
          <w:szCs w:val="20"/>
        </w:rPr>
        <w:t>α</w:t>
      </w:r>
      <w:r w:rsidRPr="00B53668">
        <w:rPr>
          <w:rFonts w:cs="Arial"/>
          <w:color w:val="000000"/>
          <w:szCs w:val="20"/>
        </w:rPr>
        <w:t xml:space="preserve">. </w:t>
      </w:r>
      <w:r w:rsidRPr="00B53668">
        <w:rPr>
          <w:rFonts w:cs="Arial"/>
          <w:i/>
          <w:iCs/>
          <w:color w:val="000000"/>
          <w:szCs w:val="20"/>
        </w:rPr>
        <w:t>EGFR</w:t>
      </w:r>
      <w:r w:rsidRPr="00B53668">
        <w:rPr>
          <w:rFonts w:cs="Arial"/>
          <w:color w:val="000000"/>
          <w:szCs w:val="20"/>
        </w:rPr>
        <w:t xml:space="preserve"> is the most frequently amplified oncogene in astrocytic tumors, b</w:t>
      </w:r>
      <w:r w:rsidR="00143734">
        <w:rPr>
          <w:rFonts w:cs="Arial"/>
          <w:color w:val="000000"/>
          <w:szCs w:val="20"/>
        </w:rPr>
        <w:t xml:space="preserve">eing amplified in over </w:t>
      </w:r>
      <w:r w:rsidRPr="00B53668">
        <w:rPr>
          <w:rFonts w:cs="Arial"/>
          <w:color w:val="000000"/>
          <w:szCs w:val="20"/>
        </w:rPr>
        <w:t>40% of all GBMs and less frequently in anaplastic astrocytomas (5</w:t>
      </w:r>
      <w:r>
        <w:rPr>
          <w:rFonts w:cs="Arial"/>
          <w:color w:val="000000"/>
          <w:szCs w:val="20"/>
        </w:rPr>
        <w:t>%</w:t>
      </w:r>
      <w:r w:rsidRPr="00B53668">
        <w:rPr>
          <w:rFonts w:cs="Arial"/>
          <w:color w:val="000000"/>
          <w:szCs w:val="20"/>
        </w:rPr>
        <w:t>-10%).</w:t>
      </w:r>
      <w:hyperlink w:anchor="_ENREF_27" w:tooltip="Brennan, 2013 #8609" w:history="1">
        <w:r w:rsidR="000E5589">
          <w:rPr>
            <w:rFonts w:cs="Arial"/>
            <w:color w:val="000000"/>
            <w:szCs w:val="20"/>
          </w:rPr>
          <w:fldChar w:fldCharType="begin">
            <w:fldData xml:space="preserve">PEVuZE5vdGU+PENpdGU+PEF1dGhvcj5CcmVubmFuPC9BdXRob3I+PFllYXI+MjAxMzwvWWVhcj48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</w:fldData>
          </w:fldChar>
        </w:r>
        <w:r>
          <w:rPr>
            <w:rFonts w:cs="Arial"/>
            <w:color w:val="000000"/>
            <w:szCs w:val="20"/>
          </w:rPr>
          <w:instrText xml:space="preserve"> ADDIN EN.CITE </w:instrText>
        </w:r>
        <w:r w:rsidR="000E5589">
          <w:rPr>
            <w:rFonts w:cs="Arial"/>
            <w:color w:val="000000"/>
            <w:szCs w:val="20"/>
          </w:rPr>
          <w:fldChar w:fldCharType="begin">
            <w:fldData xml:space="preserve">PEVuZE5vdGU+PENpdGU+PEF1dGhvcj5CcmVubmFuPC9BdXRob3I+PFllYXI+MjAxMzwvWWVhcj48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</w:fldData>
          </w:fldChar>
        </w:r>
        <w:r>
          <w:rPr>
            <w:rFonts w:cs="Arial"/>
            <w:color w:val="000000"/>
            <w:szCs w:val="20"/>
          </w:rPr>
          <w:instrText xml:space="preserve"> ADDIN EN.CITE.DATA </w:instrText>
        </w:r>
        <w:r w:rsidR="000E5589">
          <w:rPr>
            <w:rFonts w:cs="Arial"/>
            <w:color w:val="000000"/>
            <w:szCs w:val="20"/>
          </w:rPr>
        </w:r>
        <w:r w:rsidR="000E5589">
          <w:rPr>
            <w:rFonts w:cs="Arial"/>
            <w:color w:val="000000"/>
            <w:szCs w:val="20"/>
          </w:rPr>
          <w:fldChar w:fldCharType="end"/>
        </w:r>
        <w:r w:rsidR="000E5589">
          <w:rPr>
            <w:rFonts w:cs="Arial"/>
            <w:color w:val="000000"/>
            <w:szCs w:val="20"/>
          </w:rPr>
        </w:r>
        <w:r w:rsidR="000E5589">
          <w:rPr>
            <w:rFonts w:cs="Arial"/>
            <w:color w:val="000000"/>
            <w:szCs w:val="20"/>
          </w:rPr>
          <w:fldChar w:fldCharType="separate"/>
        </w:r>
        <w:r w:rsidRPr="005151AB">
          <w:rPr>
            <w:rFonts w:cs="Arial"/>
            <w:noProof/>
            <w:color w:val="000000"/>
            <w:szCs w:val="20"/>
            <w:vertAlign w:val="superscript"/>
          </w:rPr>
          <w:t>27</w:t>
        </w:r>
        <w:r w:rsidR="000E5589">
          <w:rPr>
            <w:rFonts w:cs="Arial"/>
            <w:color w:val="000000"/>
            <w:szCs w:val="20"/>
          </w:rPr>
          <w:fldChar w:fldCharType="end"/>
        </w:r>
      </w:hyperlink>
      <w:r w:rsidRPr="00B53668">
        <w:rPr>
          <w:rFonts w:cs="Arial"/>
          <w:color w:val="000000"/>
          <w:szCs w:val="20"/>
        </w:rPr>
        <w:t xml:space="preserve">  </w:t>
      </w:r>
      <w:r w:rsidRPr="00B53668">
        <w:rPr>
          <w:rFonts w:cs="Arial"/>
          <w:i/>
          <w:color w:val="000000"/>
          <w:szCs w:val="20"/>
        </w:rPr>
        <w:t xml:space="preserve">EGFR </w:t>
      </w:r>
      <w:r w:rsidRPr="00B53668">
        <w:rPr>
          <w:rFonts w:cs="Arial"/>
          <w:color w:val="000000"/>
          <w:szCs w:val="20"/>
        </w:rPr>
        <w:t>amplification is much more frequent in de novo (primary) GBMs than in secondary GBMs.</w:t>
      </w:r>
      <w:hyperlink w:anchor="_ENREF_28" w:tooltip="Ohgaki, 2007 #8527" w:history="1">
        <w:r w:rsidR="000E5589">
          <w:rPr>
            <w:rFonts w:cs="Arial"/>
            <w:color w:val="000000"/>
            <w:szCs w:val="20"/>
          </w:rPr>
          <w:fldChar w:fldCharType="begin"/>
        </w:r>
        <w:r>
          <w:rPr>
            <w:rFonts w:cs="Arial"/>
            <w:color w:val="000000"/>
            <w:szCs w:val="20"/>
          </w:rPr>
          <w:instrText xml:space="preserve"> ADDIN EN.CITE &lt;EndNote&gt;&lt;Cite&gt;&lt;Author&gt;Ohgaki&lt;/Author&gt;&lt;Year&gt;2007&lt;/Year&gt;&lt;RecNum&gt;8527&lt;/RecNum&gt;&lt;DisplayText&gt;&lt;style face="superscript"&gt;28&lt;/style&gt;&lt;/DisplayText&gt;&lt;record&gt;&lt;rec-number&gt;8527&lt;/rec-number&gt;&lt;foreign-keys&gt;&lt;key app="EN" db-id="d00w0dwd9ez9x3edw0ap00wwr5a5za2tprsp"&gt;8527&lt;/key&gt;&lt;/foreign-keys&gt;&lt;ref-type name="Journal Article"&gt;17&lt;/ref-type&gt;&lt;contributors&gt;&lt;authors&gt;&lt;author&gt;Ohgaki, H.&lt;/author&gt;&lt;author&gt;Kleihues, P.&lt;/author&gt;&lt;/authors&gt;&lt;/contributors&gt;&lt;auth-address&gt;International Agency for Research on Cancer, 150 cours Albert Thomas, 69372 Lyon Cedex 08, France. ohgaki@iarc.fr&lt;/auth-address&gt;&lt;titles&gt;&lt;title&gt;Genetic pathways to primary and secondary glioblastoma&lt;/title&gt;&lt;secondary-title&gt;Am J Pathol&lt;/secondary-title&gt;&lt;/titles&gt;&lt;periodical&gt;&lt;full-title&gt;Am J Pathol&lt;/full-title&gt;&lt;/periodical&gt;&lt;pages&gt;1445-53&lt;/pages&gt;&lt;volume&gt;170&lt;/volume&gt;&lt;number&gt;5&lt;/number&gt;&lt;edition&gt;2007/04/26&lt;/edition&gt;&lt;keywords&gt;&lt;keyword&gt;Brain Neoplasms/*genetics/*pathology&lt;/keyword&gt;&lt;keyword&gt;Chromosomes, Human, Pair 10/genetics&lt;/keyword&gt;&lt;keyword&gt;Glioblastoma/*genetics/*pathology&lt;/keyword&gt;&lt;keyword&gt;Humans&lt;/keyword&gt;&lt;keyword&gt;Loss of Heterozygosity/genetics&lt;/keyword&gt;&lt;keyword&gt;Mutation&lt;/keyword&gt;&lt;keyword&gt;PTEN Phosphohydrolase/genetics&lt;/keyword&gt;&lt;keyword&gt;Tumor Suppressor Protein p53/genetics&lt;/keyword&gt;&lt;/keywords&gt;&lt;dates&gt;&lt;year&gt;2007&lt;/year&gt;&lt;pub-dates&gt;&lt;date&gt;May&lt;/date&gt;&lt;/pub-dates&gt;&lt;/dates&gt;&lt;isbn&gt;0002-9440 (Print)&amp;#xD;0002-9440 (Linking)&lt;/isbn&gt;&lt;accession-num&gt;17456751&lt;/accession-num&gt;&lt;urls&gt;&lt;related-urls&gt;&lt;url&gt;http://www.ncbi.nlm.nih.gov/pubmed/17456751&lt;/url&gt;&lt;/related-urls&gt;&lt;/urls&gt;&lt;custom2&gt;1854940&lt;/custom2&gt;&lt;electronic-resource-num&gt;S0002-9440(10)61358-2 [pii]&amp;#xD;10.2353/ajpath.2007.070011&lt;/electronic-resource-num&gt;&lt;language&gt;eng&lt;/language&gt;&lt;/record&gt;&lt;/Cite&gt;&lt;/EndNote&gt;</w:instrText>
        </w:r>
        <w:r w:rsidR="000E5589">
          <w:rPr>
            <w:rFonts w:cs="Arial"/>
            <w:color w:val="000000"/>
            <w:szCs w:val="20"/>
          </w:rPr>
          <w:fldChar w:fldCharType="separate"/>
        </w:r>
        <w:r w:rsidRPr="005151AB">
          <w:rPr>
            <w:rFonts w:cs="Arial"/>
            <w:noProof/>
            <w:color w:val="000000"/>
            <w:szCs w:val="20"/>
            <w:vertAlign w:val="superscript"/>
          </w:rPr>
          <w:t>28</w:t>
        </w:r>
        <w:r w:rsidR="000E5589">
          <w:rPr>
            <w:rFonts w:cs="Arial"/>
            <w:color w:val="000000"/>
            <w:szCs w:val="20"/>
          </w:rPr>
          <w:fldChar w:fldCharType="end"/>
        </w:r>
      </w:hyperlink>
      <w:r w:rsidR="00143734">
        <w:rPr>
          <w:rFonts w:cs="Arial"/>
          <w:color w:val="000000"/>
          <w:szCs w:val="20"/>
        </w:rPr>
        <w:t xml:space="preserve"> </w:t>
      </w:r>
      <w:r w:rsidRPr="00B53668">
        <w:rPr>
          <w:rFonts w:cs="Arial"/>
          <w:color w:val="000000"/>
          <w:szCs w:val="20"/>
        </w:rPr>
        <w:t xml:space="preserve">Approximately one-half of those GBMs with </w:t>
      </w:r>
      <w:r w:rsidRPr="00B53668">
        <w:rPr>
          <w:rFonts w:cs="Arial"/>
          <w:i/>
          <w:iCs/>
          <w:color w:val="000000"/>
          <w:szCs w:val="20"/>
        </w:rPr>
        <w:t>EGFR</w:t>
      </w:r>
      <w:r w:rsidRPr="00B53668">
        <w:rPr>
          <w:rFonts w:cs="Arial"/>
          <w:color w:val="000000"/>
          <w:szCs w:val="20"/>
        </w:rPr>
        <w:t xml:space="preserve"> amplification also have specific </w:t>
      </w:r>
      <w:r w:rsidRPr="00B53668">
        <w:rPr>
          <w:rFonts w:cs="Arial"/>
          <w:i/>
          <w:iCs/>
          <w:color w:val="000000"/>
          <w:szCs w:val="20"/>
        </w:rPr>
        <w:t>EGFR</w:t>
      </w:r>
      <w:r w:rsidRPr="00B53668">
        <w:rPr>
          <w:rFonts w:cs="Arial"/>
          <w:color w:val="000000"/>
          <w:szCs w:val="20"/>
        </w:rPr>
        <w:t xml:space="preserve"> mutations (the </w:t>
      </w:r>
      <w:proofErr w:type="spellStart"/>
      <w:r w:rsidRPr="00B53668">
        <w:rPr>
          <w:rFonts w:cs="Arial"/>
          <w:i/>
          <w:color w:val="000000"/>
          <w:szCs w:val="20"/>
        </w:rPr>
        <w:t>vIII</w:t>
      </w:r>
      <w:proofErr w:type="spellEnd"/>
      <w:r w:rsidRPr="00B53668">
        <w:rPr>
          <w:rFonts w:cs="Arial"/>
          <w:i/>
          <w:color w:val="000000"/>
          <w:szCs w:val="20"/>
        </w:rPr>
        <w:t xml:space="preserve"> </w:t>
      </w:r>
      <w:r w:rsidRPr="00B53668">
        <w:rPr>
          <w:rFonts w:cs="Arial"/>
          <w:color w:val="000000"/>
          <w:szCs w:val="20"/>
        </w:rPr>
        <w:t xml:space="preserve">mutant), which produce a truncated transmembrane receptor with constitutive activity. Both </w:t>
      </w:r>
      <w:r w:rsidRPr="00B53668">
        <w:rPr>
          <w:rFonts w:cs="Arial"/>
          <w:i/>
          <w:color w:val="000000"/>
          <w:szCs w:val="20"/>
        </w:rPr>
        <w:t>EGFR</w:t>
      </w:r>
      <w:r w:rsidRPr="00B53668">
        <w:rPr>
          <w:rFonts w:cs="Arial"/>
          <w:color w:val="000000"/>
          <w:szCs w:val="20"/>
        </w:rPr>
        <w:t xml:space="preserve"> amplification and the </w:t>
      </w:r>
      <w:proofErr w:type="spellStart"/>
      <w:r w:rsidRPr="00B53668">
        <w:rPr>
          <w:rFonts w:cs="Arial"/>
          <w:i/>
          <w:color w:val="000000"/>
          <w:szCs w:val="20"/>
        </w:rPr>
        <w:t>EGFRvIII</w:t>
      </w:r>
      <w:proofErr w:type="spellEnd"/>
      <w:r w:rsidRPr="00B53668">
        <w:rPr>
          <w:rFonts w:cs="Arial"/>
          <w:i/>
          <w:color w:val="000000"/>
          <w:szCs w:val="20"/>
        </w:rPr>
        <w:t xml:space="preserve"> </w:t>
      </w:r>
      <w:r w:rsidRPr="00B53668">
        <w:rPr>
          <w:rFonts w:cs="Arial"/>
          <w:color w:val="000000"/>
          <w:szCs w:val="20"/>
        </w:rPr>
        <w:t xml:space="preserve">mutant are mutually exclusive with </w:t>
      </w:r>
      <w:r w:rsidRPr="00B53668">
        <w:rPr>
          <w:rFonts w:cs="Arial"/>
          <w:i/>
          <w:color w:val="000000"/>
          <w:szCs w:val="20"/>
        </w:rPr>
        <w:t>IDH</w:t>
      </w:r>
      <w:r w:rsidRPr="00B53668">
        <w:rPr>
          <w:rFonts w:cs="Arial"/>
          <w:color w:val="000000"/>
          <w:szCs w:val="20"/>
        </w:rPr>
        <w:t xml:space="preserve"> mutations. </w:t>
      </w:r>
      <w:r w:rsidRPr="00B53668">
        <w:rPr>
          <w:rFonts w:cs="Arial"/>
          <w:i/>
          <w:color w:val="000000"/>
          <w:szCs w:val="20"/>
        </w:rPr>
        <w:t>EGFR</w:t>
      </w:r>
      <w:r w:rsidRPr="00B53668">
        <w:rPr>
          <w:rFonts w:cs="Arial"/>
          <w:color w:val="000000"/>
          <w:szCs w:val="20"/>
        </w:rPr>
        <w:t xml:space="preserve"> amplification is specific to those gliomas that are astrocytic in differentiation and of higher grade, such as anaplastic astrocytoma, WHO grade III, and GBM, WHO grade IV.</w:t>
      </w:r>
      <w:hyperlink w:anchor="_ENREF_29" w:tooltip="Smith, 2001 #94" w:history="1">
        <w:r w:rsidR="000E5589">
          <w:rPr>
            <w:rFonts w:cs="Arial"/>
            <w:color w:val="000000"/>
            <w:szCs w:val="20"/>
          </w:rPr>
          <w:fldChar w:fldCharType="begin">
            <w:fldData xml:space="preserve">PEVuZE5vdGU+PENpdGU+PEF1dGhvcj5TbWl0aDwvQXV0aG9yPjxZZWFyPjIwMDE8L1llYXI+PFJl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</w:fldData>
          </w:fldChar>
        </w:r>
        <w:r>
          <w:rPr>
            <w:rFonts w:cs="Arial"/>
            <w:color w:val="000000"/>
            <w:szCs w:val="20"/>
          </w:rPr>
          <w:instrText xml:space="preserve"> ADDIN EN.CITE </w:instrText>
        </w:r>
        <w:r w:rsidR="000E5589">
          <w:rPr>
            <w:rFonts w:cs="Arial"/>
            <w:color w:val="000000"/>
            <w:szCs w:val="20"/>
          </w:rPr>
          <w:fldChar w:fldCharType="begin">
            <w:fldData xml:space="preserve">PEVuZE5vdGU+PENpdGU+PEF1dGhvcj5TbWl0aDwvQXV0aG9yPjxZZWFyPjIwMDE8L1llYXI+PFJl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</w:fldData>
          </w:fldChar>
        </w:r>
        <w:r>
          <w:rPr>
            <w:rFonts w:cs="Arial"/>
            <w:color w:val="000000"/>
            <w:szCs w:val="20"/>
          </w:rPr>
          <w:instrText xml:space="preserve"> ADDIN EN.CITE.DATA </w:instrText>
        </w:r>
        <w:r w:rsidR="000E5589">
          <w:rPr>
            <w:rFonts w:cs="Arial"/>
            <w:color w:val="000000"/>
            <w:szCs w:val="20"/>
          </w:rPr>
        </w:r>
        <w:r w:rsidR="000E5589">
          <w:rPr>
            <w:rFonts w:cs="Arial"/>
            <w:color w:val="000000"/>
            <w:szCs w:val="20"/>
          </w:rPr>
          <w:fldChar w:fldCharType="end"/>
        </w:r>
        <w:r w:rsidR="000E5589">
          <w:rPr>
            <w:rFonts w:cs="Arial"/>
            <w:color w:val="000000"/>
            <w:szCs w:val="20"/>
          </w:rPr>
        </w:r>
        <w:r w:rsidR="000E5589">
          <w:rPr>
            <w:rFonts w:cs="Arial"/>
            <w:color w:val="000000"/>
            <w:szCs w:val="20"/>
          </w:rPr>
          <w:fldChar w:fldCharType="separate"/>
        </w:r>
        <w:r w:rsidRPr="005151AB">
          <w:rPr>
            <w:rFonts w:cs="Arial"/>
            <w:noProof/>
            <w:color w:val="000000"/>
            <w:szCs w:val="20"/>
            <w:vertAlign w:val="superscript"/>
          </w:rPr>
          <w:t>29</w:t>
        </w:r>
        <w:r w:rsidR="000E5589">
          <w:rPr>
            <w:rFonts w:cs="Arial"/>
            <w:color w:val="000000"/>
            <w:szCs w:val="20"/>
          </w:rPr>
          <w:fldChar w:fldCharType="end"/>
        </w:r>
      </w:hyperlink>
      <w:r w:rsidRPr="00B53668">
        <w:rPr>
          <w:rFonts w:cs="Arial"/>
          <w:color w:val="000000"/>
          <w:szCs w:val="20"/>
        </w:rPr>
        <w:t xml:space="preserve"> This molecular finding can be useful in distinguishing the morphologically similar small cell GBM, which harbor the amplification, from anaplastic oligodendrogliomas, which does not.</w:t>
      </w:r>
      <w:hyperlink w:anchor="_ENREF_30" w:tooltip="Perry, 2004 #96" w:history="1">
        <w:r w:rsidR="000E5589">
          <w:rPr>
            <w:rFonts w:cs="Arial"/>
            <w:color w:val="000000"/>
            <w:szCs w:val="20"/>
          </w:rPr>
          <w:fldChar w:fldCharType="begin"/>
        </w:r>
        <w:r>
          <w:rPr>
            <w:rFonts w:cs="Arial"/>
            <w:color w:val="000000"/>
            <w:szCs w:val="20"/>
          </w:rPr>
          <w:instrText xml:space="preserve"> ADDIN EN.CITE &lt;EndNote&gt;&lt;Cite&gt;&lt;Author&gt;Perry&lt;/Author&gt;&lt;Year&gt;2004&lt;/Year&gt;&lt;RecNum&gt;96&lt;/RecNum&gt;&lt;DisplayText&gt;&lt;style face="superscript"&gt;30&lt;/style&gt;&lt;/DisplayText&gt;&lt;record&gt;&lt;rec-number&gt;96&lt;/rec-number&gt;&lt;foreign-keys&gt;&lt;key app="EN" db-id="d00w0dwd9ez9x3edw0ap00wwr5a5za2tprsp"&gt;96&lt;/key&gt;&lt;/foreign-keys&gt;&lt;ref-type name="Journal Article"&gt;17&lt;/ref-type&gt;&lt;contributors&gt;&lt;authors&gt;&lt;author&gt;Perry, A.&lt;/author&gt;&lt;author&gt;Aldape, K. D.&lt;/author&gt;&lt;author&gt;George, D. H.&lt;/author&gt;&lt;author&gt;Burger, P. C.&lt;/author&gt;&lt;/authors&gt;&lt;/contributors&gt;&lt;auth-address&gt;Division of Neuropathology, Department of Pathology and Immunology, Washington University School of Medicine, St. Louis, Missouri 63110-1093, USA. aperry@wustl.edu&lt;/auth-address&gt;&lt;titles&gt;&lt;title&gt;Small cell astrocytoma: an aggressive variant that is clinicopathologically and genetically distinct from anaplastic oligodendroglioma&lt;/title&gt;&lt;secondary-title&gt;Cancer&lt;/secondary-title&gt;&lt;/titles&gt;&lt;periodical&gt;&lt;full-title&gt;Cancer&lt;/full-title&gt;&lt;/periodical&gt;&lt;pages&gt;2318-26&lt;/pages&gt;&lt;volume&gt;101&lt;/volume&gt;&lt;number&gt;10&lt;/number&gt;&lt;keywords&gt;&lt;keyword&gt;Adult&lt;/keyword&gt;&lt;keyword&gt;Aged&lt;/keyword&gt;&lt;keyword&gt;Aged, 80 and over&lt;/keyword&gt;&lt;keyword&gt;Astrocytoma/*genetics/*pathology&lt;/keyword&gt;&lt;keyword&gt;Brain Neoplasms/*genetics/pathology&lt;/keyword&gt;&lt;keyword&gt;Carcinoma, Small Cell/*genetics/*pathology&lt;/keyword&gt;&lt;keyword&gt;Diagnosis, Differential&lt;/keyword&gt;&lt;keyword&gt;Female&lt;/keyword&gt;&lt;keyword&gt;Gene Dosage&lt;/keyword&gt;&lt;keyword&gt;Humans&lt;/keyword&gt;&lt;keyword&gt;In Situ Hybridization, Fluorescence&lt;/keyword&gt;&lt;keyword&gt;Magnetic Resonance Imaging&lt;/keyword&gt;&lt;keyword&gt;Male&lt;/keyword&gt;&lt;keyword&gt;Middle Aged&lt;/keyword&gt;&lt;keyword&gt;Oligodendroglioma/*genetics/pathology&lt;/keyword&gt;&lt;keyword&gt;Receptor, Epidermal Growth Factor/genetics/metabolism&lt;/keyword&gt;&lt;keyword&gt;Research Support, U.S. Gov&amp;apos;t, P.H.S.&lt;/keyword&gt;&lt;/keywords&gt;&lt;dates&gt;&lt;year&gt;2004&lt;/year&gt;&lt;pub-dates&gt;&lt;date&gt;Nov 15&lt;/date&gt;&lt;/pub-dates&gt;&lt;/dates&gt;&lt;accession-num&gt;15470710&lt;/accession-num&gt;&lt;urls&gt;&lt;related-urls&gt;&lt;url&gt;http://www.ncbi.nlm.nih.gov/entrez/query.fcgi?cmd=Retrieve&amp;amp;db=PubMed&amp;amp;dopt=Citation&amp;amp;list_uids=15470710&lt;/url&gt;&lt;/related-urls&gt;&lt;/urls&gt;&lt;/record&gt;&lt;/Cite&gt;&lt;/EndNote&gt;</w:instrText>
        </w:r>
        <w:r w:rsidR="000E5589">
          <w:rPr>
            <w:rFonts w:cs="Arial"/>
            <w:color w:val="000000"/>
            <w:szCs w:val="20"/>
          </w:rPr>
          <w:fldChar w:fldCharType="separate"/>
        </w:r>
        <w:r w:rsidRPr="005151AB">
          <w:rPr>
            <w:rFonts w:cs="Arial"/>
            <w:noProof/>
            <w:color w:val="000000"/>
            <w:szCs w:val="20"/>
            <w:vertAlign w:val="superscript"/>
          </w:rPr>
          <w:t>30</w:t>
        </w:r>
        <w:r w:rsidR="000E5589">
          <w:rPr>
            <w:rFonts w:cs="Arial"/>
            <w:color w:val="000000"/>
            <w:szCs w:val="20"/>
          </w:rPr>
          <w:fldChar w:fldCharType="end"/>
        </w:r>
      </w:hyperlink>
      <w:r w:rsidRPr="00B53668">
        <w:rPr>
          <w:rFonts w:cs="Arial"/>
          <w:color w:val="000000"/>
          <w:szCs w:val="20"/>
        </w:rPr>
        <w:t xml:space="preserve"> </w:t>
      </w:r>
    </w:p>
    <w:p w:rsidR="00975355" w:rsidRPr="00B53668" w:rsidRDefault="00975355" w:rsidP="00AA23DC">
      <w:pPr>
        <w:rPr>
          <w:rFonts w:cs="Arial"/>
          <w:b/>
          <w:szCs w:val="20"/>
        </w:rPr>
      </w:pPr>
    </w:p>
    <w:p w:rsidR="00975355" w:rsidRPr="00B53668" w:rsidRDefault="00975355" w:rsidP="00AA23DC">
      <w:pPr>
        <w:rPr>
          <w:rFonts w:cs="Arial"/>
          <w:b/>
          <w:szCs w:val="20"/>
        </w:rPr>
      </w:pPr>
      <w:r w:rsidRPr="00B53668">
        <w:rPr>
          <w:rFonts w:cs="Arial"/>
          <w:b/>
          <w:szCs w:val="20"/>
        </w:rPr>
        <w:t>PTEN and LOH Chromosome 10</w:t>
      </w:r>
    </w:p>
    <w:p w:rsidR="00975355" w:rsidRPr="00B53668" w:rsidRDefault="00975355" w:rsidP="00AA23DC">
      <w:pPr>
        <w:rPr>
          <w:rFonts w:cs="Arial"/>
          <w:szCs w:val="20"/>
        </w:rPr>
      </w:pPr>
      <w:r>
        <w:t xml:space="preserve">Loss of the entire chromosome (monosomy), deletions, and copy neutral loss of heterozygosity (LOH) of chromosome 10 </w:t>
      </w:r>
      <w:r w:rsidRPr="00B53668">
        <w:rPr>
          <w:rFonts w:cs="Arial"/>
          <w:szCs w:val="20"/>
        </w:rPr>
        <w:t>occurs in 60</w:t>
      </w:r>
      <w:r>
        <w:rPr>
          <w:rFonts w:cs="Arial"/>
          <w:szCs w:val="20"/>
        </w:rPr>
        <w:t xml:space="preserve">% to </w:t>
      </w:r>
      <w:r w:rsidRPr="00B53668">
        <w:rPr>
          <w:rFonts w:cs="Arial"/>
          <w:szCs w:val="20"/>
        </w:rPr>
        <w:t>95% of GBMs and less frequently in grade II or III diffuse astrocytomas.</w:t>
      </w:r>
      <w:hyperlink w:anchor="_ENREF_28" w:tooltip="Ohgaki, 2007 #8527" w:history="1">
        <w:r w:rsidR="000E5589">
          <w:rPr>
            <w:rFonts w:cs="Arial"/>
            <w:szCs w:val="20"/>
          </w:rPr>
          <w:fldChar w:fldCharType="begin"/>
        </w:r>
        <w:r>
          <w:rPr>
            <w:rFonts w:cs="Arial"/>
            <w:szCs w:val="20"/>
          </w:rPr>
          <w:instrText xml:space="preserve"> ADDIN EN.CITE &lt;EndNote&gt;&lt;Cite&gt;&lt;Author&gt;Ohgaki&lt;/Author&gt;&lt;Year&gt;2007&lt;/Year&gt;&lt;RecNum&gt;8527&lt;/RecNum&gt;&lt;DisplayText&gt;&lt;style face="superscript"&gt;28&lt;/style&gt;&lt;/DisplayText&gt;&lt;record&gt;&lt;rec-number&gt;8527&lt;/rec-number&gt;&lt;foreign-keys&gt;&lt;key app="EN" db-id="d00w0dwd9ez9x3edw0ap00wwr5a5za2tprsp"&gt;8527&lt;/key&gt;&lt;/foreign-keys&gt;&lt;ref-type name="Journal Article"&gt;17&lt;/ref-type&gt;&lt;contributors&gt;&lt;authors&gt;&lt;author&gt;Ohgaki, H.&lt;/author&gt;&lt;author&gt;Kleihues, P.&lt;/author&gt;&lt;/authors&gt;&lt;/contributors&gt;&lt;auth-address&gt;International Agency for Research on Cancer, 150 cours Albert Thomas, 69372 Lyon Cedex 08, France. ohgaki@iarc.fr&lt;/auth-address&gt;&lt;titles&gt;&lt;title&gt;Genetic pathways to primary and secondary glioblastoma&lt;/title&gt;&lt;secondary-title&gt;Am J Pathol&lt;/secondary-title&gt;&lt;/titles&gt;&lt;periodical&gt;&lt;full-title&gt;Am J Pathol&lt;/full-title&gt;&lt;/periodical&gt;&lt;pages&gt;1445-53&lt;/pages&gt;&lt;volume&gt;170&lt;/volume&gt;&lt;number&gt;5&lt;/number&gt;&lt;edition&gt;2007/04/26&lt;/edition&gt;&lt;keywords&gt;&lt;keyword&gt;Brain Neoplasms/*genetics/*pathology&lt;/keyword&gt;&lt;keyword&gt;Chromosomes, Human, Pair 10/genetics&lt;/keyword&gt;&lt;keyword&gt;Glioblastoma/*genetics/*pathology&lt;/keyword&gt;&lt;keyword&gt;Humans&lt;/keyword&gt;&lt;keyword&gt;Loss of Heterozygosity/genetics&lt;/keyword&gt;&lt;keyword&gt;Mutation&lt;/keyword&gt;&lt;keyword&gt;PTEN Phosphohydrolase/genetics&lt;/keyword&gt;&lt;keyword&gt;Tumor Suppressor Protein p53/genetics&lt;/keyword&gt;&lt;/keywords&gt;&lt;dates&gt;&lt;year&gt;2007&lt;/year&gt;&lt;pub-dates&gt;&lt;date&gt;May&lt;/date&gt;&lt;/pub-dates&gt;&lt;/dates&gt;&lt;isbn&gt;0002-9440 (Print)&amp;#xD;0002-9440 (Linking)&lt;/isbn&gt;&lt;accession-num&gt;17456751&lt;/accession-num&gt;&lt;urls&gt;&lt;related-urls&gt;&lt;url&gt;http://www.ncbi.nlm.nih.gov/pubmed/17456751&lt;/url&gt;&lt;/related-urls&gt;&lt;/urls&gt;&lt;custom2&gt;1854940&lt;/custom2&gt;&lt;electronic-resource-num&gt;S0002-9440(10)61358-2 [pii]&amp;#xD;10.2353/ajpath.2007.070011&lt;/electronic-resource-num&gt;&lt;language&gt;eng&lt;/language&gt;&lt;/record&gt;&lt;/Cite&gt;&lt;/EndNote&gt;</w:instrText>
        </w:r>
        <w:r w:rsidR="000E5589">
          <w:rPr>
            <w:rFonts w:cs="Arial"/>
            <w:szCs w:val="20"/>
          </w:rPr>
          <w:fldChar w:fldCharType="separate"/>
        </w:r>
        <w:r w:rsidRPr="005151AB">
          <w:rPr>
            <w:rFonts w:cs="Arial"/>
            <w:noProof/>
            <w:szCs w:val="20"/>
            <w:vertAlign w:val="superscript"/>
          </w:rPr>
          <w:t>28</w:t>
        </w:r>
        <w:r w:rsidR="000E5589">
          <w:rPr>
            <w:rFonts w:cs="Arial"/>
            <w:szCs w:val="20"/>
          </w:rPr>
          <w:fldChar w:fldCharType="end"/>
        </w:r>
      </w:hyperlink>
      <w:r w:rsidRPr="00B53668">
        <w:rPr>
          <w:rFonts w:cs="Arial"/>
          <w:szCs w:val="20"/>
        </w:rPr>
        <w:t xml:space="preserve"> Loss of large regions at 10p, 10q23 and 10q25-26 loci, or loss of an entire copy of chromosome 1</w:t>
      </w:r>
      <w:r>
        <w:rPr>
          <w:rFonts w:cs="Arial"/>
          <w:szCs w:val="20"/>
        </w:rPr>
        <w:t>0</w:t>
      </w:r>
      <w:r w:rsidRPr="00B53668">
        <w:rPr>
          <w:rFonts w:cs="Arial"/>
          <w:szCs w:val="20"/>
        </w:rPr>
        <w:t xml:space="preserve"> are the most frequent genetic alterations in GBMs.</w:t>
      </w:r>
      <w:hyperlink w:anchor="_ENREF_1" w:tooltip="Nikiforova, 2011 #8542" w:history="1">
        <w:r w:rsidR="000E5589" w:rsidRPr="00B53668">
          <w:rPr>
            <w:rFonts w:cs="Arial"/>
            <w:szCs w:val="20"/>
          </w:rPr>
          <w:fldChar w:fldCharType="begin"/>
        </w:r>
        <w:r w:rsidRPr="00B53668">
          <w:rPr>
            <w:rFonts w:cs="Arial"/>
            <w:szCs w:val="20"/>
          </w:rPr>
          <w:instrText xml:space="preserve"> ADDIN EN.CITE &lt;EndNote&gt;&lt;Cite&gt;&lt;Author&gt;Nikiforova&lt;/Author&gt;&lt;Year&gt;2011&lt;/Year&gt;&lt;RecNum&gt;8542&lt;/RecNum&gt;&lt;DisplayText&gt;&lt;style face="superscript"&gt;1&lt;/style&gt;&lt;/DisplayText&gt;&lt;record&gt;&lt;rec-number&gt;8542&lt;/rec-number&gt;&lt;foreign-keys&gt;&lt;key app="EN" db-id="d00w0dwd9ez9x3edw0ap00wwr5a5za2tprsp"&gt;8542&lt;/key&gt;&lt;/foreign-keys&gt;&lt;ref-type name="Journal Article"&gt;17&lt;/ref-type&gt;&lt;contributors&gt;&lt;authors&gt;&lt;author&gt;Nikiforova, M. N.&lt;/author&gt;&lt;author&gt;Hamilton, R. L.&lt;/author&gt;&lt;/authors&gt;&lt;/contributors&gt;&lt;auth-address&gt;Department of Pathology, University of Pittsburgh, 200 Lothrop Ave, Pittsburgh, PA 15213, USA. nikiforovamn@upmc.edu&lt;/auth-address&gt;&lt;titles&gt;&lt;title&gt;Molecular diagnostics of gliomas&lt;/title&gt;&lt;secondary-title&gt;Arch Pathol Lab Med&lt;/secondary-title&gt;&lt;/titles&gt;&lt;periodical&gt;&lt;full-title&gt;Arch Pathol Lab Med&lt;/full-title&gt;&lt;/periodical&gt;&lt;pages&gt;558-68&lt;/pages&gt;&lt;volume&gt;135&lt;/volume&gt;&lt;number&gt;5&lt;/number&gt;&lt;edition&gt;2011/04/30&lt;/edition&gt;&lt;keywords&gt;&lt;keyword&gt;Brain Neoplasms/*diagnosis/genetics&lt;/keyword&gt;&lt;keyword&gt;Chromosome Deletion&lt;/keyword&gt;&lt;keyword&gt;Chromosomes, Human, Pair 1&lt;/keyword&gt;&lt;keyword&gt;Chromosomes, Human, Pair 19&lt;/keyword&gt;&lt;keyword&gt;Glioma/*diagnosis/genetics&lt;/keyword&gt;&lt;keyword&gt;Humans&lt;/keyword&gt;&lt;keyword&gt;Molecular Diagnostic Techniques/*methods&lt;/keyword&gt;&lt;keyword&gt;Mutation&lt;/keyword&gt;&lt;keyword&gt;Prognosis&lt;/keyword&gt;&lt;keyword&gt;Tumor Markers, Biological/genetics&lt;/keyword&gt;&lt;/keywords&gt;&lt;dates&gt;&lt;year&gt;2011&lt;/year&gt;&lt;pub-dates&gt;&lt;date&gt;May&lt;/date&gt;&lt;/pub-dates&gt;&lt;/dates&gt;&lt;isbn&gt;1543-2165 (Electronic)&amp;#xD;0003-9985 (Linking)&lt;/isbn&gt;&lt;accession-num&gt;21526954&lt;/accession-num&gt;&lt;urls&gt;&lt;related-urls&gt;&lt;url&gt;http://www.ncbi.nlm.nih.gov/pubmed/21526954&lt;/url&gt;&lt;/related-urls&gt;&lt;/urls&gt;&lt;electronic-resource-num&gt;10.1043/2010-0649-RAIR.1&amp;#xD;10.1043/2010-0649-RAIR.1 [pii]&lt;/electronic-resource-num&gt;&lt;language&gt;eng&lt;/language&gt;&lt;/record&gt;&lt;/Cite&gt;&lt;/EndNote&gt;</w:instrText>
        </w:r>
        <w:r w:rsidR="000E5589" w:rsidRPr="00B53668">
          <w:rPr>
            <w:rFonts w:cs="Arial"/>
            <w:szCs w:val="20"/>
          </w:rPr>
          <w:fldChar w:fldCharType="separate"/>
        </w:r>
        <w:r w:rsidRPr="00B53668">
          <w:rPr>
            <w:rFonts w:cs="Arial"/>
            <w:noProof/>
            <w:szCs w:val="20"/>
            <w:vertAlign w:val="superscript"/>
          </w:rPr>
          <w:t>1</w:t>
        </w:r>
        <w:r w:rsidR="000E5589" w:rsidRPr="00B53668">
          <w:rPr>
            <w:rFonts w:cs="Arial"/>
            <w:szCs w:val="20"/>
          </w:rPr>
          <w:fldChar w:fldCharType="end"/>
        </w:r>
      </w:hyperlink>
      <w:r w:rsidRPr="00B53668">
        <w:rPr>
          <w:rFonts w:cs="Arial"/>
          <w:szCs w:val="20"/>
        </w:rPr>
        <w:t xml:space="preserve"> Loss of the long arm, which occurs more frequently</w:t>
      </w:r>
      <w:r w:rsidRPr="00F40258">
        <w:rPr>
          <w:rFonts w:cs="Arial"/>
          <w:szCs w:val="20"/>
        </w:rPr>
        <w:t xml:space="preserve"> </w:t>
      </w:r>
      <w:r w:rsidRPr="00B53668">
        <w:rPr>
          <w:rFonts w:cs="Arial"/>
          <w:szCs w:val="20"/>
        </w:rPr>
        <w:t xml:space="preserve">than the short arm in GBMs, occurs equally in primary and secondary GBMs. The </w:t>
      </w:r>
      <w:r w:rsidRPr="00B53668">
        <w:rPr>
          <w:rFonts w:cs="Arial"/>
          <w:i/>
          <w:iCs/>
          <w:szCs w:val="20"/>
        </w:rPr>
        <w:t>PTEN</w:t>
      </w:r>
      <w:r w:rsidRPr="00B53668">
        <w:rPr>
          <w:rFonts w:cs="Arial"/>
          <w:szCs w:val="20"/>
        </w:rPr>
        <w:t xml:space="preserve"> gene at 10q23.3 has </w:t>
      </w:r>
      <w:r w:rsidRPr="00B53668">
        <w:rPr>
          <w:rFonts w:cs="Arial"/>
          <w:szCs w:val="20"/>
        </w:rPr>
        <w:lastRenderedPageBreak/>
        <w:t xml:space="preserve">been most strongly implicated as a glioma-related tumor suppressor on chromosome 10q, with </w:t>
      </w:r>
      <w:r w:rsidRPr="00B53668">
        <w:rPr>
          <w:rFonts w:cs="Arial"/>
          <w:i/>
          <w:iCs/>
          <w:szCs w:val="20"/>
        </w:rPr>
        <w:t>PTEN</w:t>
      </w:r>
      <w:r w:rsidRPr="00B53668">
        <w:rPr>
          <w:rFonts w:cs="Arial"/>
          <w:szCs w:val="20"/>
        </w:rPr>
        <w:t xml:space="preserve"> mutations identified in about 25% of GBMs and less frequently in anaplastic astrocytomas, WHO grade III.</w:t>
      </w:r>
      <w:hyperlink w:anchor="_ENREF_29" w:tooltip="Smith, 2001 #94" w:history="1">
        <w:r w:rsidR="000E5589">
          <w:rPr>
            <w:color w:val="000000"/>
            <w:szCs w:val="20"/>
          </w:rPr>
          <w:fldChar w:fldCharType="begin">
            <w:fldData xml:space="preserve">PEVuZE5vdGU+PENpdGU+PEF1dGhvcj5TbWl0aDwvQXV0aG9yPjxZZWFyPjIwMDE8L1llYXI+PFJl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</w:fldData>
          </w:fldChar>
        </w:r>
        <w:r>
          <w:rPr>
            <w:color w:val="000000"/>
            <w:szCs w:val="20"/>
          </w:rPr>
          <w:instrText xml:space="preserve"> ADDIN EN.CITE </w:instrText>
        </w:r>
        <w:r w:rsidR="000E5589">
          <w:rPr>
            <w:color w:val="000000"/>
            <w:szCs w:val="20"/>
          </w:rPr>
          <w:fldChar w:fldCharType="begin">
            <w:fldData xml:space="preserve">PEVuZE5vdGU+PENpdGU+PEF1dGhvcj5TbWl0aDwvQXV0aG9yPjxZZWFyPjIwMDE8L1llYXI+PFJl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</w:fldData>
          </w:fldChar>
        </w:r>
        <w:r>
          <w:rPr>
            <w:color w:val="000000"/>
            <w:szCs w:val="20"/>
          </w:rPr>
          <w:instrText xml:space="preserve"> ADDIN EN.CITE.DATA </w:instrText>
        </w:r>
        <w:r w:rsidR="000E5589">
          <w:rPr>
            <w:color w:val="000000"/>
            <w:szCs w:val="20"/>
          </w:rPr>
        </w:r>
        <w:r w:rsidR="000E5589">
          <w:rPr>
            <w:color w:val="000000"/>
            <w:szCs w:val="20"/>
          </w:rPr>
          <w:fldChar w:fldCharType="end"/>
        </w:r>
        <w:r w:rsidR="000E5589">
          <w:rPr>
            <w:color w:val="000000"/>
            <w:szCs w:val="20"/>
          </w:rPr>
        </w:r>
        <w:r w:rsidR="000E5589">
          <w:rPr>
            <w:color w:val="000000"/>
            <w:szCs w:val="20"/>
          </w:rPr>
          <w:fldChar w:fldCharType="separate"/>
        </w:r>
        <w:r w:rsidRPr="005151AB">
          <w:rPr>
            <w:noProof/>
            <w:color w:val="000000"/>
            <w:szCs w:val="20"/>
            <w:vertAlign w:val="superscript"/>
          </w:rPr>
          <w:t>29</w:t>
        </w:r>
        <w:r w:rsidR="000E5589">
          <w:rPr>
            <w:color w:val="000000"/>
            <w:szCs w:val="20"/>
          </w:rPr>
          <w:fldChar w:fldCharType="end"/>
        </w:r>
      </w:hyperlink>
      <w:r w:rsidRPr="00B53668">
        <w:rPr>
          <w:color w:val="000000"/>
          <w:szCs w:val="20"/>
        </w:rPr>
        <w:t xml:space="preserve"> </w:t>
      </w:r>
      <w:r w:rsidRPr="00B53668">
        <w:rPr>
          <w:rFonts w:cs="Arial"/>
          <w:i/>
          <w:iCs/>
          <w:szCs w:val="20"/>
        </w:rPr>
        <w:t>PTEN</w:t>
      </w:r>
      <w:r w:rsidRPr="00B53668">
        <w:rPr>
          <w:rFonts w:cs="Arial"/>
          <w:szCs w:val="20"/>
        </w:rPr>
        <w:t xml:space="preserve"> mutations are more common in primary GBMs than secondary GBMs. Losses on chromosome 10 and mutations in </w:t>
      </w:r>
      <w:r w:rsidRPr="00B53668">
        <w:rPr>
          <w:rFonts w:cs="Arial"/>
          <w:i/>
          <w:szCs w:val="20"/>
        </w:rPr>
        <w:t>PTEN</w:t>
      </w:r>
      <w:r w:rsidRPr="00B53668">
        <w:rPr>
          <w:rFonts w:cs="Arial"/>
          <w:szCs w:val="20"/>
        </w:rPr>
        <w:t xml:space="preserve"> are considered to be specific for astrocytic differentiation and are rare in oligodendrogliomas.  They are also markers of high</w:t>
      </w:r>
      <w:r>
        <w:rPr>
          <w:rFonts w:cs="Arial"/>
          <w:szCs w:val="20"/>
        </w:rPr>
        <w:t>-</w:t>
      </w:r>
      <w:r w:rsidRPr="00B53668">
        <w:rPr>
          <w:rFonts w:cs="Arial"/>
          <w:szCs w:val="20"/>
        </w:rPr>
        <w:t xml:space="preserve">grade progression and aggressive clinical behavior in </w:t>
      </w:r>
      <w:proofErr w:type="spellStart"/>
      <w:r w:rsidRPr="00B53668">
        <w:rPr>
          <w:rFonts w:cs="Arial"/>
          <w:szCs w:val="20"/>
        </w:rPr>
        <w:t>astrocytomas</w:t>
      </w:r>
      <w:proofErr w:type="spellEnd"/>
      <w:r w:rsidRPr="00B53668">
        <w:rPr>
          <w:rFonts w:cs="Arial"/>
          <w:szCs w:val="20"/>
        </w:rPr>
        <w:t>.</w:t>
      </w:r>
      <w:r w:rsidR="000E5589">
        <w:rPr>
          <w:rFonts w:cs="Arial"/>
          <w:szCs w:val="20"/>
        </w:rPr>
        <w:fldChar w:fldCharType="begin">
          <w:fldData xml:space="preserve">PEVuZE5vdGU+PENpdGU+PEF1dGhvcj5SYXNoZWVkPC9BdXRob3I+PFllYXI+MTk5NzwvWWVhcj48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</w:fldData>
        </w:fldChar>
      </w:r>
      <w:r>
        <w:rPr>
          <w:rFonts w:cs="Arial"/>
          <w:szCs w:val="20"/>
        </w:rPr>
        <w:instrText xml:space="preserve"> ADDIN EN.CITE </w:instrText>
      </w:r>
      <w:r w:rsidR="000E5589">
        <w:rPr>
          <w:rFonts w:cs="Arial"/>
          <w:szCs w:val="20"/>
        </w:rPr>
        <w:fldChar w:fldCharType="begin">
          <w:fldData xml:space="preserve">PEVuZE5vdGU+PENpdGU+PEF1dGhvcj5SYXNoZWVkPC9BdXRob3I+PFllYXI+MTk5NzwvWWVhcj48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4" w:tooltip="Bourne, 2010 #8613" w:history="1">
        <w:r w:rsidRPr="005151AB">
          <w:rPr>
            <w:rFonts w:cs="Arial"/>
            <w:noProof/>
            <w:szCs w:val="20"/>
            <w:vertAlign w:val="superscript"/>
          </w:rPr>
          <w:t>4</w:t>
        </w:r>
      </w:hyperlink>
      <w:r w:rsidRPr="005151AB">
        <w:rPr>
          <w:rFonts w:cs="Arial"/>
          <w:noProof/>
          <w:szCs w:val="20"/>
          <w:vertAlign w:val="superscript"/>
        </w:rPr>
        <w:t>,</w:t>
      </w:r>
      <w:hyperlink w:anchor="_ENREF_31" w:tooltip="Rasheed, 1997 #2673" w:history="1">
        <w:r w:rsidRPr="005151AB">
          <w:rPr>
            <w:rFonts w:cs="Arial"/>
            <w:noProof/>
            <w:szCs w:val="20"/>
            <w:vertAlign w:val="superscript"/>
          </w:rPr>
          <w:t>31</w:t>
        </w:r>
      </w:hyperlink>
      <w:r w:rsidR="000E5589">
        <w:rPr>
          <w:rFonts w:cs="Arial"/>
          <w:szCs w:val="20"/>
        </w:rPr>
        <w:fldChar w:fldCharType="end"/>
      </w:r>
      <w:r w:rsidRPr="00B53668">
        <w:rPr>
          <w:rFonts w:cs="Arial"/>
          <w:szCs w:val="20"/>
        </w:rPr>
        <w:t xml:space="preserve"> The clinical significance of polysomy involving chromosome 10 is not fully understood.</w:t>
      </w:r>
    </w:p>
    <w:p w:rsidR="00975355" w:rsidRPr="00B53668" w:rsidRDefault="00975355" w:rsidP="00AA23DC">
      <w:pPr>
        <w:rPr>
          <w:rFonts w:cs="Arial"/>
          <w:b/>
          <w:szCs w:val="20"/>
        </w:rPr>
      </w:pPr>
    </w:p>
    <w:p w:rsidR="00975355" w:rsidRPr="00B53668" w:rsidRDefault="00975355" w:rsidP="00AA23DC">
      <w:pPr>
        <w:rPr>
          <w:rFonts w:cs="Arial"/>
          <w:b/>
          <w:szCs w:val="20"/>
        </w:rPr>
      </w:pPr>
      <w:r w:rsidRPr="00B53668">
        <w:rPr>
          <w:rFonts w:cs="Arial"/>
          <w:b/>
          <w:szCs w:val="20"/>
        </w:rPr>
        <w:t>MGMT</w:t>
      </w:r>
    </w:p>
    <w:p w:rsidR="00975355" w:rsidRPr="00B53668" w:rsidRDefault="00975355" w:rsidP="00AA23DC">
      <w:pPr>
        <w:rPr>
          <w:rFonts w:cs="Arial"/>
          <w:szCs w:val="20"/>
        </w:rPr>
      </w:pPr>
      <w:r w:rsidRPr="00B53668">
        <w:rPr>
          <w:rFonts w:cs="Arial"/>
          <w:szCs w:val="20"/>
        </w:rPr>
        <w:t>The current standard therapy for GBM includes radiation and chemotherapy with temozolomide, which acts by crosslinking DNA by alkylating multiple sites including the O</w:t>
      </w:r>
      <w:r w:rsidRPr="00B53668">
        <w:rPr>
          <w:rFonts w:cs="Arial"/>
          <w:szCs w:val="20"/>
          <w:vertAlign w:val="superscript"/>
        </w:rPr>
        <w:t>6</w:t>
      </w:r>
      <w:r w:rsidRPr="00B53668">
        <w:rPr>
          <w:rFonts w:cs="Arial"/>
          <w:szCs w:val="20"/>
        </w:rPr>
        <w:t xml:space="preserve"> position of guanine.</w:t>
      </w:r>
      <w:hyperlink w:anchor="_ENREF_32" w:tooltip="Stupp, 2005 #108" w:history="1">
        <w:r w:rsidR="000E5589">
          <w:rPr>
            <w:rFonts w:cs="Arial"/>
            <w:szCs w:val="20"/>
          </w:rPr>
          <w:fldChar w:fldCharType="begin">
            <w:fldData xml:space="preserve">PEVuZE5vdGU+PENpdGU+PEF1dGhvcj5TdHVwcDwvQXV0aG9yPjxZZWFyPjIwMDU8L1llYXI+PFJl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</w:fldData>
          </w:fldChar>
        </w:r>
        <w:r>
          <w:rPr>
            <w:rFonts w:cs="Arial"/>
            <w:szCs w:val="20"/>
          </w:rPr>
          <w:instrText xml:space="preserve"> ADDIN EN.CITE </w:instrText>
        </w:r>
        <w:r w:rsidR="000E5589">
          <w:rPr>
            <w:rFonts w:cs="Arial"/>
            <w:szCs w:val="20"/>
          </w:rPr>
          <w:fldChar w:fldCharType="begin">
            <w:fldData xml:space="preserve">PEVuZE5vdGU+PENpdGU+PEF1dGhvcj5TdHVwcDwvQXV0aG9yPjxZZWFyPjIwMDU8L1llYXI+PFJl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32</w:t>
        </w:r>
        <w:r w:rsidR="000E5589">
          <w:rPr>
            <w:rFonts w:cs="Arial"/>
            <w:szCs w:val="20"/>
          </w:rPr>
          <w:fldChar w:fldCharType="end"/>
        </w:r>
      </w:hyperlink>
      <w:r w:rsidRPr="00B53668">
        <w:rPr>
          <w:rFonts w:cs="Arial"/>
          <w:szCs w:val="20"/>
        </w:rPr>
        <w:t xml:space="preserve"> DNA crosslinking at the O</w:t>
      </w:r>
      <w:r w:rsidRPr="00B53668">
        <w:rPr>
          <w:rFonts w:cs="Arial"/>
          <w:szCs w:val="20"/>
          <w:vertAlign w:val="superscript"/>
        </w:rPr>
        <w:t>6</w:t>
      </w:r>
      <w:r w:rsidRPr="00B53668">
        <w:rPr>
          <w:rFonts w:cs="Arial"/>
          <w:szCs w:val="20"/>
        </w:rPr>
        <w:t xml:space="preserve"> position of guanine is reversed by the DNA repair enzyme MGMT (O</w:t>
      </w:r>
      <w:r w:rsidRPr="00B53668">
        <w:rPr>
          <w:rFonts w:cs="Arial"/>
          <w:szCs w:val="20"/>
          <w:vertAlign w:val="superscript"/>
        </w:rPr>
        <w:t>6</w:t>
      </w:r>
      <w:r w:rsidRPr="00B53668">
        <w:rPr>
          <w:rFonts w:cs="Arial"/>
          <w:szCs w:val="20"/>
        </w:rPr>
        <w:t>-methylguanine-DNA methyltransferase). Thus, low levels of MGMT expression by GBM cells would be expected to be associated with an enhanced response to alkylating agents. The expression level of MGMT is determined in large part by the methylation status</w:t>
      </w:r>
      <w:r>
        <w:rPr>
          <w:rFonts w:cs="Arial"/>
          <w:szCs w:val="20"/>
        </w:rPr>
        <w:t xml:space="preserve"> of the gene’s promoter. This “epigenetic silencing”</w:t>
      </w:r>
      <w:r w:rsidRPr="00B53668">
        <w:rPr>
          <w:rFonts w:cs="Arial"/>
          <w:szCs w:val="20"/>
        </w:rPr>
        <w:t xml:space="preserve"> of </w:t>
      </w:r>
      <w:r w:rsidRPr="00976399">
        <w:rPr>
          <w:rFonts w:cs="Arial"/>
          <w:i/>
          <w:szCs w:val="20"/>
        </w:rPr>
        <w:t>MGMT</w:t>
      </w:r>
      <w:r w:rsidRPr="00B53668">
        <w:rPr>
          <w:rFonts w:cs="Arial"/>
          <w:szCs w:val="20"/>
        </w:rPr>
        <w:t xml:space="preserve"> occurs in 40</w:t>
      </w:r>
      <w:r>
        <w:rPr>
          <w:rFonts w:cs="Arial"/>
          <w:szCs w:val="20"/>
        </w:rPr>
        <w:t xml:space="preserve">% to </w:t>
      </w:r>
      <w:r w:rsidRPr="00B53668">
        <w:rPr>
          <w:rFonts w:cs="Arial"/>
          <w:szCs w:val="20"/>
        </w:rPr>
        <w:t>50% of GBMs and can be assessed by its promoter methylation status on PCR-based tests of genomic DNA.  Some lab</w:t>
      </w:r>
      <w:r>
        <w:rPr>
          <w:rFonts w:cs="Arial"/>
          <w:szCs w:val="20"/>
        </w:rPr>
        <w:t>oratories</w:t>
      </w:r>
      <w:r w:rsidRPr="00B53668">
        <w:rPr>
          <w:rFonts w:cs="Arial"/>
          <w:szCs w:val="20"/>
        </w:rPr>
        <w:t xml:space="preserve"> report the promoter methylation status as “low level” and “high level</w:t>
      </w:r>
      <w:r>
        <w:rPr>
          <w:rFonts w:cs="Arial"/>
          <w:szCs w:val="20"/>
        </w:rPr>
        <w:t>,</w:t>
      </w:r>
      <w:r w:rsidRPr="00B53668">
        <w:rPr>
          <w:rFonts w:cs="Arial"/>
          <w:szCs w:val="20"/>
        </w:rPr>
        <w:t xml:space="preserve">” or indicate that “partial methylation” is present, yet the clinical implications of this distinction are not fully understood. Most investigations have shown that epigenetic gene silencing of </w:t>
      </w:r>
      <w:r w:rsidRPr="00B53668">
        <w:rPr>
          <w:rFonts w:cs="Arial"/>
          <w:i/>
          <w:szCs w:val="20"/>
        </w:rPr>
        <w:t>MGMT</w:t>
      </w:r>
      <w:r w:rsidRPr="00B53668">
        <w:rPr>
          <w:rFonts w:cs="Arial"/>
          <w:szCs w:val="20"/>
        </w:rPr>
        <w:t xml:space="preserve"> is a strong predictor of prolonged survival, independent of other clinical factors or treatment.</w:t>
      </w:r>
      <w:hyperlink w:anchor="_ENREF_33" w:tooltip="Hegi, 2005 #107" w:history="1">
        <w:r w:rsidR="000E5589">
          <w:rPr>
            <w:rFonts w:cs="Arial"/>
            <w:szCs w:val="20"/>
          </w:rPr>
          <w:fldChar w:fldCharType="begin">
            <w:fldData xml:space="preserve">PEVuZE5vdGU+PENpdGU+PEF1dGhvcj5IZWdpPC9BdXRob3I+PFllYXI+MjAwNTwvWWVhcj48UmVj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</w:fldData>
          </w:fldChar>
        </w:r>
        <w:r>
          <w:rPr>
            <w:rFonts w:cs="Arial"/>
            <w:szCs w:val="20"/>
          </w:rPr>
          <w:instrText xml:space="preserve"> ADDIN EN.CITE </w:instrText>
        </w:r>
        <w:r w:rsidR="000E5589">
          <w:rPr>
            <w:rFonts w:cs="Arial"/>
            <w:szCs w:val="20"/>
          </w:rPr>
          <w:fldChar w:fldCharType="begin">
            <w:fldData xml:space="preserve">PEVuZE5vdGU+PENpdGU+PEF1dGhvcj5IZWdpPC9BdXRob3I+PFllYXI+MjAwNTwvWWVhcj48UmVj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33</w:t>
        </w:r>
        <w:r w:rsidR="000E5589">
          <w:rPr>
            <w:rFonts w:cs="Arial"/>
            <w:szCs w:val="20"/>
          </w:rPr>
          <w:fldChar w:fldCharType="end"/>
        </w:r>
      </w:hyperlink>
      <w:r w:rsidRPr="00B53668">
        <w:rPr>
          <w:rFonts w:cs="Arial"/>
          <w:szCs w:val="20"/>
        </w:rPr>
        <w:t xml:space="preserve"> It has also been demonstrated that </w:t>
      </w:r>
      <w:r w:rsidRPr="00B53668">
        <w:rPr>
          <w:rFonts w:cs="Arial"/>
          <w:i/>
          <w:szCs w:val="20"/>
        </w:rPr>
        <w:t xml:space="preserve">MGMT </w:t>
      </w:r>
      <w:r w:rsidRPr="00B53668">
        <w:rPr>
          <w:rFonts w:cs="Arial"/>
          <w:szCs w:val="20"/>
        </w:rPr>
        <w:t xml:space="preserve">promoter methylation is associated with prolonged progression-free and overall survival in patients with GBM treated with chemotherapy and radiation therapy. </w:t>
      </w:r>
      <w:r w:rsidR="000E5589">
        <w:rPr>
          <w:rFonts w:cs="Arial"/>
          <w:szCs w:val="20"/>
        </w:rPr>
        <w:fldChar w:fldCharType="begin">
          <w:fldData xml:space="preserve">PEVuZE5vdGU+PENpdGU+PEF1dGhvcj5SaXZlcmE8L0F1dGhvcj48WWVhcj4yMDEwPC9ZZWFyPjxS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</w:fldData>
        </w:fldChar>
      </w:r>
      <w:r>
        <w:rPr>
          <w:rFonts w:cs="Arial"/>
          <w:szCs w:val="20"/>
        </w:rPr>
        <w:instrText xml:space="preserve"> ADDIN EN.CITE </w:instrText>
      </w:r>
      <w:r w:rsidR="000E5589">
        <w:rPr>
          <w:rFonts w:cs="Arial"/>
          <w:szCs w:val="20"/>
        </w:rPr>
        <w:fldChar w:fldCharType="begin">
          <w:fldData xml:space="preserve">PEVuZE5vdGU+PENpdGU+PEF1dGhvcj5SaXZlcmE8L0F1dGhvcj48WWVhcj4yMDEwPC9ZZWFyPjxS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33" w:tooltip="Hegi, 2005 #107" w:history="1">
        <w:r w:rsidRPr="005151AB">
          <w:rPr>
            <w:rFonts w:cs="Arial"/>
            <w:noProof/>
            <w:szCs w:val="20"/>
            <w:vertAlign w:val="superscript"/>
          </w:rPr>
          <w:t>33</w:t>
        </w:r>
      </w:hyperlink>
      <w:r w:rsidRPr="005151AB">
        <w:rPr>
          <w:rFonts w:cs="Arial"/>
          <w:noProof/>
          <w:szCs w:val="20"/>
          <w:vertAlign w:val="superscript"/>
        </w:rPr>
        <w:t xml:space="preserve">, </w:t>
      </w:r>
      <w:hyperlink w:anchor="_ENREF_34" w:tooltip="Rivera, 2010 #8390" w:history="1">
        <w:r w:rsidRPr="005151AB">
          <w:rPr>
            <w:rFonts w:cs="Arial"/>
            <w:noProof/>
            <w:szCs w:val="20"/>
            <w:vertAlign w:val="superscript"/>
          </w:rPr>
          <w:t>34</w:t>
        </w:r>
      </w:hyperlink>
      <w:r w:rsidR="000E5589">
        <w:rPr>
          <w:rFonts w:cs="Arial"/>
          <w:szCs w:val="20"/>
        </w:rPr>
        <w:fldChar w:fldCharType="end"/>
      </w:r>
    </w:p>
    <w:p w:rsidR="00975355" w:rsidRPr="00B53668" w:rsidRDefault="00975355" w:rsidP="00AA23DC">
      <w:pPr>
        <w:rPr>
          <w:b/>
          <w:szCs w:val="20"/>
        </w:rPr>
      </w:pPr>
    </w:p>
    <w:p w:rsidR="00975355" w:rsidRPr="00976399" w:rsidRDefault="00975355" w:rsidP="00AA23DC">
      <w:pPr>
        <w:rPr>
          <w:rFonts w:cs="Arial"/>
          <w:b/>
          <w:i/>
          <w:szCs w:val="20"/>
        </w:rPr>
      </w:pPr>
      <w:r w:rsidRPr="00976399">
        <w:rPr>
          <w:rFonts w:cs="Arial"/>
          <w:b/>
          <w:i/>
          <w:szCs w:val="20"/>
        </w:rPr>
        <w:t>BRAF</w:t>
      </w:r>
    </w:p>
    <w:p w:rsidR="00975355" w:rsidRDefault="00975355" w:rsidP="00AA23DC">
      <w:pPr>
        <w:rPr>
          <w:rFonts w:cs="Arial"/>
          <w:szCs w:val="20"/>
        </w:rPr>
      </w:pPr>
      <w:r w:rsidRPr="00B53668">
        <w:rPr>
          <w:rFonts w:cs="Arial"/>
          <w:szCs w:val="20"/>
        </w:rPr>
        <w:t xml:space="preserve">Genomic alterations involving </w:t>
      </w:r>
      <w:r w:rsidRPr="00B53668">
        <w:rPr>
          <w:rFonts w:cs="Arial"/>
          <w:i/>
          <w:iCs/>
          <w:szCs w:val="20"/>
        </w:rPr>
        <w:t>BRAF</w:t>
      </w:r>
      <w:r w:rsidRPr="00B53668">
        <w:rPr>
          <w:rFonts w:cs="Arial"/>
          <w:szCs w:val="20"/>
        </w:rPr>
        <w:t xml:space="preserve"> are common in sporadic cases of pilocytic astrocytoma and result in the downstream activation of the ERK/MAPK pathway.</w:t>
      </w:r>
      <w:hyperlink w:anchor="_ENREF_2" w:tooltip="Rodriguez, 2013 #8546" w:history="1">
        <w:r w:rsidR="000E5589" w:rsidRPr="00B53668">
          <w:rPr>
            <w:rFonts w:cs="Arial"/>
            <w:szCs w:val="20"/>
          </w:rPr>
          <w:fldChar w:fldCharType="begin"/>
        </w:r>
        <w:r w:rsidRPr="00B53668">
          <w:rPr>
            <w:rFonts w:cs="Arial"/>
            <w:szCs w:val="20"/>
          </w:rPr>
          <w:instrText xml:space="preserve"> ADDIN EN.CITE &lt;EndNote&gt;&lt;Cite&gt;&lt;Author&gt;Rodriguez&lt;/Author&gt;&lt;Year&gt;2013&lt;/Year&gt;&lt;RecNum&gt;8546&lt;/RecNum&gt;&lt;DisplayText&gt;&lt;style face="superscript"&gt;2&lt;/style&gt;&lt;/DisplayText&gt;&lt;record&gt;&lt;rec-number&gt;8546&lt;/rec-number&gt;&lt;foreign-keys&gt;&lt;key app="EN" db-id="d00w0dwd9ez9x3edw0ap00wwr5a5za2tprsp"&gt;8546&lt;/key&gt;&lt;/foreign-keys&gt;&lt;ref-type name="Journal Article"&gt;17&lt;/ref-type&gt;&lt;contributors&gt;&lt;authors&gt;&lt;author&gt;Rodriguez, F. J.&lt;/author&gt;&lt;author&gt;Lim, K. S.&lt;/author&gt;&lt;author&gt;Bowers, D.&lt;/author&gt;&lt;author&gt;Eberhart, C. G.&lt;/author&gt;&lt;/authors&gt;&lt;/contributors&gt;&lt;auth-address&gt;Department of Pathology, Johns Hopkins UniversitySchool of Medicine, Baltimore, Maryland 21205, USA.&lt;/auth-address&gt;&lt;titles&gt;&lt;title&gt;Pathological and molecular advances in pediatric low-grade astrocytoma&lt;/title&gt;&lt;secondary-title&gt;Annu Rev Pathol&lt;/secondary-title&gt;&lt;/titles&gt;&lt;periodical&gt;&lt;full-title&gt;Annu Rev Pathol&lt;/full-title&gt;&lt;/periodical&gt;&lt;pages&gt;361-79&lt;/pages&gt;&lt;volume&gt;8&lt;/volume&gt;&lt;edition&gt;2012/11/06&lt;/edition&gt;&lt;keywords&gt;&lt;keyword&gt;Animals&lt;/keyword&gt;&lt;keyword&gt;Astrocytoma/genetics/metabolism/*pathology&lt;/keyword&gt;&lt;keyword&gt;Brain Neoplasms/genetics/metabolism/*pathology/therapy&lt;/keyword&gt;&lt;keyword&gt;Humans&lt;/keyword&gt;&lt;keyword&gt;Neoplasm Grading&lt;/keyword&gt;&lt;/keywords&gt;&lt;dates&gt;&lt;year&gt;2013&lt;/year&gt;&lt;pub-dates&gt;&lt;date&gt;Jan 24&lt;/date&gt;&lt;/pub-dates&gt;&lt;/dates&gt;&lt;isbn&gt;1553-4014 (Electronic)&amp;#xD;1553-4006 (Linking)&lt;/isbn&gt;&lt;accession-num&gt;23121055&lt;/accession-num&gt;&lt;urls&gt;&lt;related-urls&gt;&lt;url&gt;http://www.ncbi.nlm.nih.gov/pubmed/23121055&lt;/url&gt;&lt;/related-urls&gt;&lt;/urls&gt;&lt;custom2&gt;3600584&lt;/custom2&gt;&lt;electronic-resource-num&gt;10.1146/annurev-pathol-020712-164009&lt;/electronic-resource-num&gt;&lt;language&gt;eng&lt;/language&gt;&lt;/record&gt;&lt;/Cite&gt;&lt;/EndNote&gt;</w:instrText>
        </w:r>
        <w:r w:rsidR="000E5589" w:rsidRPr="00B53668">
          <w:rPr>
            <w:rFonts w:cs="Arial"/>
            <w:szCs w:val="20"/>
          </w:rPr>
          <w:fldChar w:fldCharType="separate"/>
        </w:r>
        <w:r w:rsidRPr="00B53668">
          <w:rPr>
            <w:rFonts w:cs="Arial"/>
            <w:noProof/>
            <w:szCs w:val="20"/>
            <w:vertAlign w:val="superscript"/>
          </w:rPr>
          <w:t>2</w:t>
        </w:r>
        <w:r w:rsidR="000E5589" w:rsidRPr="00B53668">
          <w:rPr>
            <w:rFonts w:cs="Arial"/>
            <w:szCs w:val="20"/>
          </w:rPr>
          <w:fldChar w:fldCharType="end"/>
        </w:r>
      </w:hyperlink>
      <w:r w:rsidRPr="00B53668">
        <w:rPr>
          <w:rFonts w:cs="Arial"/>
          <w:szCs w:val="20"/>
        </w:rPr>
        <w:t xml:space="preserve"> </w:t>
      </w:r>
      <w:r w:rsidRPr="00B53668">
        <w:rPr>
          <w:rFonts w:cs="Arial"/>
          <w:i/>
          <w:iCs/>
          <w:szCs w:val="20"/>
        </w:rPr>
        <w:t>BRAF</w:t>
      </w:r>
      <w:r w:rsidRPr="00B53668">
        <w:rPr>
          <w:rFonts w:cs="Arial"/>
          <w:szCs w:val="20"/>
        </w:rPr>
        <w:t xml:space="preserve"> activation in pilocytic astrocytoma occurs most commonly through a gene fusion between </w:t>
      </w:r>
      <w:r w:rsidRPr="00B53668">
        <w:rPr>
          <w:rFonts w:cs="Arial"/>
          <w:i/>
          <w:iCs/>
          <w:szCs w:val="20"/>
        </w:rPr>
        <w:t>KIAA1549</w:t>
      </w:r>
      <w:r w:rsidRPr="00B53668">
        <w:rPr>
          <w:rFonts w:cs="Arial"/>
          <w:szCs w:val="20"/>
        </w:rPr>
        <w:t xml:space="preserve"> and </w:t>
      </w:r>
      <w:r w:rsidRPr="00B53668">
        <w:rPr>
          <w:rFonts w:cs="Arial"/>
          <w:i/>
          <w:iCs/>
          <w:szCs w:val="20"/>
        </w:rPr>
        <w:t>BRAF</w:t>
      </w:r>
      <w:r w:rsidRPr="00B53668">
        <w:rPr>
          <w:rFonts w:cs="Arial"/>
          <w:szCs w:val="20"/>
        </w:rPr>
        <w:t>, producing a fusion protein that lacks the BRAF regulatory domain and demonstrates constitutive activity.</w:t>
      </w:r>
      <w:hyperlink w:anchor="_ENREF_35" w:tooltip="Pfister, 2008 #485" w:history="1">
        <w:r w:rsidR="000E5589">
          <w:rPr>
            <w:rFonts w:cs="Arial"/>
            <w:szCs w:val="20"/>
          </w:rPr>
          <w:fldChar w:fldCharType="begin">
            <w:fldData xml:space="preserve">PEVuZE5vdGU+PENpdGU+PEF1dGhvcj5QZmlzdGVyPC9BdXRob3I+PFllYXI+MjAwODwvWWVhcj48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</w:fldData>
          </w:fldChar>
        </w:r>
        <w:r>
          <w:rPr>
            <w:rFonts w:cs="Arial"/>
            <w:szCs w:val="20"/>
          </w:rPr>
          <w:instrText xml:space="preserve"> ADDIN EN.CITE </w:instrText>
        </w:r>
        <w:r w:rsidR="000E5589">
          <w:rPr>
            <w:rFonts w:cs="Arial"/>
            <w:szCs w:val="20"/>
          </w:rPr>
          <w:fldChar w:fldCharType="begin">
            <w:fldData xml:space="preserve">PEVuZE5vdGU+PENpdGU+PEF1dGhvcj5QZmlzdGVyPC9BdXRob3I+PFllYXI+MjAwODwvWWVhcj48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35</w:t>
        </w:r>
        <w:r w:rsidR="000E5589">
          <w:rPr>
            <w:rFonts w:cs="Arial"/>
            <w:szCs w:val="20"/>
          </w:rPr>
          <w:fldChar w:fldCharType="end"/>
        </w:r>
      </w:hyperlink>
      <w:r w:rsidRPr="00B53668">
        <w:rPr>
          <w:rFonts w:cs="Arial"/>
          <w:szCs w:val="20"/>
        </w:rPr>
        <w:t xml:space="preserve"> This fusion is seen in the majority of cerebellar and midline pilocytic astrocytomas, but is present at lower frequency in cerebral tumors.</w:t>
      </w:r>
      <w:hyperlink w:anchor="_ENREF_36" w:tooltip="Horbinski, 2013 #8470" w:history="1">
        <w:r w:rsidR="000E5589">
          <w:rPr>
            <w:rFonts w:cs="Arial"/>
            <w:szCs w:val="20"/>
          </w:rPr>
          <w:fldChar w:fldCharType="begin"/>
        </w:r>
        <w:r>
          <w:rPr>
            <w:rFonts w:cs="Arial"/>
            <w:szCs w:val="20"/>
          </w:rPr>
          <w:instrText xml:space="preserve"> ADDIN EN.CITE &lt;EndNote&gt;&lt;Cite&gt;&lt;Author&gt;Horbinski&lt;/Author&gt;&lt;Year&gt;2013&lt;/Year&gt;&lt;RecNum&gt;8470&lt;/RecNum&gt;&lt;DisplayText&gt;&lt;style face="superscript"&gt;36&lt;/style&gt;&lt;/DisplayText&gt;&lt;record&gt;&lt;rec-number&gt;8470&lt;/rec-number&gt;&lt;foreign-keys&gt;&lt;key app="EN" db-id="d00w0dwd9ez9x3edw0ap00wwr5a5za2tprsp"&gt;8470&lt;/key&gt;&lt;/foreign-keys&gt;&lt;ref-type name="Journal Article"&gt;17&lt;/ref-type&gt;&lt;contributors&gt;&lt;authors&gt;&lt;author&gt;Horbinski, C.&lt;/author&gt;&lt;/authors&gt;&lt;/contributors&gt;&lt;auth-address&gt;Department of Pathology, University of Kentucky, Lexington, Kentucky 40536, USA. craig.horbinski@uky.edu&lt;/auth-address&gt;&lt;titles&gt;&lt;title&gt;To BRAF or not to BRAF: is that even a question anymore?&lt;/title&gt;&lt;secondary-title&gt;J Neuropathol Exp Neurol&lt;/secondary-title&gt;&lt;/titles&gt;&lt;periodical&gt;&lt;full-title&gt;J Neuropathol Exp Neurol&lt;/full-title&gt;&lt;/periodical&gt;&lt;pages&gt;2-7&lt;/pages&gt;&lt;volume&gt;72&lt;/volume&gt;&lt;number&gt;1&lt;/number&gt;&lt;edition&gt;2012/12/18&lt;/edition&gt;&lt;keywords&gt;&lt;keyword&gt;Animals&lt;/keyword&gt;&lt;keyword&gt;Brain Neoplasms/diagnosis/*genetics&lt;/keyword&gt;&lt;keyword&gt;Child&lt;/keyword&gt;&lt;keyword&gt;Glioma/diagnosis/*genetics&lt;/keyword&gt;&lt;keyword&gt;Humans&lt;/keyword&gt;&lt;keyword&gt;Point Mutation/*genetics&lt;/keyword&gt;&lt;keyword&gt;Proto-Oncogene Proteins B-raf/*genetics&lt;/keyword&gt;&lt;keyword&gt;Signal Transduction/genetics&lt;/keyword&gt;&lt;/keywords&gt;&lt;dates&gt;&lt;year&gt;2013&lt;/year&gt;&lt;pub-dates&gt;&lt;date&gt;Jan&lt;/date&gt;&lt;/pub-dates&gt;&lt;/dates&gt;&lt;isbn&gt;1554-6578 (Electronic)&amp;#xD;0022-3069 (Linking)&lt;/isbn&gt;&lt;accession-num&gt;23242278&lt;/accession-num&gt;&lt;urls&gt;&lt;related-urls&gt;&lt;url&gt;http://www.ncbi.nlm.nih.gov/pubmed/23242278&lt;/url&gt;&lt;/related-urls&gt;&lt;/urls&gt;&lt;custom2&gt;3530158&lt;/custom2&gt;&lt;electronic-resource-num&gt;10.1097/NEN.0b013e318279f3db&lt;/electronic-resource-num&gt;&lt;language&gt;eng&lt;/language&gt;&lt;/record&gt;&lt;/Cite&gt;&lt;/EndNote&gt;</w:instrText>
        </w:r>
        <w:r w:rsidR="000E5589">
          <w:rPr>
            <w:rFonts w:cs="Arial"/>
            <w:szCs w:val="20"/>
          </w:rPr>
          <w:fldChar w:fldCharType="separate"/>
        </w:r>
        <w:r w:rsidRPr="005151AB">
          <w:rPr>
            <w:rFonts w:cs="Arial"/>
            <w:noProof/>
            <w:szCs w:val="20"/>
            <w:vertAlign w:val="superscript"/>
          </w:rPr>
          <w:t>36</w:t>
        </w:r>
        <w:r w:rsidR="000E5589">
          <w:rPr>
            <w:rFonts w:cs="Arial"/>
            <w:szCs w:val="20"/>
          </w:rPr>
          <w:fldChar w:fldCharType="end"/>
        </w:r>
      </w:hyperlink>
      <w:r w:rsidRPr="00B53668">
        <w:rPr>
          <w:rFonts w:cs="Arial"/>
          <w:szCs w:val="20"/>
        </w:rPr>
        <w:t xml:space="preserve">  Cerebral hemispheric pilocytic astrocytomas are more likely to harbor activating </w:t>
      </w:r>
      <w:r w:rsidRPr="00B53668">
        <w:rPr>
          <w:rFonts w:cs="Arial"/>
          <w:i/>
          <w:iCs/>
          <w:szCs w:val="20"/>
        </w:rPr>
        <w:t>BRAF</w:t>
      </w:r>
      <w:r w:rsidRPr="00B53668">
        <w:rPr>
          <w:rFonts w:cs="Arial"/>
          <w:szCs w:val="20"/>
        </w:rPr>
        <w:t xml:space="preserve"> V600E point mutations. Other genomic alterations in pilocytic astrocytomas include other </w:t>
      </w:r>
      <w:r w:rsidRPr="00B53668">
        <w:rPr>
          <w:rFonts w:cs="Arial"/>
          <w:i/>
          <w:iCs/>
          <w:szCs w:val="20"/>
        </w:rPr>
        <w:t>BRAF</w:t>
      </w:r>
      <w:r w:rsidRPr="00B53668">
        <w:rPr>
          <w:rFonts w:cs="Arial"/>
          <w:szCs w:val="20"/>
        </w:rPr>
        <w:t xml:space="preserve"> gene fusions, </w:t>
      </w:r>
      <w:r w:rsidRPr="00B53668">
        <w:rPr>
          <w:rFonts w:cs="Arial"/>
          <w:i/>
          <w:iCs/>
          <w:szCs w:val="20"/>
        </w:rPr>
        <w:t>RAF1</w:t>
      </w:r>
      <w:r w:rsidRPr="00B53668">
        <w:rPr>
          <w:rFonts w:cs="Arial"/>
          <w:szCs w:val="20"/>
        </w:rPr>
        <w:t xml:space="preserve"> rearrangements</w:t>
      </w:r>
      <w:r>
        <w:rPr>
          <w:rFonts w:cs="Arial"/>
          <w:szCs w:val="20"/>
        </w:rPr>
        <w:t>,</w:t>
      </w:r>
      <w:r w:rsidRPr="00B53668">
        <w:rPr>
          <w:rFonts w:cs="Arial"/>
          <w:szCs w:val="20"/>
        </w:rPr>
        <w:t xml:space="preserve"> and </w:t>
      </w:r>
      <w:r w:rsidRPr="00B53668">
        <w:rPr>
          <w:rFonts w:cs="Arial"/>
          <w:i/>
          <w:iCs/>
          <w:szCs w:val="20"/>
        </w:rPr>
        <w:t>RAS</w:t>
      </w:r>
      <w:r w:rsidRPr="00B53668">
        <w:rPr>
          <w:rFonts w:cs="Arial"/>
          <w:szCs w:val="20"/>
        </w:rPr>
        <w:t xml:space="preserve"> mutations, but these </w:t>
      </w:r>
      <w:r>
        <w:rPr>
          <w:rFonts w:cs="Arial"/>
          <w:szCs w:val="20"/>
        </w:rPr>
        <w:t xml:space="preserve">are less </w:t>
      </w:r>
      <w:r w:rsidRPr="00B53668">
        <w:rPr>
          <w:rFonts w:cs="Arial"/>
          <w:szCs w:val="20"/>
        </w:rPr>
        <w:t xml:space="preserve">common.  Given the role of </w:t>
      </w:r>
      <w:r w:rsidRPr="00214660">
        <w:rPr>
          <w:rFonts w:cs="Arial"/>
          <w:szCs w:val="20"/>
        </w:rPr>
        <w:t>neurofibromatosis 1 (NF1)</w:t>
      </w:r>
      <w:r w:rsidRPr="00B53668">
        <w:rPr>
          <w:rFonts w:cs="Arial"/>
          <w:szCs w:val="20"/>
        </w:rPr>
        <w:t xml:space="preserve"> deficiency in activating the ERK/MAPK pathway, </w:t>
      </w:r>
      <w:r w:rsidRPr="00B53668">
        <w:rPr>
          <w:rFonts w:cs="Arial"/>
          <w:i/>
          <w:iCs/>
          <w:szCs w:val="20"/>
        </w:rPr>
        <w:t>BRAF</w:t>
      </w:r>
      <w:r w:rsidRPr="00B53668">
        <w:rPr>
          <w:rFonts w:cs="Arial"/>
          <w:szCs w:val="20"/>
        </w:rPr>
        <w:t xml:space="preserve"> genomic alterations are uncommon in pilocytic astrocytoma associated with NF1. </w:t>
      </w:r>
      <w:r w:rsidRPr="00B53668">
        <w:rPr>
          <w:rFonts w:cs="Arial"/>
          <w:i/>
          <w:iCs/>
          <w:szCs w:val="20"/>
        </w:rPr>
        <w:t>BRAF</w:t>
      </w:r>
      <w:r w:rsidRPr="00B53668">
        <w:rPr>
          <w:rFonts w:cs="Arial"/>
          <w:szCs w:val="20"/>
        </w:rPr>
        <w:t xml:space="preserve"> point mutations (V600E) are also observed in other low-grade gliomas and glioneuronal neoplasms, including approximately two-thirds of pleomorphic xanthoastrocytomas (PXAs) and lower percentages of ganglioglioma, desmoplastic infantile ganglioglioma (DIG)</w:t>
      </w:r>
      <w:r>
        <w:rPr>
          <w:rFonts w:cs="Arial"/>
          <w:szCs w:val="20"/>
        </w:rPr>
        <w:t>,</w:t>
      </w:r>
      <w:r w:rsidRPr="00B53668">
        <w:rPr>
          <w:rFonts w:cs="Arial"/>
          <w:szCs w:val="20"/>
        </w:rPr>
        <w:t xml:space="preserve"> and dysembryoplastic neuroepithelial tumor (DNT).</w:t>
      </w:r>
      <w:hyperlink w:anchor="_ENREF_37" w:tooltip="Schindler, 2011 #8475" w:history="1">
        <w:r w:rsidR="000E5589">
          <w:rPr>
            <w:rFonts w:cs="Arial"/>
            <w:szCs w:val="20"/>
          </w:rPr>
          <w:fldChar w:fldCharType="begin">
            <w:fldData xml:space="preserve">PEVuZE5vdGU+PENpdGU+PEF1dGhvcj5TY2hpbmRsZXI8L0F1dGhvcj48WWVhcj4yMDExPC9ZZWFy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</w:fldData>
          </w:fldChar>
        </w:r>
        <w:r>
          <w:rPr>
            <w:rFonts w:cs="Arial"/>
            <w:szCs w:val="20"/>
          </w:rPr>
          <w:instrText xml:space="preserve"> ADDIN EN.CITE </w:instrText>
        </w:r>
        <w:r w:rsidR="000E5589">
          <w:rPr>
            <w:rFonts w:cs="Arial"/>
            <w:szCs w:val="20"/>
          </w:rPr>
          <w:fldChar w:fldCharType="begin">
            <w:fldData xml:space="preserve">PEVuZE5vdGU+PENpdGU+PEF1dGhvcj5TY2hpbmRsZXI8L0F1dGhvcj48WWVhcj4yMDExPC9ZZWFy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37</w:t>
        </w:r>
        <w:r w:rsidR="000E5589">
          <w:rPr>
            <w:rFonts w:cs="Arial"/>
            <w:szCs w:val="20"/>
          </w:rPr>
          <w:fldChar w:fldCharType="end"/>
        </w:r>
      </w:hyperlink>
      <w:r w:rsidRPr="00B53668">
        <w:rPr>
          <w:rFonts w:cs="Arial"/>
          <w:szCs w:val="20"/>
        </w:rPr>
        <w:t xml:space="preserve">  While these tumor types are most frequently encountered in children, they are also occasionally seen in adults and have similar </w:t>
      </w:r>
      <w:r w:rsidRPr="00B53668">
        <w:rPr>
          <w:rFonts w:cs="Arial"/>
          <w:i/>
          <w:szCs w:val="20"/>
        </w:rPr>
        <w:t xml:space="preserve">BRAF </w:t>
      </w:r>
      <w:r w:rsidRPr="00B53668">
        <w:rPr>
          <w:rFonts w:cs="Arial"/>
          <w:szCs w:val="20"/>
        </w:rPr>
        <w:t>mutations. Although less common, diffusely infiltrative gliomas including GBM, particularly the epithelioid variant, may also demonstrate the V600E mutation.</w:t>
      </w:r>
      <w:r w:rsidR="000E5589">
        <w:rPr>
          <w:rFonts w:cs="Arial"/>
          <w:szCs w:val="20"/>
        </w:rPr>
        <w:fldChar w:fldCharType="begin">
          <w:fldData xml:space="preserve">PEVuZE5vdGU+PENpdGU+PEF1dGhvcj5DaGk8L0F1dGhvcj48WWVhcj4yMDEzPC9ZZWFyPjxSZWNO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</w:fldData>
        </w:fldChar>
      </w:r>
      <w:r>
        <w:rPr>
          <w:rFonts w:cs="Arial"/>
          <w:szCs w:val="20"/>
        </w:rPr>
        <w:instrText xml:space="preserve"> ADDIN EN.CITE </w:instrText>
      </w:r>
      <w:r w:rsidR="000E5589">
        <w:rPr>
          <w:rFonts w:cs="Arial"/>
          <w:szCs w:val="20"/>
        </w:rPr>
        <w:fldChar w:fldCharType="begin">
          <w:fldData xml:space="preserve">PEVuZE5vdGU+PENpdGU+PEF1dGhvcj5DaGk8L0F1dGhvcj48WWVhcj4yMDEzPC9ZZWFyPjxSZWNO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27" w:tooltip="Brennan, 2013 #8609" w:history="1">
        <w:r w:rsidRPr="005151AB">
          <w:rPr>
            <w:rFonts w:cs="Arial"/>
            <w:noProof/>
            <w:szCs w:val="20"/>
            <w:vertAlign w:val="superscript"/>
          </w:rPr>
          <w:t>27</w:t>
        </w:r>
      </w:hyperlink>
      <w:r w:rsidRPr="005151AB">
        <w:rPr>
          <w:rFonts w:cs="Arial"/>
          <w:noProof/>
          <w:szCs w:val="20"/>
          <w:vertAlign w:val="superscript"/>
        </w:rPr>
        <w:t>,</w:t>
      </w:r>
      <w:hyperlink w:anchor="_ENREF_38" w:tooltip="Chi, 2013 #8620" w:history="1">
        <w:r w:rsidRPr="005151AB">
          <w:rPr>
            <w:rFonts w:cs="Arial"/>
            <w:noProof/>
            <w:szCs w:val="20"/>
            <w:vertAlign w:val="superscript"/>
          </w:rPr>
          <w:t>38-40</w:t>
        </w:r>
      </w:hyperlink>
      <w:r w:rsidR="000E5589">
        <w:rPr>
          <w:rFonts w:cs="Arial"/>
          <w:szCs w:val="20"/>
        </w:rPr>
        <w:fldChar w:fldCharType="end"/>
      </w:r>
      <w:r>
        <w:rPr>
          <w:rFonts w:cs="Arial"/>
          <w:szCs w:val="20"/>
        </w:rPr>
        <w:t xml:space="preserve"> More recently, </w:t>
      </w:r>
      <w:r w:rsidRPr="00624FDD">
        <w:rPr>
          <w:rFonts w:cs="Arial"/>
          <w:i/>
          <w:szCs w:val="20"/>
        </w:rPr>
        <w:t>BRAF</w:t>
      </w:r>
      <w:r>
        <w:rPr>
          <w:rFonts w:cs="Arial"/>
          <w:szCs w:val="20"/>
        </w:rPr>
        <w:t xml:space="preserve"> mutations have been identified in papillary craniopharyngiomas.</w:t>
      </w:r>
      <w:hyperlink w:anchor="_ENREF_41" w:tooltip="Larkin, 2014 #8719" w:history="1">
        <w:r w:rsidR="000E5589">
          <w:rPr>
            <w:rFonts w:cs="Arial"/>
            <w:szCs w:val="20"/>
          </w:rPr>
          <w:fldChar w:fldCharType="begin"/>
        </w:r>
        <w:r>
          <w:rPr>
            <w:rFonts w:cs="Arial"/>
            <w:szCs w:val="20"/>
          </w:rPr>
          <w:instrText xml:space="preserve"> ADDIN EN.CITE &lt;EndNote&gt;&lt;Cite&gt;&lt;Author&gt;Larkin&lt;/Author&gt;&lt;Year&gt;2014&lt;/Year&gt;&lt;RecNum&gt;8719&lt;/RecNum&gt;&lt;DisplayText&gt;&lt;style face="superscript"&gt;41&lt;/style&gt;&lt;/DisplayText&gt;&lt;record&gt;&lt;rec-number&gt;8719&lt;/rec-number&gt;&lt;foreign-keys&gt;&lt;key app="EN" db-id="d00w0dwd9ez9x3edw0ap00wwr5a5za2tprsp"&gt;8719&lt;/key&gt;&lt;/foreign-keys&gt;&lt;ref-type name="Journal Article"&gt;17&lt;/ref-type&gt;&lt;contributors&gt;&lt;authors&gt;&lt;author&gt;Larkin, S. J.&lt;/author&gt;&lt;author&gt;Preda, V.&lt;/author&gt;&lt;author&gt;Karavitaki, N.&lt;/author&gt;&lt;author&gt;Grossman, A.&lt;/author&gt;&lt;author&gt;Ansorge, O.&lt;/author&gt;&lt;/authors&gt;&lt;/contributors&gt;&lt;auth-address&gt;Nuffield Department of Clinical Neurosciences, Department of Neuropathology, John Radcliffe Hospital, Headley Way, Oxford, OX3 9DU, UK.&lt;/auth-address&gt;&lt;titles&gt;&lt;title&gt;BRAF V600E mutations are characteristic for papillary craniopharyngioma and may coexist with CTNNB1-mutated adamantinomatous craniopharyngioma&lt;/title&gt;&lt;secondary-title&gt;Acta Neuropathol&lt;/secondary-title&gt;&lt;/titles&gt;&lt;periodical&gt;&lt;full-title&gt;Acta Neuropathol&lt;/full-title&gt;&lt;/periodical&gt;&lt;edition&gt;2014/04/10&lt;/edition&gt;&lt;dates&gt;&lt;year&gt;2014&lt;/year&gt;&lt;pub-dates&gt;&lt;date&gt;Apr 9&lt;/date&gt;&lt;/pub-dates&gt;&lt;/dates&gt;&lt;isbn&gt;1432-0533 (Electronic)&amp;#xD;0001-6322 (Linking)&lt;/isbn&gt;&lt;accession-num&gt;24715106&lt;/accession-num&gt;&lt;urls&gt;&lt;related-urls&gt;&lt;url&gt;http://www.ncbi.nlm.nih.gov/pubmed/24715106&lt;/url&gt;&lt;/related-urls&gt;&lt;/urls&gt;&lt;electronic-resource-num&gt;10.1007/s00401-014-1270-6&lt;/electronic-resource-num&gt;&lt;language&gt;Eng&lt;/language&gt;&lt;/record&gt;&lt;/Cite&gt;&lt;/EndNote&gt;</w:instrText>
        </w:r>
        <w:r w:rsidR="000E5589">
          <w:rPr>
            <w:rFonts w:cs="Arial"/>
            <w:szCs w:val="20"/>
          </w:rPr>
          <w:fldChar w:fldCharType="separate"/>
        </w:r>
        <w:r w:rsidRPr="005151AB">
          <w:rPr>
            <w:rFonts w:cs="Arial"/>
            <w:noProof/>
            <w:szCs w:val="20"/>
            <w:vertAlign w:val="superscript"/>
          </w:rPr>
          <w:t>41</w:t>
        </w:r>
        <w:r w:rsidR="000E5589">
          <w:rPr>
            <w:rFonts w:cs="Arial"/>
            <w:szCs w:val="20"/>
          </w:rPr>
          <w:fldChar w:fldCharType="end"/>
        </w:r>
      </w:hyperlink>
    </w:p>
    <w:p w:rsidR="00975355" w:rsidRDefault="00975355" w:rsidP="00AA23DC">
      <w:pPr>
        <w:rPr>
          <w:rFonts w:cs="Arial"/>
          <w:szCs w:val="20"/>
        </w:rPr>
      </w:pPr>
    </w:p>
    <w:p w:rsidR="00975355" w:rsidRPr="00B53668" w:rsidRDefault="00975355" w:rsidP="00FA4D43">
      <w:pPr>
        <w:rPr>
          <w:rFonts w:cs="Arial"/>
          <w:b/>
          <w:szCs w:val="20"/>
        </w:rPr>
      </w:pPr>
      <w:r w:rsidRPr="00B53668">
        <w:rPr>
          <w:rFonts w:cs="Arial"/>
          <w:b/>
          <w:szCs w:val="20"/>
        </w:rPr>
        <w:t>Ki-67</w:t>
      </w:r>
    </w:p>
    <w:p w:rsidR="00975355" w:rsidRPr="00FA4D43" w:rsidRDefault="00975355" w:rsidP="00FA4D43">
      <w:pPr>
        <w:autoSpaceDE w:val="0"/>
        <w:autoSpaceDN w:val="0"/>
        <w:adjustRightInd w:val="0"/>
        <w:rPr>
          <w:rFonts w:cs="AdvPTimes"/>
          <w:color w:val="000000"/>
          <w:szCs w:val="20"/>
        </w:rPr>
      </w:pPr>
      <w:r w:rsidRPr="00B53668">
        <w:rPr>
          <w:rFonts w:cs="AdvPTimes"/>
          <w:color w:val="000000"/>
          <w:szCs w:val="20"/>
        </w:rPr>
        <w:t>The most reliable and technically feasible marker of proliferation for gliomas is Ki-67, a nuclear antigen expressed in cells actively engaged in the cell cycle but not expressed in the resting phase, G0.</w:t>
      </w:r>
      <w:hyperlink w:anchor="_ENREF_5" w:tooltip="Brat, 2008 #411" w:history="1">
        <w:r w:rsidR="000E5589" w:rsidRPr="00B53668">
          <w:rPr>
            <w:rFonts w:cs="AdvPTimes"/>
            <w:color w:val="000000"/>
            <w:szCs w:val="20"/>
          </w:rPr>
          <w:fldChar w:fldCharType="begin"/>
        </w:r>
        <w:r w:rsidRPr="00B53668">
          <w:rPr>
            <w:rFonts w:cs="AdvPTimes"/>
            <w:color w:val="000000"/>
            <w:szCs w:val="20"/>
          </w:rPr>
          <w:instrText xml:space="preserve"> ADDIN EN.CITE &lt;EndNote&gt;&lt;Cite&gt;&lt;Author&gt;Brat&lt;/Author&gt;&lt;Year&gt;2008&lt;/Year&gt;&lt;RecNum&gt;411&lt;/RecNum&gt;&lt;DisplayText&gt;&lt;style face="superscript"&gt;5&lt;/style&gt;&lt;/DisplayText&gt;&lt;record&gt;&lt;rec-number&gt;411&lt;/rec-number&gt;&lt;foreign-keys&gt;&lt;key app="EN" db-id="d00w0dwd9ez9x3edw0ap00wwr5a5za2tprsp"&gt;411&lt;/key&gt;&lt;/foreign-keys&gt;&lt;ref-type name="Journal Article"&gt;17&lt;/ref-type&gt;&lt;contributors&gt;&lt;authors&gt;&lt;author&gt;Brat, D. J.&lt;/author&gt;&lt;author&gt;Prayson, R. A.&lt;/author&gt;&lt;author&gt;Ryken, T. C.&lt;/author&gt;&lt;author&gt;Olson, J. J.&lt;/author&gt;&lt;/authors&gt;&lt;/contributors&gt;&lt;auth-address&gt;Department of Pathology and Laboratory Medicine, Emory University Hospital, G-169, 1364 Clifton Rd. NE, Atlanta, GA 30322, USA. dbrat@emory.edu&lt;/auth-address&gt;&lt;titles&gt;&lt;title&gt;Diagnosis of malignant glioma: role of neuropathology&lt;/title&gt;&lt;secondary-title&gt;J Neurooncol&lt;/secondary-title&gt;&lt;/titles&gt;&lt;periodical&gt;&lt;full-title&gt;J Neurooncol&lt;/full-title&gt;&lt;/periodical&gt;&lt;pages&gt;287-311&lt;/pages&gt;&lt;volume&gt;89&lt;/volume&gt;&lt;number&gt;3&lt;/number&gt;&lt;keywords&gt;&lt;keyword&gt;Brain Neoplasms/*classification/*diagnosis/genetics&lt;/keyword&gt;&lt;keyword&gt;Genetic Techniques&lt;/keyword&gt;&lt;keyword&gt;Glioma/*classification/*diagnosis/genetics&lt;/keyword&gt;&lt;keyword&gt;Histological Techniques&lt;/keyword&gt;&lt;keyword&gt;Humans&lt;/keyword&gt;&lt;/keywords&gt;&lt;dates&gt;&lt;year&gt;2008&lt;/year&gt;&lt;pub-dates&gt;&lt;date&gt;Sep&lt;/date&gt;&lt;/pub-dates&gt;&lt;/dates&gt;&lt;accession-num&gt;18712282&lt;/accession-num&gt;&lt;urls&gt;&lt;related-urls&gt;&lt;url&gt;http://www.ncbi.nlm.nih.gov/entrez/query.fcgi?cmd=Retrieve&amp;amp;db=PubMed&amp;amp;dopt=Citation&amp;amp;list_uids=18712282&lt;/url&gt;&lt;/related-urls&gt;&lt;/urls&gt;&lt;/record&gt;&lt;/Cite&gt;&lt;/EndNote&gt;</w:instrText>
        </w:r>
        <w:r w:rsidR="000E5589" w:rsidRPr="00B53668">
          <w:rPr>
            <w:rFonts w:cs="AdvPTimes"/>
            <w:color w:val="000000"/>
            <w:szCs w:val="20"/>
          </w:rPr>
          <w:fldChar w:fldCharType="separate"/>
        </w:r>
        <w:r w:rsidRPr="00B53668">
          <w:rPr>
            <w:rFonts w:cs="AdvPTimes"/>
            <w:noProof/>
            <w:color w:val="000000"/>
            <w:szCs w:val="20"/>
            <w:vertAlign w:val="superscript"/>
          </w:rPr>
          <w:t>5</w:t>
        </w:r>
        <w:r w:rsidR="000E5589" w:rsidRPr="00B53668">
          <w:rPr>
            <w:rFonts w:cs="AdvPTimes"/>
            <w:color w:val="000000"/>
            <w:szCs w:val="20"/>
          </w:rPr>
          <w:fldChar w:fldCharType="end"/>
        </w:r>
      </w:hyperlink>
      <w:r w:rsidRPr="00B53668">
        <w:rPr>
          <w:rFonts w:cs="AdvPTimes"/>
          <w:color w:val="000000"/>
          <w:szCs w:val="20"/>
        </w:rPr>
        <w:t xml:space="preserve"> Results are expressed as a percentage of positive staining tumor cell nuclei (Ki-67 labeling index). Numerous investigations have demonstrated a positive correlation between Ki-67 indices and </w:t>
      </w:r>
      <w:proofErr w:type="spellStart"/>
      <w:r w:rsidRPr="00B53668">
        <w:rPr>
          <w:rFonts w:cs="AdvPTimes"/>
          <w:color w:val="000000"/>
          <w:szCs w:val="20"/>
        </w:rPr>
        <w:t>histologic</w:t>
      </w:r>
      <w:proofErr w:type="spellEnd"/>
      <w:r w:rsidRPr="00B53668">
        <w:rPr>
          <w:rFonts w:cs="AdvPTimes"/>
          <w:color w:val="000000"/>
          <w:szCs w:val="20"/>
        </w:rPr>
        <w:t xml:space="preserve"> grade for </w:t>
      </w:r>
      <w:proofErr w:type="spellStart"/>
      <w:r w:rsidRPr="00B53668">
        <w:rPr>
          <w:rFonts w:cs="AdvPTimes"/>
          <w:color w:val="000000"/>
          <w:szCs w:val="20"/>
        </w:rPr>
        <w:t>astrocytomas</w:t>
      </w:r>
      <w:proofErr w:type="spellEnd"/>
      <w:r w:rsidRPr="00B53668">
        <w:rPr>
          <w:rFonts w:cs="AdvPTimes"/>
          <w:color w:val="000000"/>
          <w:szCs w:val="20"/>
        </w:rPr>
        <w:t xml:space="preserve">, </w:t>
      </w:r>
      <w:proofErr w:type="spellStart"/>
      <w:r w:rsidRPr="00B53668">
        <w:rPr>
          <w:rFonts w:cs="AdvPTimes"/>
          <w:color w:val="000000"/>
          <w:szCs w:val="20"/>
        </w:rPr>
        <w:t>oligodendrogliomas</w:t>
      </w:r>
      <w:proofErr w:type="spellEnd"/>
      <w:r>
        <w:rPr>
          <w:rFonts w:cs="AdvPTimes"/>
          <w:color w:val="000000"/>
          <w:szCs w:val="20"/>
        </w:rPr>
        <w:t>,</w:t>
      </w:r>
      <w:r w:rsidRPr="00B53668">
        <w:rPr>
          <w:rFonts w:cs="AdvPTimes"/>
          <w:color w:val="000000"/>
          <w:szCs w:val="20"/>
        </w:rPr>
        <w:t xml:space="preserve"> and </w:t>
      </w:r>
      <w:proofErr w:type="spellStart"/>
      <w:r w:rsidRPr="00B53668">
        <w:rPr>
          <w:rFonts w:cs="AdvPTimes"/>
          <w:color w:val="000000"/>
          <w:szCs w:val="20"/>
        </w:rPr>
        <w:t>oligoastrocytomas</w:t>
      </w:r>
      <w:proofErr w:type="spellEnd"/>
      <w:r w:rsidRPr="00B53668">
        <w:rPr>
          <w:rFonts w:cs="AdvPTimes"/>
          <w:color w:val="000000"/>
          <w:szCs w:val="20"/>
        </w:rPr>
        <w:t>.</w:t>
      </w:r>
      <w:r w:rsidR="000E5589">
        <w:rPr>
          <w:rFonts w:cs="AdvPTimes"/>
          <w:color w:val="000000"/>
          <w:szCs w:val="20"/>
        </w:rPr>
        <w:fldChar w:fldCharType="begin">
          <w:fldData xml:space="preserve">PEVuZE5vdGU+PENpdGU+PEF1dGhvcj5HaWFubmluaTwvQXV0aG9yPjxZZWFyPjE5OTk8L1llYXI+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</w:fldData>
        </w:fldChar>
      </w:r>
      <w:r>
        <w:rPr>
          <w:rFonts w:cs="AdvPTimes"/>
          <w:color w:val="000000"/>
          <w:szCs w:val="20"/>
        </w:rPr>
        <w:instrText xml:space="preserve"> ADDIN EN.CITE </w:instrText>
      </w:r>
      <w:r w:rsidR="000E5589">
        <w:rPr>
          <w:rFonts w:cs="AdvPTimes"/>
          <w:color w:val="000000"/>
          <w:szCs w:val="20"/>
        </w:rPr>
        <w:fldChar w:fldCharType="begin">
          <w:fldData xml:space="preserve">PEVuZE5vdGU+PENpdGU+PEF1dGhvcj5HaWFubmluaTwvQXV0aG9yPjxZZWFyPjE5OTk8L1llYXI+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</w:fldData>
        </w:fldChar>
      </w:r>
      <w:r>
        <w:rPr>
          <w:rFonts w:cs="AdvPTimes"/>
          <w:color w:val="000000"/>
          <w:szCs w:val="20"/>
        </w:rPr>
        <w:instrText xml:space="preserve"> ADDIN EN.CITE.DATA </w:instrText>
      </w:r>
      <w:r w:rsidR="000E5589">
        <w:rPr>
          <w:rFonts w:cs="AdvPTimes"/>
          <w:color w:val="000000"/>
          <w:szCs w:val="20"/>
        </w:rPr>
      </w:r>
      <w:r w:rsidR="000E5589">
        <w:rPr>
          <w:rFonts w:cs="AdvPTimes"/>
          <w:color w:val="000000"/>
          <w:szCs w:val="20"/>
        </w:rPr>
        <w:fldChar w:fldCharType="end"/>
      </w:r>
      <w:r w:rsidR="000E5589">
        <w:rPr>
          <w:rFonts w:cs="AdvPTimes"/>
          <w:color w:val="000000"/>
          <w:szCs w:val="20"/>
        </w:rPr>
      </w:r>
      <w:r w:rsidR="000E5589">
        <w:rPr>
          <w:rFonts w:cs="AdvPTimes"/>
          <w:color w:val="000000"/>
          <w:szCs w:val="20"/>
        </w:rPr>
        <w:fldChar w:fldCharType="separate"/>
      </w:r>
      <w:hyperlink w:anchor="_ENREF_42" w:tooltip="Giannini, 1999 #14" w:history="1">
        <w:r w:rsidRPr="005151AB">
          <w:rPr>
            <w:rFonts w:cs="AdvPTimes"/>
            <w:noProof/>
            <w:color w:val="000000"/>
            <w:szCs w:val="20"/>
            <w:vertAlign w:val="superscript"/>
          </w:rPr>
          <w:t>42</w:t>
        </w:r>
      </w:hyperlink>
      <w:r w:rsidRPr="005151AB">
        <w:rPr>
          <w:rFonts w:cs="AdvPTimes"/>
          <w:noProof/>
          <w:color w:val="000000"/>
          <w:szCs w:val="20"/>
          <w:vertAlign w:val="superscript"/>
        </w:rPr>
        <w:t>,</w:t>
      </w:r>
      <w:hyperlink w:anchor="_ENREF_43" w:tooltip="Coons, 1995 #975" w:history="1">
        <w:r w:rsidRPr="005151AB">
          <w:rPr>
            <w:rFonts w:cs="AdvPTimes"/>
            <w:noProof/>
            <w:color w:val="000000"/>
            <w:szCs w:val="20"/>
            <w:vertAlign w:val="superscript"/>
          </w:rPr>
          <w:t>43</w:t>
        </w:r>
      </w:hyperlink>
      <w:r w:rsidR="000E5589">
        <w:rPr>
          <w:rFonts w:cs="AdvPTimes"/>
          <w:color w:val="000000"/>
          <w:szCs w:val="20"/>
        </w:rPr>
        <w:fldChar w:fldCharType="end"/>
      </w:r>
      <w:r w:rsidRPr="00B53668">
        <w:rPr>
          <w:rFonts w:cs="AdvPTimes"/>
          <w:color w:val="000000"/>
          <w:szCs w:val="20"/>
        </w:rPr>
        <w:t xml:space="preserve">  Among grade II and III </w:t>
      </w:r>
      <w:r>
        <w:rPr>
          <w:rFonts w:cs="AdvPTimes"/>
          <w:color w:val="000000"/>
          <w:szCs w:val="20"/>
        </w:rPr>
        <w:t xml:space="preserve">diffuse </w:t>
      </w:r>
      <w:r w:rsidRPr="00B53668">
        <w:rPr>
          <w:rFonts w:cs="AdvPTimes"/>
          <w:color w:val="000000"/>
          <w:szCs w:val="20"/>
        </w:rPr>
        <w:t>gliomas, the Ki-67 index provides prognostic value, as there is a strong inverse relation with survival on multivariate analysis.</w:t>
      </w:r>
      <w:hyperlink w:anchor="_ENREF_42" w:tooltip="Giannini, 1999 #14" w:history="1">
        <w:r w:rsidR="000E5589">
          <w:rPr>
            <w:rFonts w:cs="AdvPTimes"/>
            <w:color w:val="000000"/>
            <w:szCs w:val="20"/>
          </w:rPr>
          <w:fldChar w:fldCharType="begin">
            <w:fldData xml:space="preserve">PEVuZE5vdGU+PENpdGU+PEF1dGhvcj5HaWFubmluaTwvQXV0aG9yPjxZZWFyPjE5OTk8L1llYXI+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</w:fldData>
          </w:fldChar>
        </w:r>
        <w:r>
          <w:rPr>
            <w:rFonts w:cs="AdvPTimes"/>
            <w:color w:val="000000"/>
            <w:szCs w:val="20"/>
          </w:rPr>
          <w:instrText xml:space="preserve"> ADDIN EN.CITE </w:instrText>
        </w:r>
        <w:r w:rsidR="000E5589">
          <w:rPr>
            <w:rFonts w:cs="AdvPTimes"/>
            <w:color w:val="000000"/>
            <w:szCs w:val="20"/>
          </w:rPr>
          <w:fldChar w:fldCharType="begin">
            <w:fldData xml:space="preserve">PEVuZE5vdGU+PENpdGU+PEF1dGhvcj5HaWFubmluaTwvQXV0aG9yPjxZZWFyPjE5OTk8L1llYXI+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</w:fldData>
          </w:fldChar>
        </w:r>
        <w:r>
          <w:rPr>
            <w:rFonts w:cs="AdvPTimes"/>
            <w:color w:val="000000"/>
            <w:szCs w:val="20"/>
          </w:rPr>
          <w:instrText xml:space="preserve"> ADDIN EN.CITE.DATA </w:instrText>
        </w:r>
        <w:r w:rsidR="000E5589">
          <w:rPr>
            <w:rFonts w:cs="AdvPTimes"/>
            <w:color w:val="000000"/>
            <w:szCs w:val="20"/>
          </w:rPr>
        </w:r>
        <w:r w:rsidR="000E5589">
          <w:rPr>
            <w:rFonts w:cs="AdvPTimes"/>
            <w:color w:val="000000"/>
            <w:szCs w:val="20"/>
          </w:rPr>
          <w:fldChar w:fldCharType="end"/>
        </w:r>
        <w:r w:rsidR="000E5589">
          <w:rPr>
            <w:rFonts w:cs="AdvPTimes"/>
            <w:color w:val="000000"/>
            <w:szCs w:val="20"/>
          </w:rPr>
        </w:r>
        <w:r w:rsidR="000E5589">
          <w:rPr>
            <w:rFonts w:cs="AdvPTimes"/>
            <w:color w:val="000000"/>
            <w:szCs w:val="20"/>
          </w:rPr>
          <w:fldChar w:fldCharType="separate"/>
        </w:r>
        <w:r w:rsidRPr="005151AB">
          <w:rPr>
            <w:rFonts w:cs="AdvPTimes"/>
            <w:noProof/>
            <w:color w:val="000000"/>
            <w:szCs w:val="20"/>
            <w:vertAlign w:val="superscript"/>
          </w:rPr>
          <w:t>42</w:t>
        </w:r>
        <w:r w:rsidR="000E5589">
          <w:rPr>
            <w:rFonts w:cs="AdvPTimes"/>
            <w:color w:val="000000"/>
            <w:szCs w:val="20"/>
          </w:rPr>
          <w:fldChar w:fldCharType="end"/>
        </w:r>
      </w:hyperlink>
      <w:r w:rsidRPr="00B53668">
        <w:rPr>
          <w:rFonts w:cs="AdvPTimes"/>
          <w:color w:val="000000"/>
          <w:szCs w:val="20"/>
        </w:rPr>
        <w:t xml:space="preserve"> In contrast, investigations of Ki-67 proliferation on patient outcome for GBM, WHO grade IV, have consistently concluded that it does not provide prognostic value in this set of tumors.</w:t>
      </w:r>
      <w:hyperlink w:anchor="_ENREF_44" w:tooltip="Moskowitz, 2006 #84" w:history="1">
        <w:r w:rsidR="000E5589">
          <w:rPr>
            <w:rFonts w:cs="AdvPTimes"/>
            <w:color w:val="000000"/>
            <w:szCs w:val="20"/>
          </w:rPr>
          <w:fldChar w:fldCharType="begin"/>
        </w:r>
        <w:r>
          <w:rPr>
            <w:rFonts w:cs="AdvPTimes"/>
            <w:color w:val="000000"/>
            <w:szCs w:val="20"/>
          </w:rPr>
          <w:instrText xml:space="preserve"> ADDIN EN.CITE &lt;EndNote&gt;&lt;Cite&gt;&lt;Author&gt;Moskowitz&lt;/Author&gt;&lt;Year&gt;2006&lt;/Year&gt;&lt;RecNum&gt;84&lt;/RecNum&gt;&lt;DisplayText&gt;&lt;style face="superscript"&gt;44&lt;/style&gt;&lt;/DisplayText&gt;&lt;record&gt;&lt;rec-number&gt;84&lt;/rec-number&gt;&lt;foreign-keys&gt;&lt;key app="EN" db-id="d00w0dwd9ez9x3edw0ap00wwr5a5za2tprsp"&gt;84&lt;/key&gt;&lt;/foreign-keys&gt;&lt;ref-type name="Journal Article"&gt;17&lt;/ref-type&gt;&lt;contributors&gt;&lt;authors&gt;&lt;author&gt;Moskowitz, S. I.&lt;/author&gt;&lt;author&gt;Jin, T.&lt;/author&gt;&lt;author&gt;Prayson, R. A.&lt;/author&gt;&lt;/authors&gt;&lt;/contributors&gt;&lt;auth-address&gt;Department of Neurosurgery, The Cleveland Clinic Foundation, Cleveland, OH 44195, USA.&lt;/auth-address&gt;&lt;titles&gt;&lt;title&gt;Role of MIB1 in predicting survival in patients with glioblastomas&lt;/title&gt;&lt;secondary-title&gt;J Neurooncol&lt;/secondary-title&gt;&lt;/titles&gt;&lt;periodical&gt;&lt;full-title&gt;J Neurooncol&lt;/full-title&gt;&lt;/periodical&gt;&lt;pages&gt;193-200&lt;/pages&gt;&lt;volume&gt;76&lt;/volume&gt;&lt;number&gt;2&lt;/number&gt;&lt;keywords&gt;&lt;keyword&gt;Adult&lt;/keyword&gt;&lt;keyword&gt;Aged&lt;/keyword&gt;&lt;keyword&gt;Aged, 80 and over&lt;/keyword&gt;&lt;keyword&gt;Brain Neoplasms/*metabolism/radiotherapy/surgery&lt;/keyword&gt;&lt;keyword&gt;Combined Modality Therapy&lt;/keyword&gt;&lt;keyword&gt;Female&lt;/keyword&gt;&lt;keyword&gt;Glioblastoma/*metabolism/radiotherapy/surgery&lt;/keyword&gt;&lt;keyword&gt;Humans&lt;/keyword&gt;&lt;keyword&gt;Immunohistochemistry&lt;/keyword&gt;&lt;keyword&gt;Karnofsky Performance Status&lt;/keyword&gt;&lt;keyword&gt;Ki-67 Antigen/*metabolism&lt;/keyword&gt;&lt;keyword&gt;Male&lt;/keyword&gt;&lt;keyword&gt;Middle Aged&lt;/keyword&gt;&lt;keyword&gt;Predictive Value of Tests&lt;/keyword&gt;&lt;keyword&gt;Retrospective Studies&lt;/keyword&gt;&lt;keyword&gt;Survival Analysis&lt;/keyword&gt;&lt;keyword&gt;Tumor Markers, Biological/*metabolism&lt;/keyword&gt;&lt;/keywords&gt;&lt;dates&gt;&lt;year&gt;2006&lt;/year&gt;&lt;pub-dates&gt;&lt;date&gt;Jan&lt;/date&gt;&lt;/pub-dates&gt;&lt;/dates&gt;&lt;accession-num&gt;16234986&lt;/accession-num&gt;&lt;urls&gt;&lt;related-urls&gt;&lt;url&gt;http://www.ncbi.nlm.nih.gov/entrez/query.fcgi?cmd=Retrieve&amp;amp;db=PubMed&amp;amp;dopt=Citation&amp;amp;list_uids=16234986&lt;/url&gt;&lt;/related-urls&gt;&lt;/urls&gt;&lt;/record&gt;&lt;/Cite&gt;&lt;/EndNote&gt;</w:instrText>
        </w:r>
        <w:r w:rsidR="000E5589">
          <w:rPr>
            <w:rFonts w:cs="AdvPTimes"/>
            <w:color w:val="000000"/>
            <w:szCs w:val="20"/>
          </w:rPr>
          <w:fldChar w:fldCharType="separate"/>
        </w:r>
        <w:r w:rsidRPr="005151AB">
          <w:rPr>
            <w:rFonts w:cs="AdvPTimes"/>
            <w:noProof/>
            <w:color w:val="000000"/>
            <w:szCs w:val="20"/>
            <w:vertAlign w:val="superscript"/>
          </w:rPr>
          <w:t>44</w:t>
        </w:r>
        <w:r w:rsidR="000E5589">
          <w:rPr>
            <w:rFonts w:cs="AdvPTimes"/>
            <w:color w:val="000000"/>
            <w:szCs w:val="20"/>
          </w:rPr>
          <w:fldChar w:fldCharType="end"/>
        </w:r>
      </w:hyperlink>
      <w:r w:rsidRPr="00B53668">
        <w:rPr>
          <w:rFonts w:cs="AdvPTimes"/>
          <w:color w:val="000000"/>
          <w:szCs w:val="20"/>
        </w:rPr>
        <w:t xml:space="preserve">  One </w:t>
      </w:r>
      <w:r w:rsidRPr="00B53668">
        <w:rPr>
          <w:rFonts w:cs="AdvPTimes"/>
          <w:color w:val="000000"/>
          <w:szCs w:val="20"/>
        </w:rPr>
        <w:lastRenderedPageBreak/>
        <w:t>potential shortcoming of Ki-67 as a marker is the high degree of variability in tissue processing, immunohistochemical staining, and quantization techniques between laboratories, making it difficult to standardize proliferation indices.</w:t>
      </w:r>
      <w:hyperlink w:anchor="_ENREF_45" w:tooltip="Marie, 2001 #68" w:history="1">
        <w:r w:rsidR="000E5589">
          <w:rPr>
            <w:rFonts w:cs="AdvPTimes"/>
            <w:color w:val="000000"/>
            <w:szCs w:val="20"/>
          </w:rPr>
          <w:fldChar w:fldCharType="begin"/>
        </w:r>
        <w:r>
          <w:rPr>
            <w:rFonts w:cs="AdvPTimes"/>
            <w:color w:val="000000"/>
            <w:szCs w:val="20"/>
          </w:rPr>
          <w:instrText xml:space="preserve"> ADDIN EN.CITE &lt;EndNote&gt;&lt;Cite&gt;&lt;Author&gt;Marie&lt;/Author&gt;&lt;Year&gt;2001&lt;/Year&gt;&lt;RecNum&gt;68&lt;/RecNum&gt;&lt;DisplayText&gt;&lt;style face="superscript"&gt;45&lt;/style&gt;&lt;/DisplayText&gt;&lt;record&gt;&lt;rec-number&gt;68&lt;/rec-number&gt;&lt;foreign-keys&gt;&lt;key app="EN" db-id="d00w0dwd9ez9x3edw0ap00wwr5a5za2tprsp"&gt;68&lt;/key&gt;&lt;/foreign-keys&gt;&lt;ref-type name="Journal Article"&gt;17&lt;/ref-type&gt;&lt;contributors&gt;&lt;authors&gt;&lt;author&gt;Marie, D.&lt;/author&gt;&lt;author&gt;Liu, Y.&lt;/author&gt;&lt;author&gt;Moore, S. A.&lt;/author&gt;&lt;author&gt;Brown, H. G.&lt;/author&gt;&lt;author&gt;Silverman, J. F.&lt;/author&gt;&lt;author&gt;D&amp;apos;Amico, F.&lt;/author&gt;&lt;author&gt;Raab, S. S.&lt;/author&gt;&lt;/authors&gt;&lt;/contributors&gt;&lt;auth-address&gt;Department of Pathology and Laboratory Medicine, Allegheny General Hospital and MCP Hahnemann University, Pittsburgh, Pennsylvania 15212, USA. dgrzybic@wpahs.org&lt;/auth-address&gt;&lt;titles&gt;&lt;title&gt;Interobserver variability associated with the MIB-1 labeling index: high levels suggest limited prognostic usefulness for patients with primary brain tumors&lt;/title&gt;&lt;secondary-title&gt;Cancer&lt;/secondary-title&gt;&lt;/titles&gt;&lt;periodical&gt;&lt;full-title&gt;Cancer&lt;/full-title&gt;&lt;/periodical&gt;&lt;pages&gt;2720-6&lt;/pages&gt;&lt;volume&gt;92&lt;/volume&gt;&lt;number&gt;10&lt;/number&gt;&lt;keywords&gt;&lt;keyword&gt;Antigens, Nuclear&lt;/keyword&gt;&lt;keyword&gt;Brain Neoplasms/*pathology&lt;/keyword&gt;&lt;keyword&gt;Glioma/*pathology&lt;/keyword&gt;&lt;keyword&gt;Humans&lt;/keyword&gt;&lt;keyword&gt;Ki-67 Antigen&lt;/keyword&gt;&lt;keyword&gt;Nuclear Proteins/*analysis&lt;/keyword&gt;&lt;keyword&gt;Observer Variation&lt;/keyword&gt;&lt;keyword&gt;Prognosis&lt;/keyword&gt;&lt;keyword&gt;Sensitivity and Specificity&lt;/keyword&gt;&lt;keyword&gt;Tumor Markers, Biological/*analysis&lt;/keyword&gt;&lt;/keywords&gt;&lt;dates&gt;&lt;year&gt;2001&lt;/year&gt;&lt;pub-dates&gt;&lt;date&gt;Nov 15&lt;/date&gt;&lt;/pub-dates&gt;&lt;/dates&gt;&lt;accession-num&gt;11745208&lt;/accession-num&gt;&lt;urls&gt;&lt;related-urls&gt;&lt;url&gt;http://www.ncbi.nlm.nih.gov/entrez/query.fcgi?cmd=Retrieve&amp;amp;db=PubMed&amp;amp;dopt=Citation&amp;amp;list_uids=11745208&lt;/url&gt;&lt;/related-urls&gt;&lt;/urls&gt;&lt;/record&gt;&lt;/Cite&gt;&lt;/EndNote&gt;</w:instrText>
        </w:r>
        <w:r w:rsidR="000E5589">
          <w:rPr>
            <w:rFonts w:cs="AdvPTimes"/>
            <w:color w:val="000000"/>
            <w:szCs w:val="20"/>
          </w:rPr>
          <w:fldChar w:fldCharType="separate"/>
        </w:r>
        <w:r w:rsidRPr="005151AB">
          <w:rPr>
            <w:rFonts w:cs="AdvPTimes"/>
            <w:noProof/>
            <w:color w:val="000000"/>
            <w:szCs w:val="20"/>
            <w:vertAlign w:val="superscript"/>
          </w:rPr>
          <w:t>45</w:t>
        </w:r>
        <w:r w:rsidR="000E5589">
          <w:rPr>
            <w:rFonts w:cs="AdvPTimes"/>
            <w:color w:val="000000"/>
            <w:szCs w:val="20"/>
          </w:rPr>
          <w:fldChar w:fldCharType="end"/>
        </w:r>
      </w:hyperlink>
      <w:r w:rsidRPr="00B53668">
        <w:rPr>
          <w:rFonts w:cs="AdvPTimes"/>
          <w:color w:val="000000"/>
          <w:szCs w:val="20"/>
        </w:rPr>
        <w:t xml:space="preserve"> Large variations in proliferation rates within a single tumor may also be noted. Nonetheless, when interpreted uniformly within a given lab</w:t>
      </w:r>
      <w:r>
        <w:rPr>
          <w:rFonts w:cs="AdvPTimes"/>
          <w:color w:val="000000"/>
          <w:szCs w:val="20"/>
        </w:rPr>
        <w:t>oratory</w:t>
      </w:r>
      <w:r w:rsidRPr="00B53668">
        <w:rPr>
          <w:rFonts w:cs="AdvPTimes"/>
          <w:color w:val="000000"/>
          <w:szCs w:val="20"/>
        </w:rPr>
        <w:t>, the Ki-67 proliferation index provides prognostic value to clinicians and can be helpful in histologically borderline cases, such as</w:t>
      </w:r>
      <w:r w:rsidR="00624FDD">
        <w:rPr>
          <w:rFonts w:cs="AdvPTimes"/>
          <w:color w:val="000000"/>
          <w:szCs w:val="20"/>
        </w:rPr>
        <w:t xml:space="preserve"> those that are at the grade II to III and III to </w:t>
      </w:r>
      <w:r w:rsidRPr="00B53668">
        <w:rPr>
          <w:rFonts w:cs="AdvPTimes"/>
          <w:color w:val="000000"/>
          <w:szCs w:val="20"/>
        </w:rPr>
        <w:t xml:space="preserve">IV border. A high labeling index in this setting may indicate a more aggressive neoplasm. </w:t>
      </w:r>
    </w:p>
    <w:p w:rsidR="00975355" w:rsidRPr="00B53668" w:rsidRDefault="00975355" w:rsidP="00AA23DC">
      <w:pPr>
        <w:rPr>
          <w:rFonts w:cs="Arial"/>
          <w:b/>
          <w:szCs w:val="20"/>
        </w:rPr>
      </w:pPr>
    </w:p>
    <w:p w:rsidR="00975355" w:rsidRDefault="00975355" w:rsidP="00AA23DC">
      <w:pPr>
        <w:rPr>
          <w:rFonts w:cs="Arial"/>
          <w:b/>
          <w:szCs w:val="20"/>
        </w:rPr>
      </w:pPr>
      <w:r w:rsidRPr="00B53668">
        <w:rPr>
          <w:rFonts w:cs="Arial"/>
          <w:b/>
          <w:szCs w:val="20"/>
        </w:rPr>
        <w:t xml:space="preserve">EMBRYONAL TUMORS </w:t>
      </w:r>
    </w:p>
    <w:p w:rsidR="00975355" w:rsidRPr="00B53668" w:rsidRDefault="00975355" w:rsidP="00AA23DC">
      <w:pPr>
        <w:rPr>
          <w:rFonts w:cs="Arial"/>
          <w:b/>
          <w:szCs w:val="20"/>
        </w:rPr>
      </w:pPr>
    </w:p>
    <w:p w:rsidR="00975355" w:rsidRPr="00B53668" w:rsidRDefault="00975355" w:rsidP="00AA23DC">
      <w:pPr>
        <w:rPr>
          <w:rFonts w:cs="Arial"/>
          <w:b/>
          <w:szCs w:val="20"/>
        </w:rPr>
      </w:pPr>
      <w:r>
        <w:rPr>
          <w:rFonts w:cs="Arial"/>
          <w:b/>
          <w:szCs w:val="20"/>
        </w:rPr>
        <w:t>Medulloblastoma M</w:t>
      </w:r>
      <w:r w:rsidRPr="00B53668">
        <w:rPr>
          <w:rFonts w:cs="Arial"/>
          <w:b/>
          <w:szCs w:val="20"/>
        </w:rPr>
        <w:t>arkers</w:t>
      </w:r>
    </w:p>
    <w:p w:rsidR="00975355" w:rsidRPr="00B53668" w:rsidRDefault="00975355" w:rsidP="00AA23DC">
      <w:pPr>
        <w:rPr>
          <w:rFonts w:cs="Arial"/>
          <w:szCs w:val="20"/>
        </w:rPr>
      </w:pPr>
      <w:r w:rsidRPr="00B53668">
        <w:rPr>
          <w:rFonts w:cs="Arial"/>
          <w:szCs w:val="20"/>
        </w:rPr>
        <w:t>Medulloblastomas are primitive embryonal neoplasms of the cerebellum, generally arising in childhood, whose molecular genetic alterations have now been well defined. Four subgroups have been described based on gene expression profiles: wingless (WNT), sonic hedgehog (SHH), "group 3," and "group 4."</w:t>
      </w:r>
      <w:r w:rsidR="000E5589">
        <w:rPr>
          <w:rFonts w:cs="Arial"/>
          <w:szCs w:val="20"/>
        </w:rPr>
        <w:fldChar w:fldCharType="begin">
          <w:fldData xml:space="preserve">PEVuZE5vdGU+PENpdGU+PEF1dGhvcj5Ob3J0aGNvdHQ8L0F1dGhvcj48WWVhcj4yMDEyPC9ZZWFy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</w:fldData>
        </w:fldChar>
      </w:r>
      <w:r>
        <w:rPr>
          <w:rFonts w:cs="Arial"/>
          <w:szCs w:val="20"/>
        </w:rPr>
        <w:instrText xml:space="preserve"> ADDIN EN.CITE </w:instrText>
      </w:r>
      <w:r w:rsidR="000E5589">
        <w:rPr>
          <w:rFonts w:cs="Arial"/>
          <w:szCs w:val="20"/>
        </w:rPr>
        <w:fldChar w:fldCharType="begin">
          <w:fldData xml:space="preserve">PEVuZE5vdGU+PENpdGU+PEF1dGhvcj5Ob3J0aGNvdHQ8L0F1dGhvcj48WWVhcj4yMDEyPC9ZZWFy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3" w:tooltip="Northcott, 2012 #8563" w:history="1">
        <w:r w:rsidRPr="005151AB">
          <w:rPr>
            <w:rFonts w:cs="Arial"/>
            <w:noProof/>
            <w:szCs w:val="20"/>
            <w:vertAlign w:val="superscript"/>
          </w:rPr>
          <w:t>3</w:t>
        </w:r>
      </w:hyperlink>
      <w:r w:rsidRPr="005151AB">
        <w:rPr>
          <w:rFonts w:cs="Arial"/>
          <w:noProof/>
          <w:szCs w:val="20"/>
          <w:vertAlign w:val="superscript"/>
        </w:rPr>
        <w:t xml:space="preserve">, </w:t>
      </w:r>
      <w:hyperlink w:anchor="_ENREF_46" w:tooltip="Northcott, 2012 #8651" w:history="1">
        <w:r w:rsidRPr="005151AB">
          <w:rPr>
            <w:rFonts w:cs="Arial"/>
            <w:noProof/>
            <w:szCs w:val="20"/>
            <w:vertAlign w:val="superscript"/>
          </w:rPr>
          <w:t>46</w:t>
        </w:r>
      </w:hyperlink>
      <w:r w:rsidR="000E5589">
        <w:rPr>
          <w:rFonts w:cs="Arial"/>
          <w:szCs w:val="20"/>
        </w:rPr>
        <w:fldChar w:fldCharType="end"/>
      </w:r>
      <w:r w:rsidRPr="00B53668">
        <w:rPr>
          <w:rFonts w:cs="Arial"/>
          <w:szCs w:val="20"/>
        </w:rPr>
        <w:t xml:space="preserve"> WNT medulloblastomas display monosomy 6 and most also show nuclear accumulation of the WNT pathway protein beta-catenin, the latter serving as a useful immunohistochemical screen for this group.</w:t>
      </w:r>
      <w:hyperlink w:anchor="_ENREF_47" w:tooltip="Ellison, 2011 #8622" w:history="1">
        <w:r w:rsidR="000E5589">
          <w:rPr>
            <w:rFonts w:cs="Arial"/>
            <w:szCs w:val="20"/>
          </w:rPr>
          <w:fldChar w:fldCharType="begin">
            <w:fldData xml:space="preserve">PEVuZE5vdGU+PENpdGU+PEF1dGhvcj5FbGxpc29uPC9BdXRob3I+PFllYXI+MjAxMTwvWWVhcj48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</w:fldData>
          </w:fldChar>
        </w:r>
        <w:r>
          <w:rPr>
            <w:rFonts w:cs="Arial"/>
            <w:szCs w:val="20"/>
          </w:rPr>
          <w:instrText xml:space="preserve"> ADDIN EN.CITE </w:instrText>
        </w:r>
        <w:r w:rsidR="000E5589">
          <w:rPr>
            <w:rFonts w:cs="Arial"/>
            <w:szCs w:val="20"/>
          </w:rPr>
          <w:fldChar w:fldCharType="begin">
            <w:fldData xml:space="preserve">PEVuZE5vdGU+PENpdGU+PEF1dGhvcj5FbGxpc29uPC9BdXRob3I+PFllYXI+MjAxMTwvWWVhcj48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47</w:t>
        </w:r>
        <w:r w:rsidR="000E5589">
          <w:rPr>
            <w:rFonts w:cs="Arial"/>
            <w:szCs w:val="20"/>
          </w:rPr>
          <w:fldChar w:fldCharType="end"/>
        </w:r>
      </w:hyperlink>
      <w:r w:rsidRPr="00B53668">
        <w:rPr>
          <w:rFonts w:cs="Arial"/>
          <w:szCs w:val="20"/>
        </w:rPr>
        <w:t xml:space="preserve"> Medulloblastomas with &gt;50% nuclear staining for beta-catenin have been shown to have WNT pathway activation, </w:t>
      </w:r>
      <w:r w:rsidRPr="00B53668">
        <w:rPr>
          <w:rFonts w:cs="Times-BoldItalic"/>
          <w:bCs/>
          <w:i/>
          <w:iCs/>
          <w:szCs w:val="20"/>
        </w:rPr>
        <w:t>CTNNB1</w:t>
      </w:r>
      <w:r w:rsidRPr="00B53668">
        <w:rPr>
          <w:rFonts w:cs="Arial"/>
          <w:szCs w:val="20"/>
        </w:rPr>
        <w:t xml:space="preserve"> mutations</w:t>
      </w:r>
      <w:r>
        <w:rPr>
          <w:rFonts w:cs="Arial"/>
          <w:szCs w:val="20"/>
        </w:rPr>
        <w:t>,</w:t>
      </w:r>
      <w:r w:rsidRPr="00B53668">
        <w:rPr>
          <w:rFonts w:cs="Arial"/>
          <w:szCs w:val="20"/>
        </w:rPr>
        <w:t xml:space="preserve"> and monosomy 6, whereas those with only focal nuclear staining do not.</w:t>
      </w:r>
      <w:hyperlink w:anchor="_ENREF_48" w:tooltip="Fattet, 2009 #8699" w:history="1">
        <w:r w:rsidR="000E5589">
          <w:rPr>
            <w:rFonts w:cs="Arial"/>
            <w:szCs w:val="20"/>
          </w:rPr>
          <w:fldChar w:fldCharType="begin">
            <w:fldData xml:space="preserve">PEVuZE5vdGU+PENpdGU+PEF1dGhvcj5GYXR0ZXQ8L0F1dGhvcj48WWVhcj4yMDA5PC9ZZWFyPjxS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</w:fldData>
          </w:fldChar>
        </w:r>
        <w:r>
          <w:rPr>
            <w:rFonts w:cs="Arial"/>
            <w:szCs w:val="20"/>
          </w:rPr>
          <w:instrText xml:space="preserve"> ADDIN EN.CITE </w:instrText>
        </w:r>
        <w:r w:rsidR="000E5589">
          <w:rPr>
            <w:rFonts w:cs="Arial"/>
            <w:szCs w:val="20"/>
          </w:rPr>
          <w:fldChar w:fldCharType="begin">
            <w:fldData xml:space="preserve">PEVuZE5vdGU+PENpdGU+PEF1dGhvcj5GYXR0ZXQ8L0F1dGhvcj48WWVhcj4yMDA5PC9ZZWFyPjxS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48</w:t>
        </w:r>
        <w:r w:rsidR="000E5589">
          <w:rPr>
            <w:rFonts w:cs="Arial"/>
            <w:szCs w:val="20"/>
          </w:rPr>
          <w:fldChar w:fldCharType="end"/>
        </w:r>
      </w:hyperlink>
      <w:r w:rsidRPr="00B53668">
        <w:rPr>
          <w:rFonts w:cs="Arial"/>
          <w:szCs w:val="20"/>
        </w:rPr>
        <w:t xml:space="preserve"> The overall survivals for WNT pathway medulloblastomas are dramatically longer than those of the other subtypes</w:t>
      </w:r>
      <w:r>
        <w:rPr>
          <w:rFonts w:cs="Arial"/>
          <w:szCs w:val="20"/>
        </w:rPr>
        <w:t>,</w:t>
      </w:r>
      <w:r w:rsidRPr="00B53668">
        <w:rPr>
          <w:rFonts w:cs="Arial"/>
          <w:szCs w:val="20"/>
        </w:rPr>
        <w:t xml:space="preserve"> and clinical practices are changing in light of this.</w:t>
      </w:r>
      <w:hyperlink w:anchor="_ENREF_49" w:tooltip="Pfister, 2009 #8623" w:history="1">
        <w:r w:rsidR="000E5589">
          <w:rPr>
            <w:rFonts w:cs="Arial"/>
            <w:szCs w:val="20"/>
          </w:rPr>
          <w:fldChar w:fldCharType="begin">
            <w:fldData xml:space="preserve">PEVuZE5vdGU+PENpdGU+PEF1dGhvcj5QZmlzdGVyPC9BdXRob3I+PFllYXI+MjAwOTwvWWVhcj48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</w:fldData>
          </w:fldChar>
        </w:r>
        <w:r>
          <w:rPr>
            <w:rFonts w:cs="Arial"/>
            <w:szCs w:val="20"/>
          </w:rPr>
          <w:instrText xml:space="preserve"> ADDIN EN.CITE </w:instrText>
        </w:r>
        <w:r w:rsidR="000E5589">
          <w:rPr>
            <w:rFonts w:cs="Arial"/>
            <w:szCs w:val="20"/>
          </w:rPr>
          <w:fldChar w:fldCharType="begin">
            <w:fldData xml:space="preserve">PEVuZE5vdGU+PENpdGU+PEF1dGhvcj5QZmlzdGVyPC9BdXRob3I+PFllYXI+MjAwOTwvWWVhcj48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49</w:t>
        </w:r>
        <w:r w:rsidR="000E5589">
          <w:rPr>
            <w:rFonts w:cs="Arial"/>
            <w:szCs w:val="20"/>
          </w:rPr>
          <w:fldChar w:fldCharType="end"/>
        </w:r>
      </w:hyperlink>
      <w:r w:rsidRPr="00B53668">
        <w:rPr>
          <w:rFonts w:cs="Arial"/>
          <w:szCs w:val="20"/>
        </w:rPr>
        <w:t xml:space="preserve"> SHH medulloblastomas often show a nodular/desmoplastic histology and are associated with a better prognosis in younger children and infants. 9q deletion is characteristic of the SHH group</w:t>
      </w:r>
      <w:r>
        <w:rPr>
          <w:rFonts w:cs="Arial"/>
          <w:szCs w:val="20"/>
        </w:rPr>
        <w:t>,</w:t>
      </w:r>
      <w:r w:rsidRPr="00B53668">
        <w:rPr>
          <w:rFonts w:cs="Arial"/>
          <w:szCs w:val="20"/>
        </w:rPr>
        <w:t xml:space="preserve"> and </w:t>
      </w:r>
      <w:r w:rsidRPr="00B53668">
        <w:rPr>
          <w:rFonts w:cs="Arial"/>
          <w:i/>
          <w:szCs w:val="20"/>
        </w:rPr>
        <w:t>MYCN</w:t>
      </w:r>
      <w:r w:rsidRPr="00B53668">
        <w:rPr>
          <w:rFonts w:cs="Arial"/>
          <w:szCs w:val="20"/>
        </w:rPr>
        <w:t xml:space="preserve"> amplifications are occasionally noted. GAB1 </w:t>
      </w:r>
      <w:r>
        <w:rPr>
          <w:rFonts w:cs="Arial"/>
          <w:szCs w:val="20"/>
        </w:rPr>
        <w:t>is</w:t>
      </w:r>
      <w:r w:rsidRPr="00B53668">
        <w:rPr>
          <w:rFonts w:cs="Arial"/>
          <w:szCs w:val="20"/>
        </w:rPr>
        <w:t xml:space="preserve"> expressed in the cytoplasm of nearly all SHH medulloblastomas but not in other groups and can be detected imm</w:t>
      </w:r>
      <w:r>
        <w:rPr>
          <w:rFonts w:cs="Arial"/>
          <w:szCs w:val="20"/>
        </w:rPr>
        <w:t>unohistochemically, making it a valuable SHH-group marker</w:t>
      </w:r>
      <w:r w:rsidRPr="00B53668">
        <w:rPr>
          <w:rFonts w:cs="Arial"/>
          <w:szCs w:val="20"/>
        </w:rPr>
        <w:t>.</w:t>
      </w:r>
      <w:hyperlink w:anchor="_ENREF_47" w:tooltip="Ellison, 2011 #8622" w:history="1">
        <w:r w:rsidR="000E5589">
          <w:rPr>
            <w:rFonts w:cs="Arial"/>
            <w:szCs w:val="20"/>
          </w:rPr>
          <w:fldChar w:fldCharType="begin">
            <w:fldData xml:space="preserve">PEVuZE5vdGU+PENpdGU+PEF1dGhvcj5FbGxpc29uPC9BdXRob3I+PFllYXI+MjAxMTwvWWVhcj48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</w:fldData>
          </w:fldChar>
        </w:r>
        <w:r>
          <w:rPr>
            <w:rFonts w:cs="Arial"/>
            <w:szCs w:val="20"/>
          </w:rPr>
          <w:instrText xml:space="preserve"> ADDIN EN.CITE </w:instrText>
        </w:r>
        <w:r w:rsidR="000E5589">
          <w:rPr>
            <w:rFonts w:cs="Arial"/>
            <w:szCs w:val="20"/>
          </w:rPr>
          <w:fldChar w:fldCharType="begin">
            <w:fldData xml:space="preserve">PEVuZE5vdGU+PENpdGU+PEF1dGhvcj5FbGxpc29uPC9BdXRob3I+PFllYXI+MjAxMTwvWWVhcj48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47</w:t>
        </w:r>
        <w:r w:rsidR="000E5589">
          <w:rPr>
            <w:rFonts w:cs="Arial"/>
            <w:szCs w:val="20"/>
          </w:rPr>
          <w:fldChar w:fldCharType="end"/>
        </w:r>
      </w:hyperlink>
      <w:r w:rsidRPr="00B53668">
        <w:rPr>
          <w:rFonts w:cs="Arial"/>
          <w:szCs w:val="20"/>
        </w:rPr>
        <w:t xml:space="preserve"> Targeted therapies directed at this subgroup have been established and are entering clinical practice.</w:t>
      </w:r>
      <w:r w:rsidR="000E5589">
        <w:rPr>
          <w:rFonts w:cs="Arial"/>
          <w:szCs w:val="20"/>
        </w:rPr>
        <w:fldChar w:fldCharType="begin">
          <w:fldData xml:space="preserve">PEVuZE5vdGU+PENpdGU+PEF1dGhvcj5SdWRpbjwvQXV0aG9yPjxZZWFyPjIwMDk8L1llYXI+PFJl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=
</w:fldData>
        </w:fldChar>
      </w:r>
      <w:r>
        <w:rPr>
          <w:rFonts w:cs="Arial"/>
          <w:szCs w:val="20"/>
        </w:rPr>
        <w:instrText xml:space="preserve"> ADDIN EN.CITE </w:instrText>
      </w:r>
      <w:r w:rsidR="000E5589">
        <w:rPr>
          <w:rFonts w:cs="Arial"/>
          <w:szCs w:val="20"/>
        </w:rPr>
        <w:fldChar w:fldCharType="begin">
          <w:fldData xml:space="preserve">PEVuZE5vdGU+PENpdGU+PEF1dGhvcj5SdWRpbjwvQXV0aG9yPjxZZWFyPjIwMDk8L1llYXI+PFJl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50" w:tooltip="Rudin, 2009 #8684" w:history="1">
        <w:r w:rsidRPr="005151AB">
          <w:rPr>
            <w:rFonts w:cs="Arial"/>
            <w:noProof/>
            <w:szCs w:val="20"/>
            <w:vertAlign w:val="superscript"/>
          </w:rPr>
          <w:t>50</w:t>
        </w:r>
      </w:hyperlink>
      <w:r w:rsidRPr="005151AB">
        <w:rPr>
          <w:rFonts w:cs="Arial"/>
          <w:noProof/>
          <w:szCs w:val="20"/>
          <w:vertAlign w:val="superscript"/>
        </w:rPr>
        <w:t>,</w:t>
      </w:r>
      <w:hyperlink w:anchor="_ENREF_51" w:tooltip="Macdonald, 2014 #8688" w:history="1">
        <w:r w:rsidRPr="005151AB">
          <w:rPr>
            <w:rFonts w:cs="Arial"/>
            <w:noProof/>
            <w:szCs w:val="20"/>
            <w:vertAlign w:val="superscript"/>
          </w:rPr>
          <w:t>51</w:t>
        </w:r>
      </w:hyperlink>
      <w:r w:rsidR="000E5589">
        <w:rPr>
          <w:rFonts w:cs="Arial"/>
          <w:szCs w:val="20"/>
        </w:rPr>
        <w:fldChar w:fldCharType="end"/>
      </w:r>
      <w:r>
        <w:rPr>
          <w:rFonts w:cs="Arial"/>
          <w:szCs w:val="20"/>
        </w:rPr>
        <w:t xml:space="preserve"> </w:t>
      </w:r>
      <w:r w:rsidRPr="00B53668">
        <w:rPr>
          <w:rFonts w:cs="Arial"/>
          <w:szCs w:val="20"/>
        </w:rPr>
        <w:t xml:space="preserve">Group 3 has the worst overall prognosis and contains the vast majority of </w:t>
      </w:r>
      <w:r w:rsidRPr="00B53668">
        <w:rPr>
          <w:rFonts w:cs="Arial"/>
          <w:i/>
          <w:szCs w:val="20"/>
        </w:rPr>
        <w:t>MYC</w:t>
      </w:r>
      <w:r w:rsidRPr="00B53668">
        <w:rPr>
          <w:rFonts w:cs="Arial"/>
          <w:szCs w:val="20"/>
        </w:rPr>
        <w:t xml:space="preserve"> amplified tumors.  </w:t>
      </w:r>
      <w:r w:rsidRPr="00B53668">
        <w:rPr>
          <w:rFonts w:cs="Arial"/>
          <w:i/>
          <w:szCs w:val="20"/>
        </w:rPr>
        <w:t>MYC</w:t>
      </w:r>
      <w:r w:rsidRPr="00B53668">
        <w:rPr>
          <w:rFonts w:cs="Arial"/>
          <w:szCs w:val="20"/>
        </w:rPr>
        <w:t xml:space="preserve"> and </w:t>
      </w:r>
      <w:r w:rsidRPr="00B53668">
        <w:rPr>
          <w:rFonts w:cs="Arial"/>
          <w:i/>
          <w:szCs w:val="20"/>
        </w:rPr>
        <w:t>MYCN</w:t>
      </w:r>
      <w:r w:rsidRPr="00B53668">
        <w:rPr>
          <w:rFonts w:cs="Arial"/>
          <w:szCs w:val="20"/>
        </w:rPr>
        <w:t xml:space="preserve"> amplification are strong negative prognostic factors, although they occur in only a small percentage of cases.</w:t>
      </w:r>
      <w:hyperlink w:anchor="_ENREF_49" w:tooltip="Pfister, 2009 #8623" w:history="1">
        <w:r w:rsidR="000E5589">
          <w:rPr>
            <w:rFonts w:cs="Arial"/>
            <w:szCs w:val="20"/>
          </w:rPr>
          <w:fldChar w:fldCharType="begin">
            <w:fldData xml:space="preserve">PEVuZE5vdGU+PENpdGU+PEF1dGhvcj5QZmlzdGVyPC9BdXRob3I+PFllYXI+MjAwOTwvWWVhcj48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</w:fldData>
          </w:fldChar>
        </w:r>
        <w:r>
          <w:rPr>
            <w:rFonts w:cs="Arial"/>
            <w:szCs w:val="20"/>
          </w:rPr>
          <w:instrText xml:space="preserve"> ADDIN EN.CITE </w:instrText>
        </w:r>
        <w:r w:rsidR="000E5589">
          <w:rPr>
            <w:rFonts w:cs="Arial"/>
            <w:szCs w:val="20"/>
          </w:rPr>
          <w:fldChar w:fldCharType="begin">
            <w:fldData xml:space="preserve">PEVuZE5vdGU+PENpdGU+PEF1dGhvcj5QZmlzdGVyPC9BdXRob3I+PFllYXI+MjAwOTwvWWVhcj48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49</w:t>
        </w:r>
        <w:r w:rsidR="000E5589">
          <w:rPr>
            <w:rFonts w:cs="Arial"/>
            <w:szCs w:val="20"/>
          </w:rPr>
          <w:fldChar w:fldCharType="end"/>
        </w:r>
      </w:hyperlink>
      <w:r w:rsidRPr="00B53668">
        <w:rPr>
          <w:rFonts w:cs="Arial"/>
          <w:szCs w:val="20"/>
        </w:rPr>
        <w:t xml:space="preserve"> Approximately 30</w:t>
      </w:r>
      <w:r>
        <w:rPr>
          <w:rFonts w:cs="Arial"/>
          <w:szCs w:val="20"/>
        </w:rPr>
        <w:t xml:space="preserve">% to </w:t>
      </w:r>
      <w:r w:rsidRPr="00B53668">
        <w:rPr>
          <w:rFonts w:cs="Arial"/>
          <w:szCs w:val="20"/>
        </w:rPr>
        <w:t xml:space="preserve">40% of all medulloblastomas have </w:t>
      </w:r>
      <w:proofErr w:type="gramStart"/>
      <w:r w:rsidRPr="00B53668">
        <w:rPr>
          <w:rFonts w:cs="Arial"/>
          <w:szCs w:val="20"/>
        </w:rPr>
        <w:t>i(</w:t>
      </w:r>
      <w:proofErr w:type="gramEnd"/>
      <w:r w:rsidRPr="00B53668">
        <w:rPr>
          <w:rFonts w:cs="Arial"/>
          <w:szCs w:val="20"/>
        </w:rPr>
        <w:t xml:space="preserve">17q), making it the most common genetic defect. Those tumors with </w:t>
      </w:r>
      <w:proofErr w:type="gramStart"/>
      <w:r w:rsidRPr="00B53668">
        <w:rPr>
          <w:rFonts w:cs="Arial"/>
          <w:szCs w:val="20"/>
        </w:rPr>
        <w:t>i(</w:t>
      </w:r>
      <w:proofErr w:type="gramEnd"/>
      <w:r w:rsidRPr="00B53668">
        <w:rPr>
          <w:rFonts w:cs="Arial"/>
          <w:szCs w:val="20"/>
        </w:rPr>
        <w:t>17q) have a worse prognosis than those that don’t. Among the genetic markers for medulloblastoma, monosomy 6 (or nuclear beta-caten</w:t>
      </w:r>
      <w:r w:rsidR="009672A4">
        <w:rPr>
          <w:rFonts w:cs="Arial"/>
          <w:szCs w:val="20"/>
        </w:rPr>
        <w:t xml:space="preserve">in immunoreactivity), GAB1 </w:t>
      </w:r>
      <w:r w:rsidRPr="00B53668">
        <w:rPr>
          <w:rFonts w:cs="Arial"/>
          <w:szCs w:val="20"/>
        </w:rPr>
        <w:t xml:space="preserve">expression, </w:t>
      </w:r>
      <w:r w:rsidRPr="00B53668">
        <w:rPr>
          <w:rFonts w:cs="Arial"/>
          <w:i/>
          <w:szCs w:val="20"/>
        </w:rPr>
        <w:t>MYC</w:t>
      </w:r>
      <w:r w:rsidRPr="00B53668">
        <w:rPr>
          <w:rFonts w:cs="Arial"/>
          <w:szCs w:val="20"/>
        </w:rPr>
        <w:t xml:space="preserve"> or </w:t>
      </w:r>
      <w:r w:rsidRPr="00B53668">
        <w:rPr>
          <w:rFonts w:cs="Arial"/>
          <w:i/>
          <w:szCs w:val="20"/>
        </w:rPr>
        <w:t>MYCN</w:t>
      </w:r>
      <w:r>
        <w:rPr>
          <w:rFonts w:cs="Arial"/>
          <w:szCs w:val="20"/>
        </w:rPr>
        <w:t xml:space="preserve"> amplification, and </w:t>
      </w:r>
      <w:proofErr w:type="gramStart"/>
      <w:r>
        <w:rPr>
          <w:rFonts w:cs="Arial"/>
          <w:szCs w:val="20"/>
        </w:rPr>
        <w:t>i(</w:t>
      </w:r>
      <w:proofErr w:type="gramEnd"/>
      <w:r>
        <w:rPr>
          <w:rFonts w:cs="Arial"/>
          <w:szCs w:val="20"/>
        </w:rPr>
        <w:t>17q)</w:t>
      </w:r>
      <w:r w:rsidRPr="00B53668">
        <w:rPr>
          <w:rFonts w:cs="Arial"/>
          <w:szCs w:val="20"/>
        </w:rPr>
        <w:t xml:space="preserve"> appear to be the most reliable and carry the strongest prognostic and therapeutic implications. </w:t>
      </w:r>
    </w:p>
    <w:p w:rsidR="00975355" w:rsidRPr="00B53668" w:rsidRDefault="00975355" w:rsidP="00AA23DC">
      <w:pPr>
        <w:rPr>
          <w:rFonts w:cs="Arial"/>
          <w:b/>
          <w:szCs w:val="20"/>
        </w:rPr>
      </w:pPr>
    </w:p>
    <w:p w:rsidR="00975355" w:rsidRPr="00B53668" w:rsidRDefault="00975355" w:rsidP="00AA23DC">
      <w:pPr>
        <w:rPr>
          <w:rFonts w:cs="Arial"/>
          <w:b/>
          <w:szCs w:val="20"/>
        </w:rPr>
      </w:pPr>
      <w:r w:rsidRPr="00B53668">
        <w:rPr>
          <w:rFonts w:cs="Arial"/>
          <w:b/>
          <w:szCs w:val="20"/>
        </w:rPr>
        <w:t>INI1</w:t>
      </w:r>
    </w:p>
    <w:p w:rsidR="00975355" w:rsidRPr="00B53668" w:rsidRDefault="00975355" w:rsidP="00AA23DC">
      <w:pPr>
        <w:rPr>
          <w:rFonts w:cs="Arial"/>
          <w:szCs w:val="20"/>
        </w:rPr>
      </w:pPr>
      <w:r w:rsidRPr="00B53668">
        <w:rPr>
          <w:rFonts w:cs="Arial"/>
          <w:szCs w:val="20"/>
        </w:rPr>
        <w:t>The atypical teratoid/rhabdoid tumor (AT/RT) is a clinically aggressive embryonal tumor of infancy that occurs in the posterior fossa and cerebral hemispheres.</w:t>
      </w:r>
      <w:hyperlink w:anchor="_ENREF_6" w:tooltip="Louis, 2007 #182" w:history="1">
        <w:r w:rsidR="000E5589" w:rsidRPr="00B53668">
          <w:rPr>
            <w:rFonts w:cs="Arial"/>
            <w:szCs w:val="20"/>
          </w:rPr>
          <w:fldChar w:fldCharType="begin"/>
        </w:r>
        <w:r w:rsidRPr="00B53668">
          <w:rPr>
            <w:rFonts w:cs="Arial"/>
            <w:szCs w:val="20"/>
          </w:rPr>
          <w:instrText xml:space="preserve"> ADDIN EN.CITE &lt;EndNote&gt;&lt;Cite&gt;&lt;Author&gt;Louis&lt;/Author&gt;&lt;Year&gt;2007&lt;/Year&gt;&lt;RecNum&gt;182&lt;/RecNum&gt;&lt;DisplayText&gt;&lt;style face="superscript"&gt;6&lt;/style&gt;&lt;/DisplayText&gt;&lt;record&gt;&lt;rec-number&gt;182&lt;/rec-number&gt;&lt;foreign-keys&gt;&lt;key app="EN" db-id="d00w0dwd9ez9x3edw0ap00wwr5a5za2tprsp"&gt;182&lt;/key&gt;&lt;/foreign-keys&gt;&lt;ref-type name="Book"&gt;6&lt;/ref-type&gt;&lt;contributors&gt;&lt;authors&gt;&lt;author&gt;Louis, D.N.,Ohgaki, H., Wiestler, O.D., Cavenee, W.K.&lt;/author&gt;&lt;/authors&gt;&lt;/contributors&gt;&lt;titles&gt;&lt;title&gt;WHO Classification of Tumours of the Central Nervous System.&lt;/title&gt;&lt;/titles&gt;&lt;pages&gt;309&lt;/pages&gt;&lt;edition&gt;4th&lt;/edition&gt;&lt;dates&gt;&lt;year&gt;2007&lt;/year&gt;&lt;/dates&gt;&lt;pub-location&gt;Lyon&lt;/pub-location&gt;&lt;publisher&gt;Intl. Agency for Research&lt;/publisher&gt;&lt;urls&gt;&lt;/urls&gt;&lt;/record&gt;&lt;/Cite&gt;&lt;/EndNote&gt;</w:instrText>
        </w:r>
        <w:r w:rsidR="000E5589" w:rsidRPr="00B53668">
          <w:rPr>
            <w:rFonts w:cs="Arial"/>
            <w:szCs w:val="20"/>
          </w:rPr>
          <w:fldChar w:fldCharType="separate"/>
        </w:r>
        <w:r w:rsidRPr="00B53668">
          <w:rPr>
            <w:rFonts w:cs="Arial"/>
            <w:noProof/>
            <w:szCs w:val="20"/>
            <w:vertAlign w:val="superscript"/>
          </w:rPr>
          <w:t>6</w:t>
        </w:r>
        <w:r w:rsidR="000E5589" w:rsidRPr="00B53668">
          <w:rPr>
            <w:rFonts w:cs="Arial"/>
            <w:szCs w:val="20"/>
          </w:rPr>
          <w:fldChar w:fldCharType="end"/>
        </w:r>
      </w:hyperlink>
      <w:r w:rsidRPr="00B53668">
        <w:rPr>
          <w:rFonts w:cs="Arial"/>
          <w:szCs w:val="20"/>
        </w:rPr>
        <w:t xml:space="preserve"> The tumor is characterized by deletions and mutations of </w:t>
      </w:r>
      <w:r w:rsidRPr="00B53668">
        <w:rPr>
          <w:rFonts w:cs="Arial"/>
          <w:i/>
          <w:szCs w:val="20"/>
        </w:rPr>
        <w:t>SMARCB1/INI1</w:t>
      </w:r>
      <w:r w:rsidRPr="00B53668">
        <w:rPr>
          <w:rFonts w:cs="Arial"/>
          <w:szCs w:val="20"/>
        </w:rPr>
        <w:t xml:space="preserve"> (</w:t>
      </w:r>
      <w:r w:rsidRPr="00B53668">
        <w:rPr>
          <w:rFonts w:cs="Arial"/>
          <w:i/>
          <w:szCs w:val="20"/>
        </w:rPr>
        <w:t>HSNF5</w:t>
      </w:r>
      <w:r w:rsidRPr="00B53668">
        <w:rPr>
          <w:rFonts w:cs="Arial"/>
          <w:szCs w:val="20"/>
        </w:rPr>
        <w:t>) (22q11.2).</w:t>
      </w:r>
      <w:r w:rsidR="000E5589">
        <w:rPr>
          <w:rFonts w:cs="Arial"/>
          <w:szCs w:val="20"/>
        </w:rPr>
        <w:fldChar w:fldCharType="begin">
          <w:fldData xml:space="preserve">PEVuZE5vdGU+PENpdGU+PEF1dGhvcj5CaWVnZWw8L0F1dGhvcj48WWVhcj4yMDA2PC9ZZWFyPjxS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</w:fldData>
        </w:fldChar>
      </w:r>
      <w:r>
        <w:rPr>
          <w:rFonts w:cs="Arial"/>
          <w:szCs w:val="20"/>
        </w:rPr>
        <w:instrText xml:space="preserve"> ADDIN EN.CITE </w:instrText>
      </w:r>
      <w:r w:rsidR="000E5589">
        <w:rPr>
          <w:rFonts w:cs="Arial"/>
          <w:szCs w:val="20"/>
        </w:rPr>
        <w:fldChar w:fldCharType="begin">
          <w:fldData xml:space="preserve">PEVuZE5vdGU+PENpdGU+PEF1dGhvcj5CaWVnZWw8L0F1dGhvcj48WWVhcj4yMDA2PC9ZZWFyPjxS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52" w:tooltip="Biegel, 2006 #200" w:history="1">
        <w:r w:rsidRPr="005151AB">
          <w:rPr>
            <w:rFonts w:cs="Arial"/>
            <w:noProof/>
            <w:szCs w:val="20"/>
            <w:vertAlign w:val="superscript"/>
          </w:rPr>
          <w:t>52</w:t>
        </w:r>
      </w:hyperlink>
      <w:r w:rsidRPr="005151AB">
        <w:rPr>
          <w:rFonts w:cs="Arial"/>
          <w:noProof/>
          <w:szCs w:val="20"/>
          <w:vertAlign w:val="superscript"/>
        </w:rPr>
        <w:t>,</w:t>
      </w:r>
      <w:hyperlink w:anchor="_ENREF_53" w:tooltip="Biegel, 1999 #199" w:history="1">
        <w:r w:rsidRPr="005151AB">
          <w:rPr>
            <w:rFonts w:cs="Arial"/>
            <w:noProof/>
            <w:szCs w:val="20"/>
            <w:vertAlign w:val="superscript"/>
          </w:rPr>
          <w:t>53</w:t>
        </w:r>
      </w:hyperlink>
      <w:r w:rsidR="000E5589">
        <w:rPr>
          <w:rFonts w:cs="Arial"/>
          <w:szCs w:val="20"/>
        </w:rPr>
        <w:fldChar w:fldCharType="end"/>
      </w:r>
      <w:r w:rsidRPr="00B53668">
        <w:rPr>
          <w:rFonts w:cs="Arial"/>
          <w:szCs w:val="20"/>
        </w:rPr>
        <w:t xml:space="preserve">  Immunohistochemical evaluation of AT/RT for the INI1 protein (using the BAF47 antibody) shows a loss of labeling in tumor cell nuclei, but retention of nuclear labeling in nonneoplastic cells, such as endothelial cells. The recognition of AT/RT is important for clinical management, since AT/RTs have morphologic overlap with medulloblastoma, CNS </w:t>
      </w:r>
      <w:r>
        <w:rPr>
          <w:rFonts w:cs="Arial"/>
          <w:szCs w:val="20"/>
        </w:rPr>
        <w:t>primitive neuroectodermal tumor (</w:t>
      </w:r>
      <w:r w:rsidRPr="00B53668">
        <w:rPr>
          <w:rFonts w:cs="Arial"/>
          <w:szCs w:val="20"/>
        </w:rPr>
        <w:t>PNET</w:t>
      </w:r>
      <w:r>
        <w:rPr>
          <w:rFonts w:cs="Arial"/>
          <w:szCs w:val="20"/>
        </w:rPr>
        <w:t>)</w:t>
      </w:r>
      <w:r w:rsidRPr="00B53668">
        <w:rPr>
          <w:rFonts w:cs="Arial"/>
          <w:szCs w:val="20"/>
        </w:rPr>
        <w:t>, choroid plexus carcinoma, GBM</w:t>
      </w:r>
      <w:r>
        <w:rPr>
          <w:rFonts w:cs="Arial"/>
          <w:szCs w:val="20"/>
        </w:rPr>
        <w:t>,</w:t>
      </w:r>
      <w:r w:rsidRPr="00B53668">
        <w:rPr>
          <w:rFonts w:cs="Arial"/>
          <w:szCs w:val="20"/>
        </w:rPr>
        <w:t xml:space="preserve"> and other malignant tumors of childhood.</w:t>
      </w:r>
      <w:hyperlink w:anchor="_ENREF_54" w:tooltip="Judkins, 2004 #201" w:history="1">
        <w:r w:rsidR="000E5589">
          <w:rPr>
            <w:rFonts w:cs="Arial"/>
            <w:szCs w:val="20"/>
          </w:rPr>
          <w:fldChar w:fldCharType="begin">
            <w:fldData xml:space="preserve">PEVuZE5vdGU+PENpdGU+PEF1dGhvcj5KdWRraW5zPC9BdXRob3I+PFllYXI+MjAwNDwvWWVhcj48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</w:fldData>
          </w:fldChar>
        </w:r>
        <w:r>
          <w:rPr>
            <w:rFonts w:cs="Arial"/>
            <w:szCs w:val="20"/>
          </w:rPr>
          <w:instrText xml:space="preserve"> ADDIN EN.CITE </w:instrText>
        </w:r>
        <w:r w:rsidR="000E5589">
          <w:rPr>
            <w:rFonts w:cs="Arial"/>
            <w:szCs w:val="20"/>
          </w:rPr>
          <w:fldChar w:fldCharType="begin">
            <w:fldData xml:space="preserve">PEVuZE5vdGU+PENpdGU+PEF1dGhvcj5KdWRraW5zPC9BdXRob3I+PFllYXI+MjAwNDwvWWVhcj48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54</w:t>
        </w:r>
        <w:r w:rsidR="000E5589">
          <w:rPr>
            <w:rFonts w:cs="Arial"/>
            <w:szCs w:val="20"/>
          </w:rPr>
          <w:fldChar w:fldCharType="end"/>
        </w:r>
      </w:hyperlink>
      <w:r w:rsidRPr="00B53668">
        <w:rPr>
          <w:rFonts w:cs="Arial"/>
          <w:szCs w:val="20"/>
        </w:rPr>
        <w:t xml:space="preserve">  The diagnosis of AT/RT and the finding of </w:t>
      </w:r>
      <w:r w:rsidRPr="00B53668">
        <w:rPr>
          <w:rFonts w:cs="Arial"/>
          <w:i/>
          <w:szCs w:val="20"/>
        </w:rPr>
        <w:t>SMARCB1/INI1</w:t>
      </w:r>
      <w:r w:rsidRPr="00B53668">
        <w:rPr>
          <w:rFonts w:cs="Arial"/>
          <w:szCs w:val="20"/>
        </w:rPr>
        <w:t xml:space="preserve"> loss or mutation also carr</w:t>
      </w:r>
      <w:r>
        <w:rPr>
          <w:rFonts w:cs="Arial"/>
          <w:szCs w:val="20"/>
        </w:rPr>
        <w:t>y</w:t>
      </w:r>
      <w:r w:rsidRPr="00B53668">
        <w:rPr>
          <w:rFonts w:cs="Arial"/>
          <w:szCs w:val="20"/>
        </w:rPr>
        <w:t xml:space="preserve"> potential implications for inheritance.  These tumors are often a component of the rhabdoid tumor predisposition syndrome (RTPS), characterized by germline mutations of </w:t>
      </w:r>
      <w:r w:rsidRPr="00B53668">
        <w:rPr>
          <w:rFonts w:cs="Arial"/>
          <w:i/>
          <w:szCs w:val="20"/>
        </w:rPr>
        <w:t>SMARCB1/INI1</w:t>
      </w:r>
      <w:r w:rsidRPr="00B53668">
        <w:rPr>
          <w:rFonts w:cs="Arial"/>
          <w:szCs w:val="20"/>
        </w:rPr>
        <w:t xml:space="preserve"> and manifested by a marked predisposition to the development of malignant rhabdoid tumors of infancy and early childhood.</w:t>
      </w:r>
      <w:r w:rsidR="000E5589">
        <w:rPr>
          <w:rFonts w:cs="Arial"/>
          <w:szCs w:val="20"/>
        </w:rPr>
        <w:fldChar w:fldCharType="begin">
          <w:fldData xml:space="preserve">PEVuZE5vdGU+PENpdGU+PEF1dGhvcj5CaWVnZWw8L0F1dGhvcj48WWVhcj4yMDA2PC9ZZWFyPjxS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</w:fldData>
        </w:fldChar>
      </w:r>
      <w:r>
        <w:rPr>
          <w:rFonts w:cs="Arial"/>
          <w:szCs w:val="20"/>
        </w:rPr>
        <w:instrText xml:space="preserve"> ADDIN EN.CITE </w:instrText>
      </w:r>
      <w:r w:rsidR="000E5589">
        <w:rPr>
          <w:rFonts w:cs="Arial"/>
          <w:szCs w:val="20"/>
        </w:rPr>
        <w:fldChar w:fldCharType="begin">
          <w:fldData xml:space="preserve">PEVuZE5vdGU+PENpdGU+PEF1dGhvcj5CaWVnZWw8L0F1dGhvcj48WWVhcj4yMDA2PC9ZZWFyPjxS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hyperlink w:anchor="_ENREF_52" w:tooltip="Biegel, 2006 #200" w:history="1">
        <w:r w:rsidRPr="005151AB">
          <w:rPr>
            <w:rFonts w:cs="Arial"/>
            <w:noProof/>
            <w:szCs w:val="20"/>
            <w:vertAlign w:val="superscript"/>
          </w:rPr>
          <w:t>52</w:t>
        </w:r>
      </w:hyperlink>
      <w:r w:rsidRPr="005151AB">
        <w:rPr>
          <w:rFonts w:cs="Arial"/>
          <w:noProof/>
          <w:szCs w:val="20"/>
          <w:vertAlign w:val="superscript"/>
        </w:rPr>
        <w:t>,</w:t>
      </w:r>
      <w:hyperlink w:anchor="_ENREF_55" w:tooltip="Biegel, 2000 #713" w:history="1">
        <w:r w:rsidRPr="005151AB">
          <w:rPr>
            <w:rFonts w:cs="Arial"/>
            <w:noProof/>
            <w:szCs w:val="20"/>
            <w:vertAlign w:val="superscript"/>
          </w:rPr>
          <w:t>55</w:t>
        </w:r>
      </w:hyperlink>
      <w:r w:rsidR="000E5589">
        <w:rPr>
          <w:rFonts w:cs="Arial"/>
          <w:szCs w:val="20"/>
        </w:rPr>
        <w:fldChar w:fldCharType="end"/>
      </w:r>
      <w:r w:rsidRPr="00B53668">
        <w:rPr>
          <w:rFonts w:cs="Arial"/>
          <w:szCs w:val="20"/>
        </w:rPr>
        <w:t xml:space="preserve"> Up to one-third of AT/RTs arise in the setting of RTPS</w:t>
      </w:r>
      <w:r>
        <w:rPr>
          <w:rFonts w:cs="Arial"/>
          <w:szCs w:val="20"/>
        </w:rPr>
        <w:t>,</w:t>
      </w:r>
      <w:r w:rsidRPr="00B53668">
        <w:rPr>
          <w:rFonts w:cs="Arial"/>
          <w:szCs w:val="20"/>
        </w:rPr>
        <w:t xml:space="preserve"> and the majority of these occur within the first year of life.</w:t>
      </w:r>
      <w:hyperlink w:anchor="_ENREF_56" w:tooltip="Bourdeaut, 2011 #8624" w:history="1">
        <w:r w:rsidR="000E5589">
          <w:rPr>
            <w:rFonts w:cs="Arial"/>
            <w:szCs w:val="20"/>
          </w:rPr>
          <w:fldChar w:fldCharType="begin">
            <w:fldData xml:space="preserve">PEVuZE5vdGU+PENpdGU+PEF1dGhvcj5Cb3VyZGVhdXQ8L0F1dGhvcj48WWVhcj4yMDExPC9ZZWFy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</w:fldData>
          </w:fldChar>
        </w:r>
        <w:r>
          <w:rPr>
            <w:rFonts w:cs="Arial"/>
            <w:szCs w:val="20"/>
          </w:rPr>
          <w:instrText xml:space="preserve"> ADDIN EN.CITE </w:instrText>
        </w:r>
        <w:r w:rsidR="000E5589">
          <w:rPr>
            <w:rFonts w:cs="Arial"/>
            <w:szCs w:val="20"/>
          </w:rPr>
          <w:fldChar w:fldCharType="begin">
            <w:fldData xml:space="preserve">PEVuZE5vdGU+PENpdGU+PEF1dGhvcj5Cb3VyZGVhdXQ8L0F1dGhvcj48WWVhcj4yMDExPC9ZZWFy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</w:fldData>
          </w:fldChar>
        </w:r>
        <w:r>
          <w:rPr>
            <w:rFonts w:cs="Arial"/>
            <w:szCs w:val="20"/>
          </w:rPr>
          <w:instrText xml:space="preserve"> ADDIN EN.CITE.DATA </w:instrText>
        </w:r>
        <w:r w:rsidR="000E5589">
          <w:rPr>
            <w:rFonts w:cs="Arial"/>
            <w:szCs w:val="20"/>
          </w:rPr>
        </w:r>
        <w:r w:rsidR="000E5589">
          <w:rPr>
            <w:rFonts w:cs="Arial"/>
            <w:szCs w:val="20"/>
          </w:rPr>
          <w:fldChar w:fldCharType="end"/>
        </w:r>
        <w:r w:rsidR="000E5589">
          <w:rPr>
            <w:rFonts w:cs="Arial"/>
            <w:szCs w:val="20"/>
          </w:rPr>
        </w:r>
        <w:r w:rsidR="000E5589">
          <w:rPr>
            <w:rFonts w:cs="Arial"/>
            <w:szCs w:val="20"/>
          </w:rPr>
          <w:fldChar w:fldCharType="separate"/>
        </w:r>
        <w:r w:rsidRPr="005151AB">
          <w:rPr>
            <w:rFonts w:cs="Arial"/>
            <w:noProof/>
            <w:szCs w:val="20"/>
            <w:vertAlign w:val="superscript"/>
          </w:rPr>
          <w:t>56</w:t>
        </w:r>
        <w:r w:rsidR="000E5589">
          <w:rPr>
            <w:rFonts w:cs="Arial"/>
            <w:szCs w:val="20"/>
          </w:rPr>
          <w:fldChar w:fldCharType="end"/>
        </w:r>
      </w:hyperlink>
      <w:r w:rsidRPr="00B53668">
        <w:rPr>
          <w:rFonts w:cs="Arial"/>
          <w:szCs w:val="20"/>
        </w:rPr>
        <w:t xml:space="preserve">  The diagnosis of RTPS is established with certainty by sequencing of </w:t>
      </w:r>
      <w:r w:rsidRPr="00B53668">
        <w:rPr>
          <w:rFonts w:cs="Arial"/>
          <w:i/>
          <w:szCs w:val="20"/>
        </w:rPr>
        <w:t>SMARCB1/INI1</w:t>
      </w:r>
      <w:r w:rsidRPr="00B53668">
        <w:rPr>
          <w:rFonts w:cs="Arial"/>
          <w:szCs w:val="20"/>
        </w:rPr>
        <w:t xml:space="preserve"> on tissue representing the patient’s germline. Because of the risk associated with the RTPS, the germline status of </w:t>
      </w:r>
      <w:r w:rsidRPr="00B53668">
        <w:rPr>
          <w:rFonts w:cs="Arial"/>
          <w:i/>
          <w:szCs w:val="20"/>
        </w:rPr>
        <w:t>SMARCB1/INI1</w:t>
      </w:r>
      <w:r w:rsidRPr="00B53668">
        <w:rPr>
          <w:rFonts w:cs="Arial"/>
          <w:szCs w:val="20"/>
        </w:rPr>
        <w:t xml:space="preserve"> is typically assessed for each new case of AT/RT.</w:t>
      </w:r>
    </w:p>
    <w:p w:rsidR="00975355" w:rsidRDefault="00975355" w:rsidP="00AA23DC">
      <w:pPr>
        <w:rPr>
          <w:rFonts w:cs="Arial"/>
          <w:b/>
          <w:szCs w:val="20"/>
        </w:rPr>
      </w:pPr>
    </w:p>
    <w:p w:rsidR="00975355" w:rsidRPr="00B53668" w:rsidRDefault="00975355" w:rsidP="00AA23DC">
      <w:pPr>
        <w:keepNext/>
        <w:rPr>
          <w:rFonts w:cs="Arial"/>
          <w:b/>
          <w:szCs w:val="20"/>
        </w:rPr>
      </w:pPr>
      <w:r w:rsidRPr="00B53668">
        <w:rPr>
          <w:rFonts w:cs="Arial"/>
          <w:b/>
          <w:szCs w:val="20"/>
        </w:rPr>
        <w:lastRenderedPageBreak/>
        <w:t>References</w:t>
      </w:r>
    </w:p>
    <w:p w:rsidR="00624FDD" w:rsidRPr="00075A14" w:rsidRDefault="000E5589" w:rsidP="00624FDD">
      <w:pPr>
        <w:ind w:left="450" w:hanging="450"/>
        <w:rPr>
          <w:rFonts w:cs="Arial"/>
          <w:noProof/>
          <w:szCs w:val="20"/>
        </w:rPr>
      </w:pPr>
      <w:r w:rsidRPr="00B53668">
        <w:rPr>
          <w:rFonts w:cs="Arial"/>
          <w:szCs w:val="20"/>
        </w:rPr>
        <w:fldChar w:fldCharType="begin"/>
      </w:r>
      <w:r w:rsidR="00975355" w:rsidRPr="00B53668">
        <w:rPr>
          <w:rFonts w:cs="Arial"/>
          <w:szCs w:val="20"/>
        </w:rPr>
        <w:instrText xml:space="preserve"> ADDIN EN.REFLIST </w:instrText>
      </w:r>
      <w:r w:rsidRPr="00B53668">
        <w:rPr>
          <w:rFonts w:cs="Arial"/>
          <w:szCs w:val="20"/>
        </w:rPr>
        <w:fldChar w:fldCharType="separate"/>
      </w:r>
      <w:bookmarkStart w:id="1" w:name="_ENREF_12"/>
      <w:bookmarkStart w:id="2" w:name="_ENREF_1"/>
      <w:r w:rsidR="00624FDD" w:rsidRPr="00075A14">
        <w:rPr>
          <w:rFonts w:cs="Arial"/>
          <w:noProof/>
          <w:szCs w:val="20"/>
        </w:rPr>
        <w:t>1.</w:t>
      </w:r>
      <w:r w:rsidR="00624FDD" w:rsidRPr="00075A14">
        <w:rPr>
          <w:rFonts w:cs="Arial"/>
          <w:noProof/>
          <w:szCs w:val="20"/>
        </w:rPr>
        <w:tab/>
        <w:t xml:space="preserve">Nikiforova MN, Hamilton RL. Molecular diagnostics of gliomas. </w:t>
      </w:r>
      <w:r w:rsidR="00624FDD" w:rsidRPr="00AA5B25">
        <w:rPr>
          <w:rFonts w:cs="Arial"/>
          <w:i/>
          <w:noProof/>
          <w:szCs w:val="20"/>
        </w:rPr>
        <w:t>Arch Pathol Lab Med</w:t>
      </w:r>
      <w:r w:rsidR="00624FDD">
        <w:rPr>
          <w:rFonts w:cs="Arial"/>
          <w:noProof/>
          <w:szCs w:val="20"/>
        </w:rPr>
        <w:t>. 2011;135(5):</w:t>
      </w:r>
      <w:r w:rsidR="00624FDD" w:rsidRPr="00075A14">
        <w:rPr>
          <w:rFonts w:cs="Arial"/>
          <w:noProof/>
          <w:szCs w:val="20"/>
        </w:rPr>
        <w:t>558-</w:t>
      </w:r>
      <w:r w:rsidR="00624FDD">
        <w:rPr>
          <w:rFonts w:cs="Arial"/>
          <w:noProof/>
          <w:szCs w:val="20"/>
        </w:rPr>
        <w:t>5</w:t>
      </w:r>
      <w:r w:rsidR="00624FDD" w:rsidRPr="00075A14">
        <w:rPr>
          <w:rFonts w:cs="Arial"/>
          <w:noProof/>
          <w:szCs w:val="20"/>
        </w:rPr>
        <w:t>68.</w:t>
      </w:r>
      <w:bookmarkEnd w:id="2"/>
    </w:p>
    <w:p w:rsidR="00624FDD" w:rsidRPr="00075A14" w:rsidRDefault="00624FDD" w:rsidP="00624FDD">
      <w:pPr>
        <w:ind w:left="450" w:hanging="450"/>
        <w:rPr>
          <w:rFonts w:cs="Arial"/>
          <w:noProof/>
          <w:szCs w:val="20"/>
        </w:rPr>
      </w:pPr>
      <w:bookmarkStart w:id="3" w:name="_ENREF_2"/>
      <w:r w:rsidRPr="00075A14">
        <w:rPr>
          <w:rFonts w:cs="Arial"/>
          <w:noProof/>
          <w:szCs w:val="20"/>
        </w:rPr>
        <w:t>2.</w:t>
      </w:r>
      <w:r w:rsidRPr="00075A14">
        <w:rPr>
          <w:rFonts w:cs="Arial"/>
          <w:noProof/>
          <w:szCs w:val="20"/>
        </w:rPr>
        <w:tab/>
        <w:t xml:space="preserve">Rodriguez FJ, Lim KS, Bowers D, Eberhart CG. Pathological and molecular advances in pediatric low-grade astrocytoma. </w:t>
      </w:r>
      <w:r w:rsidRPr="00AA5B25">
        <w:rPr>
          <w:rFonts w:cs="Arial"/>
          <w:i/>
          <w:noProof/>
          <w:szCs w:val="20"/>
        </w:rPr>
        <w:t>Annu Rev Pathol</w:t>
      </w:r>
      <w:r>
        <w:rPr>
          <w:rFonts w:cs="Arial"/>
          <w:noProof/>
          <w:szCs w:val="20"/>
        </w:rPr>
        <w:t>. 2013;8:</w:t>
      </w:r>
      <w:r w:rsidRPr="00075A14">
        <w:rPr>
          <w:rFonts w:cs="Arial"/>
          <w:noProof/>
          <w:szCs w:val="20"/>
        </w:rPr>
        <w:t>361-</w:t>
      </w:r>
      <w:r>
        <w:rPr>
          <w:rFonts w:cs="Arial"/>
          <w:noProof/>
          <w:szCs w:val="20"/>
        </w:rPr>
        <w:t>3</w:t>
      </w:r>
      <w:r w:rsidRPr="00075A14">
        <w:rPr>
          <w:rFonts w:cs="Arial"/>
          <w:noProof/>
          <w:szCs w:val="20"/>
        </w:rPr>
        <w:t>79.</w:t>
      </w:r>
      <w:bookmarkEnd w:id="3"/>
    </w:p>
    <w:p w:rsidR="00624FDD" w:rsidRPr="00075A14" w:rsidRDefault="00624FDD" w:rsidP="00624FDD">
      <w:pPr>
        <w:ind w:left="450" w:hanging="450"/>
        <w:rPr>
          <w:rFonts w:cs="Arial"/>
          <w:noProof/>
          <w:szCs w:val="20"/>
        </w:rPr>
      </w:pPr>
      <w:bookmarkStart w:id="4" w:name="_ENREF_3"/>
      <w:r w:rsidRPr="00075A14">
        <w:rPr>
          <w:rFonts w:cs="Arial"/>
          <w:noProof/>
          <w:szCs w:val="20"/>
        </w:rPr>
        <w:t>3.</w:t>
      </w:r>
      <w:r w:rsidRPr="00075A14">
        <w:rPr>
          <w:rFonts w:cs="Arial"/>
          <w:noProof/>
          <w:szCs w:val="20"/>
        </w:rPr>
        <w:tab/>
        <w:t xml:space="preserve">Northcott PA, Jones DT, Kool M, et al. Medulloblastomics: the end of the beginning. </w:t>
      </w:r>
      <w:r w:rsidRPr="00AA5B25">
        <w:rPr>
          <w:rFonts w:cs="Arial"/>
          <w:i/>
          <w:noProof/>
          <w:szCs w:val="20"/>
        </w:rPr>
        <w:t>Nat Rev Cancer.</w:t>
      </w:r>
      <w:r>
        <w:rPr>
          <w:rFonts w:cs="Arial"/>
          <w:noProof/>
          <w:szCs w:val="20"/>
        </w:rPr>
        <w:t xml:space="preserve"> 2012;12(12):</w:t>
      </w:r>
      <w:r w:rsidRPr="00075A14">
        <w:rPr>
          <w:rFonts w:cs="Arial"/>
          <w:noProof/>
          <w:szCs w:val="20"/>
        </w:rPr>
        <w:t>818-</w:t>
      </w:r>
      <w:r>
        <w:rPr>
          <w:rFonts w:cs="Arial"/>
          <w:noProof/>
          <w:szCs w:val="20"/>
        </w:rPr>
        <w:t>8</w:t>
      </w:r>
      <w:r w:rsidRPr="00075A14">
        <w:rPr>
          <w:rFonts w:cs="Arial"/>
          <w:noProof/>
          <w:szCs w:val="20"/>
        </w:rPr>
        <w:t>34.</w:t>
      </w:r>
      <w:bookmarkEnd w:id="4"/>
    </w:p>
    <w:p w:rsidR="00624FDD" w:rsidRPr="00075A14" w:rsidRDefault="00624FDD" w:rsidP="00624FDD">
      <w:pPr>
        <w:ind w:left="450" w:hanging="450"/>
        <w:rPr>
          <w:rFonts w:cs="Arial"/>
          <w:noProof/>
          <w:szCs w:val="20"/>
        </w:rPr>
      </w:pPr>
      <w:bookmarkStart w:id="5" w:name="_ENREF_4"/>
      <w:r w:rsidRPr="00075A14">
        <w:rPr>
          <w:rFonts w:cs="Arial"/>
          <w:noProof/>
          <w:szCs w:val="20"/>
        </w:rPr>
        <w:t>4.</w:t>
      </w:r>
      <w:r w:rsidRPr="00075A14">
        <w:rPr>
          <w:rFonts w:cs="Arial"/>
          <w:noProof/>
          <w:szCs w:val="20"/>
        </w:rPr>
        <w:tab/>
        <w:t xml:space="preserve">Bourne TD, Schiff D. Update on molecular findings, management and outcome in low-grade gliomas. </w:t>
      </w:r>
      <w:r w:rsidRPr="00AA5B25">
        <w:rPr>
          <w:rFonts w:cs="Arial"/>
          <w:i/>
          <w:noProof/>
          <w:szCs w:val="20"/>
        </w:rPr>
        <w:t>Nat Rev Neurol</w:t>
      </w:r>
      <w:r>
        <w:rPr>
          <w:rFonts w:cs="Arial"/>
          <w:noProof/>
          <w:szCs w:val="20"/>
        </w:rPr>
        <w:t>. 2010;6(12):</w:t>
      </w:r>
      <w:r w:rsidRPr="00075A14">
        <w:rPr>
          <w:rFonts w:cs="Arial"/>
          <w:noProof/>
          <w:szCs w:val="20"/>
        </w:rPr>
        <w:t>695-701.</w:t>
      </w:r>
      <w:bookmarkEnd w:id="5"/>
    </w:p>
    <w:p w:rsidR="00624FDD" w:rsidRPr="00075A14" w:rsidRDefault="00624FDD" w:rsidP="00624FDD">
      <w:pPr>
        <w:ind w:left="450" w:hanging="450"/>
        <w:rPr>
          <w:rFonts w:cs="Arial"/>
          <w:noProof/>
          <w:szCs w:val="20"/>
        </w:rPr>
      </w:pPr>
      <w:bookmarkStart w:id="6" w:name="_ENREF_5"/>
      <w:r w:rsidRPr="00075A14">
        <w:rPr>
          <w:rFonts w:cs="Arial"/>
          <w:noProof/>
          <w:szCs w:val="20"/>
        </w:rPr>
        <w:t>5.</w:t>
      </w:r>
      <w:r w:rsidRPr="00075A14">
        <w:rPr>
          <w:rFonts w:cs="Arial"/>
          <w:noProof/>
          <w:szCs w:val="20"/>
        </w:rPr>
        <w:tab/>
        <w:t xml:space="preserve">Brat DJ, Prayson RA, Ryken TC, Olson JJ. Diagnosis of malignant glioma: role of neuropathology. </w:t>
      </w:r>
      <w:r w:rsidRPr="00AA5B25">
        <w:rPr>
          <w:rFonts w:cs="Arial"/>
          <w:i/>
          <w:noProof/>
          <w:szCs w:val="20"/>
        </w:rPr>
        <w:t>J Neurooncol.</w:t>
      </w:r>
      <w:r>
        <w:rPr>
          <w:rFonts w:cs="Arial"/>
          <w:noProof/>
          <w:szCs w:val="20"/>
        </w:rPr>
        <w:t xml:space="preserve"> 2008;89(3):</w:t>
      </w:r>
      <w:r w:rsidRPr="00075A14">
        <w:rPr>
          <w:rFonts w:cs="Arial"/>
          <w:noProof/>
          <w:szCs w:val="20"/>
        </w:rPr>
        <w:t>287-311.</w:t>
      </w:r>
      <w:bookmarkEnd w:id="6"/>
    </w:p>
    <w:p w:rsidR="00624FDD" w:rsidRPr="00075A14" w:rsidRDefault="00624FDD" w:rsidP="00624FDD">
      <w:pPr>
        <w:ind w:left="450" w:hanging="450"/>
        <w:rPr>
          <w:rFonts w:cs="Arial"/>
          <w:noProof/>
          <w:szCs w:val="20"/>
        </w:rPr>
      </w:pPr>
      <w:bookmarkStart w:id="7" w:name="_ENREF_6"/>
      <w:r w:rsidRPr="00075A14">
        <w:rPr>
          <w:rFonts w:cs="Arial"/>
          <w:noProof/>
          <w:szCs w:val="20"/>
        </w:rPr>
        <w:t>6.</w:t>
      </w:r>
      <w:r w:rsidRPr="00075A14">
        <w:rPr>
          <w:rFonts w:cs="Arial"/>
          <w:noProof/>
          <w:szCs w:val="20"/>
        </w:rPr>
        <w:tab/>
        <w:t>Louis DN, O</w:t>
      </w:r>
      <w:r w:rsidR="00E5744E">
        <w:rPr>
          <w:rFonts w:cs="Arial"/>
          <w:noProof/>
          <w:szCs w:val="20"/>
        </w:rPr>
        <w:t>hgaki H, Wiestler OD, Cavenee W</w:t>
      </w:r>
      <w:r w:rsidRPr="00075A14">
        <w:rPr>
          <w:rFonts w:cs="Arial"/>
          <w:noProof/>
          <w:szCs w:val="20"/>
        </w:rPr>
        <w:t xml:space="preserve">K. </w:t>
      </w:r>
      <w:r w:rsidRPr="00AA5B25">
        <w:rPr>
          <w:rFonts w:cs="Arial"/>
          <w:i/>
          <w:noProof/>
          <w:szCs w:val="20"/>
        </w:rPr>
        <w:t>WHO Classification of Tumours of the Central Nervous System.</w:t>
      </w:r>
      <w:r w:rsidRPr="00075A14">
        <w:rPr>
          <w:rFonts w:cs="Arial"/>
          <w:noProof/>
          <w:szCs w:val="20"/>
        </w:rPr>
        <w:t xml:space="preserve"> 4th ed. Lyon</w:t>
      </w:r>
      <w:r>
        <w:rPr>
          <w:rFonts w:cs="Arial"/>
          <w:noProof/>
          <w:szCs w:val="20"/>
        </w:rPr>
        <w:t>, France</w:t>
      </w:r>
      <w:r w:rsidRPr="00075A14">
        <w:rPr>
          <w:rFonts w:cs="Arial"/>
          <w:noProof/>
          <w:szCs w:val="20"/>
        </w:rPr>
        <w:t xml:space="preserve">: </w:t>
      </w:r>
      <w:r>
        <w:rPr>
          <w:rFonts w:cs="Arial"/>
          <w:noProof/>
          <w:szCs w:val="20"/>
        </w:rPr>
        <w:t>IARC Press;</w:t>
      </w:r>
      <w:r w:rsidRPr="00075A14">
        <w:rPr>
          <w:rFonts w:cs="Arial"/>
          <w:noProof/>
          <w:szCs w:val="20"/>
        </w:rPr>
        <w:t xml:space="preserve"> 2007.</w:t>
      </w:r>
      <w:bookmarkEnd w:id="7"/>
    </w:p>
    <w:p w:rsidR="00624FDD" w:rsidRPr="00075A14" w:rsidRDefault="00624FDD" w:rsidP="00624FDD">
      <w:pPr>
        <w:ind w:left="450" w:hanging="450"/>
        <w:rPr>
          <w:rFonts w:cs="Arial"/>
          <w:noProof/>
          <w:szCs w:val="20"/>
        </w:rPr>
      </w:pPr>
      <w:bookmarkStart w:id="8" w:name="_ENREF_7"/>
      <w:r w:rsidRPr="00075A14">
        <w:rPr>
          <w:rFonts w:cs="Arial"/>
          <w:noProof/>
          <w:szCs w:val="20"/>
        </w:rPr>
        <w:t>7.</w:t>
      </w:r>
      <w:r w:rsidRPr="00075A14">
        <w:rPr>
          <w:rFonts w:cs="Arial"/>
          <w:noProof/>
          <w:szCs w:val="20"/>
        </w:rPr>
        <w:tab/>
        <w:t xml:space="preserve">Parsons DW, Jones S, Zhang X, et al. An integrated genomic analysis of human glioblastoma multiforme. </w:t>
      </w:r>
      <w:r w:rsidRPr="00AA5B25">
        <w:rPr>
          <w:rFonts w:cs="Arial"/>
          <w:i/>
          <w:noProof/>
          <w:szCs w:val="20"/>
        </w:rPr>
        <w:t>Science</w:t>
      </w:r>
      <w:r>
        <w:rPr>
          <w:rFonts w:cs="Arial"/>
          <w:noProof/>
          <w:szCs w:val="20"/>
        </w:rPr>
        <w:t>. 2008;321(5897):</w:t>
      </w:r>
      <w:r w:rsidRPr="00075A14">
        <w:rPr>
          <w:rFonts w:cs="Arial"/>
          <w:noProof/>
          <w:szCs w:val="20"/>
        </w:rPr>
        <w:t>1807-</w:t>
      </w:r>
      <w:r>
        <w:rPr>
          <w:rFonts w:cs="Arial"/>
          <w:noProof/>
          <w:szCs w:val="20"/>
        </w:rPr>
        <w:t>18</w:t>
      </w:r>
      <w:r w:rsidRPr="00075A14">
        <w:rPr>
          <w:rFonts w:cs="Arial"/>
          <w:noProof/>
          <w:szCs w:val="20"/>
        </w:rPr>
        <w:t>12.</w:t>
      </w:r>
      <w:bookmarkEnd w:id="8"/>
    </w:p>
    <w:p w:rsidR="00624FDD" w:rsidRPr="00075A14" w:rsidRDefault="00624FDD" w:rsidP="00624FDD">
      <w:pPr>
        <w:ind w:left="450" w:hanging="450"/>
        <w:rPr>
          <w:rFonts w:cs="Arial"/>
          <w:noProof/>
          <w:szCs w:val="20"/>
        </w:rPr>
      </w:pPr>
      <w:bookmarkStart w:id="9" w:name="_ENREF_8"/>
      <w:r w:rsidRPr="00075A14">
        <w:rPr>
          <w:rFonts w:cs="Arial"/>
          <w:noProof/>
          <w:szCs w:val="20"/>
        </w:rPr>
        <w:t>8.</w:t>
      </w:r>
      <w:r w:rsidRPr="00075A14">
        <w:rPr>
          <w:rFonts w:cs="Arial"/>
          <w:noProof/>
          <w:szCs w:val="20"/>
        </w:rPr>
        <w:tab/>
        <w:t xml:space="preserve">Yan H, Parsons DW, Jin G, et al. IDH1 and IDH2 mutations in gliomas. </w:t>
      </w:r>
      <w:r w:rsidRPr="00AA5B25">
        <w:rPr>
          <w:rFonts w:cs="Arial"/>
          <w:i/>
          <w:noProof/>
          <w:szCs w:val="20"/>
        </w:rPr>
        <w:t>N Engl J Med</w:t>
      </w:r>
      <w:r>
        <w:rPr>
          <w:rFonts w:cs="Arial"/>
          <w:noProof/>
          <w:szCs w:val="20"/>
        </w:rPr>
        <w:t>. 2009;360(8):</w:t>
      </w:r>
      <w:r w:rsidRPr="00075A14">
        <w:rPr>
          <w:rFonts w:cs="Arial"/>
          <w:noProof/>
          <w:szCs w:val="20"/>
        </w:rPr>
        <w:t>765-</w:t>
      </w:r>
      <w:r>
        <w:rPr>
          <w:rFonts w:cs="Arial"/>
          <w:noProof/>
          <w:szCs w:val="20"/>
        </w:rPr>
        <w:t>7</w:t>
      </w:r>
      <w:r w:rsidRPr="00075A14">
        <w:rPr>
          <w:rFonts w:cs="Arial"/>
          <w:noProof/>
          <w:szCs w:val="20"/>
        </w:rPr>
        <w:t>73.</w:t>
      </w:r>
      <w:bookmarkEnd w:id="9"/>
    </w:p>
    <w:p w:rsidR="00624FDD" w:rsidRPr="00075A14" w:rsidRDefault="00624FDD" w:rsidP="00624FDD">
      <w:pPr>
        <w:ind w:left="450" w:hanging="450"/>
        <w:rPr>
          <w:rFonts w:cs="Arial"/>
          <w:noProof/>
          <w:szCs w:val="20"/>
        </w:rPr>
      </w:pPr>
      <w:bookmarkStart w:id="10" w:name="_ENREF_9"/>
      <w:r w:rsidRPr="00075A14">
        <w:rPr>
          <w:rFonts w:cs="Arial"/>
          <w:noProof/>
          <w:szCs w:val="20"/>
        </w:rPr>
        <w:t>9.</w:t>
      </w:r>
      <w:r w:rsidRPr="00075A14">
        <w:rPr>
          <w:rFonts w:cs="Arial"/>
          <w:noProof/>
          <w:szCs w:val="20"/>
        </w:rPr>
        <w:tab/>
        <w:t xml:space="preserve">Turcan S, Rohle D, Goenka A, et al. IDH1 mutation is sufficient to establish the glioma hypermethylator phenotype. </w:t>
      </w:r>
      <w:r w:rsidRPr="00AA5B25">
        <w:rPr>
          <w:rFonts w:cs="Arial"/>
          <w:i/>
          <w:noProof/>
          <w:szCs w:val="20"/>
        </w:rPr>
        <w:t>Nature</w:t>
      </w:r>
      <w:r w:rsidRPr="00075A14">
        <w:rPr>
          <w:rFonts w:cs="Arial"/>
          <w:noProof/>
          <w:szCs w:val="20"/>
        </w:rPr>
        <w:t>. 201</w:t>
      </w:r>
      <w:r>
        <w:rPr>
          <w:rFonts w:cs="Arial"/>
          <w:noProof/>
          <w:szCs w:val="20"/>
        </w:rPr>
        <w:t>2;483(7390):</w:t>
      </w:r>
      <w:r w:rsidRPr="00075A14">
        <w:rPr>
          <w:rFonts w:cs="Arial"/>
          <w:noProof/>
          <w:szCs w:val="20"/>
        </w:rPr>
        <w:t>479-</w:t>
      </w:r>
      <w:r>
        <w:rPr>
          <w:rFonts w:cs="Arial"/>
          <w:noProof/>
          <w:szCs w:val="20"/>
        </w:rPr>
        <w:t>4</w:t>
      </w:r>
      <w:r w:rsidRPr="00075A14">
        <w:rPr>
          <w:rFonts w:cs="Arial"/>
          <w:noProof/>
          <w:szCs w:val="20"/>
        </w:rPr>
        <w:t>83.</w:t>
      </w:r>
      <w:bookmarkEnd w:id="10"/>
    </w:p>
    <w:p w:rsidR="00624FDD" w:rsidRPr="00075A14" w:rsidRDefault="00624FDD" w:rsidP="00624FDD">
      <w:pPr>
        <w:ind w:left="450" w:hanging="450"/>
        <w:rPr>
          <w:rFonts w:cs="Arial"/>
          <w:noProof/>
          <w:szCs w:val="20"/>
        </w:rPr>
      </w:pPr>
      <w:bookmarkStart w:id="11" w:name="_ENREF_10"/>
      <w:r w:rsidRPr="00976399">
        <w:rPr>
          <w:rFonts w:cs="Arial"/>
          <w:noProof/>
          <w:szCs w:val="20"/>
          <w:lang w:val="de-DE"/>
        </w:rPr>
        <w:t>10.</w:t>
      </w:r>
      <w:r w:rsidRPr="00976399">
        <w:rPr>
          <w:rFonts w:cs="Arial"/>
          <w:noProof/>
          <w:szCs w:val="20"/>
          <w:lang w:val="de-DE"/>
        </w:rPr>
        <w:tab/>
        <w:t xml:space="preserve">Noushmehr H, Weisenberger DJ, Diefes K, et al. </w:t>
      </w:r>
      <w:r w:rsidRPr="00075A14">
        <w:rPr>
          <w:rFonts w:cs="Arial"/>
          <w:noProof/>
          <w:szCs w:val="20"/>
        </w:rPr>
        <w:t xml:space="preserve">Identification of a CpG island methylator phenotype that defines a distinct subgroup of glioma. </w:t>
      </w:r>
      <w:r w:rsidRPr="00AA5B25">
        <w:rPr>
          <w:rFonts w:cs="Arial"/>
          <w:i/>
          <w:noProof/>
          <w:szCs w:val="20"/>
        </w:rPr>
        <w:t>Cancer Cell.</w:t>
      </w:r>
      <w:r>
        <w:rPr>
          <w:rFonts w:cs="Arial"/>
          <w:noProof/>
          <w:szCs w:val="20"/>
        </w:rPr>
        <w:t xml:space="preserve"> 2010;17(5):</w:t>
      </w:r>
      <w:r w:rsidRPr="00075A14">
        <w:rPr>
          <w:rFonts w:cs="Arial"/>
          <w:noProof/>
          <w:szCs w:val="20"/>
        </w:rPr>
        <w:t>510-</w:t>
      </w:r>
      <w:r>
        <w:rPr>
          <w:rFonts w:cs="Arial"/>
          <w:noProof/>
          <w:szCs w:val="20"/>
        </w:rPr>
        <w:t>5</w:t>
      </w:r>
      <w:r w:rsidRPr="00075A14">
        <w:rPr>
          <w:rFonts w:cs="Arial"/>
          <w:noProof/>
          <w:szCs w:val="20"/>
        </w:rPr>
        <w:t>22.</w:t>
      </w:r>
      <w:bookmarkEnd w:id="11"/>
    </w:p>
    <w:p w:rsidR="00624FDD" w:rsidRDefault="00624FDD" w:rsidP="00624FDD">
      <w:pPr>
        <w:ind w:left="450" w:hanging="450"/>
        <w:rPr>
          <w:rFonts w:cs="Arial"/>
          <w:noProof/>
          <w:szCs w:val="20"/>
        </w:rPr>
      </w:pPr>
      <w:bookmarkStart w:id="12" w:name="_ENREF_11"/>
      <w:r w:rsidRPr="00075A14">
        <w:rPr>
          <w:rFonts w:cs="Arial"/>
          <w:noProof/>
          <w:szCs w:val="20"/>
        </w:rPr>
        <w:t>11.</w:t>
      </w:r>
      <w:r w:rsidRPr="00075A14">
        <w:rPr>
          <w:rFonts w:cs="Arial"/>
          <w:noProof/>
          <w:szCs w:val="20"/>
        </w:rPr>
        <w:tab/>
        <w:t xml:space="preserve">Capper D, Weissert S, Balss J, et al. Characterization of R132H mutation-specific IDH1 antibody binding in brain tumors. </w:t>
      </w:r>
      <w:r w:rsidRPr="00AA5B25">
        <w:rPr>
          <w:rFonts w:cs="Arial"/>
          <w:i/>
          <w:noProof/>
          <w:szCs w:val="20"/>
        </w:rPr>
        <w:t>Brain Pathol.</w:t>
      </w:r>
      <w:r>
        <w:rPr>
          <w:rFonts w:cs="Arial"/>
          <w:noProof/>
          <w:szCs w:val="20"/>
        </w:rPr>
        <w:t xml:space="preserve"> 2010;20(1):</w:t>
      </w:r>
      <w:r w:rsidRPr="00075A14">
        <w:rPr>
          <w:rFonts w:cs="Arial"/>
          <w:noProof/>
          <w:szCs w:val="20"/>
        </w:rPr>
        <w:t>245-</w:t>
      </w:r>
      <w:r>
        <w:rPr>
          <w:rFonts w:cs="Arial"/>
          <w:noProof/>
          <w:szCs w:val="20"/>
        </w:rPr>
        <w:t>2</w:t>
      </w:r>
      <w:r w:rsidRPr="00075A14">
        <w:rPr>
          <w:rFonts w:cs="Arial"/>
          <w:noProof/>
          <w:szCs w:val="20"/>
        </w:rPr>
        <w:t>54.</w:t>
      </w:r>
      <w:bookmarkEnd w:id="12"/>
    </w:p>
    <w:p w:rsidR="00624FDD" w:rsidRPr="00075A14" w:rsidRDefault="00624FDD" w:rsidP="00624FDD">
      <w:pPr>
        <w:ind w:left="450" w:hanging="450"/>
        <w:rPr>
          <w:rFonts w:cs="Arial"/>
          <w:noProof/>
          <w:szCs w:val="20"/>
        </w:rPr>
      </w:pPr>
      <w:bookmarkStart w:id="13" w:name="_ENREF_20"/>
      <w:bookmarkEnd w:id="1"/>
      <w:r w:rsidRPr="00075A14">
        <w:rPr>
          <w:rFonts w:cs="Arial"/>
          <w:noProof/>
          <w:szCs w:val="20"/>
        </w:rPr>
        <w:t>12.</w:t>
      </w:r>
      <w:r w:rsidRPr="00075A14">
        <w:rPr>
          <w:rFonts w:cs="Arial"/>
          <w:noProof/>
          <w:szCs w:val="20"/>
        </w:rPr>
        <w:tab/>
        <w:t xml:space="preserve">Cairncross JG, Ueki K, Zlatescu MC, et al. Specific genetic predictors of chemotherapeutic response and survival in patients with anaplastic oligodendrogliomas. </w:t>
      </w:r>
      <w:r w:rsidRPr="00AA5B25">
        <w:rPr>
          <w:rFonts w:cs="Arial"/>
          <w:i/>
          <w:noProof/>
          <w:szCs w:val="20"/>
        </w:rPr>
        <w:t>J Natl Cancer Inst</w:t>
      </w:r>
      <w:r>
        <w:rPr>
          <w:rFonts w:cs="Arial"/>
          <w:noProof/>
          <w:szCs w:val="20"/>
        </w:rPr>
        <w:t>. 1998;90(19):</w:t>
      </w:r>
      <w:r w:rsidRPr="00075A14">
        <w:rPr>
          <w:rFonts w:cs="Arial"/>
          <w:noProof/>
          <w:szCs w:val="20"/>
        </w:rPr>
        <w:t>1473-</w:t>
      </w:r>
      <w:r>
        <w:rPr>
          <w:rFonts w:cs="Arial"/>
          <w:noProof/>
          <w:szCs w:val="20"/>
        </w:rPr>
        <w:t>147</w:t>
      </w:r>
      <w:r w:rsidRPr="00075A14">
        <w:rPr>
          <w:rFonts w:cs="Arial"/>
          <w:noProof/>
          <w:szCs w:val="20"/>
        </w:rPr>
        <w:t>9.</w:t>
      </w:r>
    </w:p>
    <w:p w:rsidR="00624FDD" w:rsidRPr="00075A14" w:rsidRDefault="00624FDD" w:rsidP="00624FDD">
      <w:pPr>
        <w:ind w:left="450" w:hanging="450"/>
        <w:rPr>
          <w:rFonts w:cs="Arial"/>
          <w:noProof/>
          <w:szCs w:val="20"/>
        </w:rPr>
      </w:pPr>
      <w:bookmarkStart w:id="14" w:name="_ENREF_13"/>
      <w:r w:rsidRPr="00075A14">
        <w:rPr>
          <w:rFonts w:cs="Arial"/>
          <w:noProof/>
          <w:szCs w:val="20"/>
        </w:rPr>
        <w:t>13.</w:t>
      </w:r>
      <w:r w:rsidRPr="00075A14">
        <w:rPr>
          <w:rFonts w:cs="Arial"/>
          <w:noProof/>
          <w:szCs w:val="20"/>
        </w:rPr>
        <w:tab/>
        <w:t xml:space="preserve">Smith JS, Perry A, Borell TJ, et al. Alterations of chromosome arms 1p and 19q as predictors of survival in oligodendrogliomas, astrocytomas, and mixed oligoastrocytomas. </w:t>
      </w:r>
      <w:r w:rsidRPr="00AA5B25">
        <w:rPr>
          <w:rFonts w:cs="Arial"/>
          <w:i/>
          <w:noProof/>
          <w:szCs w:val="20"/>
        </w:rPr>
        <w:t>J Clin Oncol.</w:t>
      </w:r>
      <w:r>
        <w:rPr>
          <w:rFonts w:cs="Arial"/>
          <w:noProof/>
          <w:szCs w:val="20"/>
        </w:rPr>
        <w:t xml:space="preserve"> 2000;18(3):</w:t>
      </w:r>
      <w:r w:rsidRPr="00075A14">
        <w:rPr>
          <w:rFonts w:cs="Arial"/>
          <w:noProof/>
          <w:szCs w:val="20"/>
        </w:rPr>
        <w:t>636-</w:t>
      </w:r>
      <w:r>
        <w:rPr>
          <w:rFonts w:cs="Arial"/>
          <w:noProof/>
          <w:szCs w:val="20"/>
        </w:rPr>
        <w:t>6</w:t>
      </w:r>
      <w:r w:rsidRPr="00075A14">
        <w:rPr>
          <w:rFonts w:cs="Arial"/>
          <w:noProof/>
          <w:szCs w:val="20"/>
        </w:rPr>
        <w:t>45.</w:t>
      </w:r>
      <w:bookmarkEnd w:id="14"/>
    </w:p>
    <w:p w:rsidR="00624FDD" w:rsidRPr="00075A14" w:rsidRDefault="00624FDD" w:rsidP="00624FDD">
      <w:pPr>
        <w:ind w:left="450" w:hanging="450"/>
        <w:rPr>
          <w:rFonts w:cs="Arial"/>
          <w:noProof/>
          <w:szCs w:val="20"/>
        </w:rPr>
      </w:pPr>
      <w:bookmarkStart w:id="15" w:name="_ENREF_14"/>
      <w:r w:rsidRPr="00075A14">
        <w:rPr>
          <w:rFonts w:cs="Arial"/>
          <w:noProof/>
          <w:szCs w:val="20"/>
        </w:rPr>
        <w:t>14.</w:t>
      </w:r>
      <w:r w:rsidRPr="00075A14">
        <w:rPr>
          <w:rFonts w:cs="Arial"/>
          <w:noProof/>
          <w:szCs w:val="20"/>
        </w:rPr>
        <w:tab/>
        <w:t xml:space="preserve">Burger PC, Minn AY, Smith JS, et al. Losses of chromosomal arms 1p and 19q in the diagnosis of oligodendroglioma. A study of paraffin-embedded sections. </w:t>
      </w:r>
      <w:r w:rsidRPr="00AA5B25">
        <w:rPr>
          <w:rFonts w:cs="Arial"/>
          <w:i/>
          <w:noProof/>
          <w:szCs w:val="20"/>
        </w:rPr>
        <w:t>Mod Pathol.</w:t>
      </w:r>
      <w:r>
        <w:rPr>
          <w:rFonts w:cs="Arial"/>
          <w:noProof/>
          <w:szCs w:val="20"/>
        </w:rPr>
        <w:t xml:space="preserve"> 2001;14(9):</w:t>
      </w:r>
      <w:r w:rsidRPr="00075A14">
        <w:rPr>
          <w:rFonts w:cs="Arial"/>
          <w:noProof/>
          <w:szCs w:val="20"/>
        </w:rPr>
        <w:t>842-</w:t>
      </w:r>
      <w:r>
        <w:rPr>
          <w:rFonts w:cs="Arial"/>
          <w:noProof/>
          <w:szCs w:val="20"/>
        </w:rPr>
        <w:t>8</w:t>
      </w:r>
      <w:r w:rsidRPr="00075A14">
        <w:rPr>
          <w:rFonts w:cs="Arial"/>
          <w:noProof/>
          <w:szCs w:val="20"/>
        </w:rPr>
        <w:t>53.</w:t>
      </w:r>
      <w:bookmarkEnd w:id="15"/>
    </w:p>
    <w:p w:rsidR="00624FDD" w:rsidRPr="00075A14" w:rsidRDefault="00624FDD" w:rsidP="00624FDD">
      <w:pPr>
        <w:ind w:left="450" w:hanging="450"/>
        <w:rPr>
          <w:rFonts w:cs="Arial"/>
          <w:noProof/>
          <w:szCs w:val="20"/>
          <w:lang w:val="de-DE"/>
        </w:rPr>
      </w:pPr>
      <w:bookmarkStart w:id="16" w:name="_ENREF_15"/>
      <w:r w:rsidRPr="00075A14">
        <w:rPr>
          <w:rFonts w:cs="Arial"/>
          <w:noProof/>
          <w:szCs w:val="20"/>
        </w:rPr>
        <w:t>15.</w:t>
      </w:r>
      <w:r w:rsidRPr="00075A14">
        <w:rPr>
          <w:rFonts w:cs="Arial"/>
          <w:noProof/>
          <w:szCs w:val="20"/>
        </w:rPr>
        <w:tab/>
        <w:t xml:space="preserve">Jenkins RB, Blair H, Ballman KV, et al. A t(1;19)(q10;p10) mediates the combined deletions of 1p and 19q and predicts a better prognosis of patients with oligodendroglioma. </w:t>
      </w:r>
      <w:r w:rsidRPr="00AA5B25">
        <w:rPr>
          <w:rFonts w:cs="Arial"/>
          <w:i/>
          <w:noProof/>
          <w:szCs w:val="20"/>
          <w:lang w:val="de-DE"/>
        </w:rPr>
        <w:t>Cancer Res</w:t>
      </w:r>
      <w:r>
        <w:rPr>
          <w:rFonts w:cs="Arial"/>
          <w:noProof/>
          <w:szCs w:val="20"/>
          <w:lang w:val="de-DE"/>
        </w:rPr>
        <w:t>. 2006;66(20):</w:t>
      </w:r>
      <w:r w:rsidRPr="00075A14">
        <w:rPr>
          <w:rFonts w:cs="Arial"/>
          <w:noProof/>
          <w:szCs w:val="20"/>
          <w:lang w:val="de-DE"/>
        </w:rPr>
        <w:t>9852-</w:t>
      </w:r>
      <w:r>
        <w:rPr>
          <w:rFonts w:cs="Arial"/>
          <w:noProof/>
          <w:szCs w:val="20"/>
          <w:lang w:val="de-DE"/>
        </w:rPr>
        <w:t>98</w:t>
      </w:r>
      <w:r w:rsidRPr="00075A14">
        <w:rPr>
          <w:rFonts w:cs="Arial"/>
          <w:noProof/>
          <w:szCs w:val="20"/>
          <w:lang w:val="de-DE"/>
        </w:rPr>
        <w:t>61.</w:t>
      </w:r>
      <w:bookmarkEnd w:id="16"/>
    </w:p>
    <w:p w:rsidR="00624FDD" w:rsidRPr="00976399" w:rsidRDefault="00624FDD" w:rsidP="00624FDD">
      <w:pPr>
        <w:ind w:left="450" w:hanging="450"/>
        <w:rPr>
          <w:rFonts w:cs="Arial"/>
          <w:noProof/>
          <w:szCs w:val="20"/>
          <w:lang w:val="da-DK"/>
        </w:rPr>
      </w:pPr>
      <w:bookmarkStart w:id="17" w:name="_ENREF_16"/>
      <w:r w:rsidRPr="00075A14">
        <w:rPr>
          <w:rFonts w:cs="Arial"/>
          <w:noProof/>
          <w:szCs w:val="20"/>
          <w:lang w:val="de-DE"/>
        </w:rPr>
        <w:t>16.</w:t>
      </w:r>
      <w:r w:rsidRPr="00075A14">
        <w:rPr>
          <w:rFonts w:cs="Arial"/>
          <w:noProof/>
          <w:szCs w:val="20"/>
          <w:lang w:val="de-DE"/>
        </w:rPr>
        <w:tab/>
        <w:t xml:space="preserve">Wiens AL, Cheng L, Bertsch EC, Johnson KA, Zhang S, Hattab EM. </w:t>
      </w:r>
      <w:r w:rsidRPr="00075A14">
        <w:rPr>
          <w:rFonts w:cs="Arial"/>
          <w:noProof/>
          <w:szCs w:val="20"/>
        </w:rPr>
        <w:t xml:space="preserve">Polysomy of chromosomes 1 and/or 19 is common and associated with less favorable clinical outcome in oligodendrogliomas: fluorescent in situ hybridization analysis of 84 consecutive cases. </w:t>
      </w:r>
      <w:r w:rsidRPr="00976399">
        <w:rPr>
          <w:rFonts w:cs="Arial"/>
          <w:i/>
          <w:noProof/>
          <w:szCs w:val="20"/>
          <w:lang w:val="da-DK"/>
        </w:rPr>
        <w:t>J Neuropathol Exp Neurol</w:t>
      </w:r>
      <w:r w:rsidRPr="00976399">
        <w:rPr>
          <w:rFonts w:cs="Arial"/>
          <w:noProof/>
          <w:szCs w:val="20"/>
          <w:lang w:val="da-DK"/>
        </w:rPr>
        <w:t>. 2012;71(7):618-624.</w:t>
      </w:r>
      <w:bookmarkEnd w:id="17"/>
    </w:p>
    <w:p w:rsidR="00624FDD" w:rsidRPr="00075A14" w:rsidRDefault="00624FDD" w:rsidP="00624FDD">
      <w:pPr>
        <w:ind w:left="450" w:hanging="450"/>
        <w:rPr>
          <w:rFonts w:cs="Arial"/>
          <w:noProof/>
          <w:szCs w:val="20"/>
        </w:rPr>
      </w:pPr>
      <w:bookmarkStart w:id="18" w:name="_ENREF_17"/>
      <w:r w:rsidRPr="00976399">
        <w:rPr>
          <w:rFonts w:cs="Arial"/>
          <w:noProof/>
          <w:szCs w:val="20"/>
          <w:lang w:val="da-DK"/>
        </w:rPr>
        <w:t>17.</w:t>
      </w:r>
      <w:r w:rsidRPr="00976399">
        <w:rPr>
          <w:rFonts w:cs="Arial"/>
          <w:noProof/>
          <w:szCs w:val="20"/>
          <w:lang w:val="da-DK"/>
        </w:rPr>
        <w:tab/>
        <w:t xml:space="preserve">Snuderl M, Eichler AF, Ligon KL, et al. </w:t>
      </w:r>
      <w:r w:rsidRPr="00075A14">
        <w:rPr>
          <w:rFonts w:cs="Arial"/>
          <w:noProof/>
          <w:szCs w:val="20"/>
        </w:rPr>
        <w:t xml:space="preserve">Polysomy for chromosomes 1 and 19 predicts earlier recurrence in anaplastic oligodendrogliomas with concurrent 1p/19q loss. </w:t>
      </w:r>
      <w:r w:rsidRPr="00AA5B25">
        <w:rPr>
          <w:rFonts w:cs="Arial"/>
          <w:i/>
          <w:noProof/>
          <w:szCs w:val="20"/>
        </w:rPr>
        <w:t>Clin Cancer Res.</w:t>
      </w:r>
      <w:r>
        <w:rPr>
          <w:rFonts w:cs="Arial"/>
          <w:noProof/>
          <w:szCs w:val="20"/>
        </w:rPr>
        <w:t xml:space="preserve"> 2009;15(20):</w:t>
      </w:r>
      <w:r w:rsidRPr="00075A14">
        <w:rPr>
          <w:rFonts w:cs="Arial"/>
          <w:noProof/>
          <w:szCs w:val="20"/>
        </w:rPr>
        <w:t>6430-</w:t>
      </w:r>
      <w:r>
        <w:rPr>
          <w:rFonts w:cs="Arial"/>
          <w:noProof/>
          <w:szCs w:val="20"/>
        </w:rPr>
        <w:t>643</w:t>
      </w:r>
      <w:r w:rsidRPr="00075A14">
        <w:rPr>
          <w:rFonts w:cs="Arial"/>
          <w:noProof/>
          <w:szCs w:val="20"/>
        </w:rPr>
        <w:t>7.</w:t>
      </w:r>
      <w:bookmarkEnd w:id="18"/>
    </w:p>
    <w:p w:rsidR="00624FDD" w:rsidRPr="00075A14" w:rsidRDefault="00624FDD" w:rsidP="00624FDD">
      <w:pPr>
        <w:ind w:left="450" w:hanging="450"/>
        <w:rPr>
          <w:rFonts w:cs="Arial"/>
          <w:noProof/>
          <w:szCs w:val="20"/>
        </w:rPr>
      </w:pPr>
      <w:bookmarkStart w:id="19" w:name="_ENREF_18"/>
      <w:r w:rsidRPr="00075A14">
        <w:rPr>
          <w:rFonts w:cs="Arial"/>
          <w:noProof/>
          <w:szCs w:val="20"/>
        </w:rPr>
        <w:t>18.</w:t>
      </w:r>
      <w:r w:rsidRPr="00075A14">
        <w:rPr>
          <w:rFonts w:cs="Arial"/>
          <w:noProof/>
          <w:szCs w:val="20"/>
        </w:rPr>
        <w:tab/>
        <w:t>Yip S, Butterfield YS, Morozova O, et al. Concurrent CIC mutations, IDH mutations, and 1p/19q loss distinguish oligodendrogliomas from other cancers.</w:t>
      </w:r>
      <w:r w:rsidRPr="00AA5B25">
        <w:rPr>
          <w:rFonts w:cs="Arial"/>
          <w:i/>
          <w:noProof/>
          <w:szCs w:val="20"/>
        </w:rPr>
        <w:t xml:space="preserve"> J Pathol.</w:t>
      </w:r>
      <w:r>
        <w:rPr>
          <w:rFonts w:cs="Arial"/>
          <w:noProof/>
          <w:szCs w:val="20"/>
        </w:rPr>
        <w:t xml:space="preserve"> 2012;226(1):</w:t>
      </w:r>
      <w:r w:rsidRPr="00075A14">
        <w:rPr>
          <w:rFonts w:cs="Arial"/>
          <w:noProof/>
          <w:szCs w:val="20"/>
        </w:rPr>
        <w:t>7-16.</w:t>
      </w:r>
      <w:bookmarkEnd w:id="19"/>
    </w:p>
    <w:p w:rsidR="00624FDD" w:rsidRPr="00D557B4" w:rsidRDefault="00624FDD" w:rsidP="00056163">
      <w:pPr>
        <w:ind w:left="450" w:hanging="450"/>
        <w:rPr>
          <w:rFonts w:cs="Arial"/>
          <w:noProof/>
          <w:szCs w:val="20"/>
          <w:lang w:val="nl-NL"/>
        </w:rPr>
      </w:pPr>
      <w:bookmarkStart w:id="20" w:name="_ENREF_19"/>
      <w:r w:rsidRPr="00075A14">
        <w:rPr>
          <w:rFonts w:cs="Arial"/>
          <w:noProof/>
          <w:szCs w:val="20"/>
        </w:rPr>
        <w:t>19.</w:t>
      </w:r>
      <w:r w:rsidRPr="00075A14">
        <w:rPr>
          <w:rFonts w:cs="Arial"/>
          <w:noProof/>
          <w:szCs w:val="20"/>
        </w:rPr>
        <w:tab/>
        <w:t xml:space="preserve">Killela PJ, Reitman ZJ, Jiao Y, et al. TERT promoter mutations occur frequently in gliomas and a subset of tumors derived from cells with low rates of self-renewal. </w:t>
      </w:r>
      <w:r w:rsidRPr="00976399">
        <w:rPr>
          <w:rFonts w:cs="Arial"/>
          <w:i/>
          <w:noProof/>
          <w:szCs w:val="20"/>
          <w:lang w:val="nl-NL"/>
        </w:rPr>
        <w:t>Proc Natl Acad Sci U S A</w:t>
      </w:r>
      <w:r w:rsidRPr="00976399">
        <w:rPr>
          <w:rFonts w:cs="Arial"/>
          <w:noProof/>
          <w:szCs w:val="20"/>
          <w:lang w:val="nl-NL"/>
        </w:rPr>
        <w:t>. 2013;110(15):6021-6026.</w:t>
      </w:r>
      <w:bookmarkEnd w:id="20"/>
    </w:p>
    <w:p w:rsidR="00975355" w:rsidRPr="00D557B4" w:rsidRDefault="00975355" w:rsidP="00056163">
      <w:pPr>
        <w:ind w:left="450" w:hanging="450"/>
        <w:rPr>
          <w:rFonts w:cs="Arial"/>
          <w:noProof/>
          <w:szCs w:val="20"/>
        </w:rPr>
      </w:pPr>
      <w:r w:rsidRPr="00D557B4">
        <w:rPr>
          <w:rFonts w:cs="Arial"/>
          <w:noProof/>
          <w:szCs w:val="20"/>
        </w:rPr>
        <w:t>20.</w:t>
      </w:r>
      <w:r w:rsidRPr="00D557B4">
        <w:rPr>
          <w:rFonts w:cs="Arial"/>
          <w:noProof/>
          <w:szCs w:val="20"/>
        </w:rPr>
        <w:tab/>
        <w:t xml:space="preserve">Okamoto Y, Di Patre PL, Burkhard C, et al. Population-based study on incidence, survival rates, and genetic alterations of low-grade diffuse astrocytomas and oligodendrogliomas. </w:t>
      </w:r>
      <w:r w:rsidRPr="00D557B4">
        <w:rPr>
          <w:rFonts w:cs="Arial"/>
          <w:i/>
          <w:noProof/>
          <w:szCs w:val="20"/>
        </w:rPr>
        <w:t xml:space="preserve">Acta Neuropathol. </w:t>
      </w:r>
      <w:r w:rsidR="00D557B4">
        <w:rPr>
          <w:rFonts w:cs="Arial"/>
          <w:noProof/>
          <w:szCs w:val="20"/>
        </w:rPr>
        <w:t>2004;</w:t>
      </w:r>
      <w:r w:rsidRPr="00D557B4">
        <w:rPr>
          <w:rFonts w:cs="Arial"/>
          <w:noProof/>
          <w:szCs w:val="20"/>
        </w:rPr>
        <w:t>108</w:t>
      </w:r>
      <w:r w:rsidR="00D557B4">
        <w:rPr>
          <w:rFonts w:cs="Arial"/>
          <w:noProof/>
          <w:szCs w:val="20"/>
        </w:rPr>
        <w:t>(1):</w:t>
      </w:r>
      <w:r w:rsidRPr="00D557B4">
        <w:rPr>
          <w:rFonts w:cs="Arial"/>
          <w:noProof/>
          <w:szCs w:val="20"/>
        </w:rPr>
        <w:t>49-56.</w:t>
      </w:r>
      <w:bookmarkEnd w:id="13"/>
    </w:p>
    <w:p w:rsidR="00975355" w:rsidRPr="00D557B4" w:rsidRDefault="00975355" w:rsidP="00056163">
      <w:pPr>
        <w:ind w:left="450" w:hanging="450"/>
        <w:rPr>
          <w:rFonts w:cs="Arial"/>
          <w:noProof/>
          <w:szCs w:val="20"/>
        </w:rPr>
      </w:pPr>
      <w:bookmarkStart w:id="21" w:name="_ENREF_21"/>
      <w:r w:rsidRPr="00D557B4">
        <w:rPr>
          <w:rFonts w:cs="Arial"/>
          <w:noProof/>
          <w:szCs w:val="20"/>
        </w:rPr>
        <w:t>21.</w:t>
      </w:r>
      <w:r w:rsidRPr="00D557B4">
        <w:rPr>
          <w:rFonts w:cs="Arial"/>
          <w:noProof/>
          <w:szCs w:val="20"/>
        </w:rPr>
        <w:tab/>
        <w:t xml:space="preserve">Watanabe T, Nobusawa S, Kleihues P, Ohgaki H. IDH1 mutations are early events in the development of astrocytomas and oligodendrogliomas. </w:t>
      </w:r>
      <w:r w:rsidRPr="00D557B4">
        <w:rPr>
          <w:rFonts w:cs="Arial"/>
          <w:i/>
          <w:noProof/>
          <w:szCs w:val="20"/>
        </w:rPr>
        <w:t>Am J Pathol.</w:t>
      </w:r>
      <w:r w:rsidRPr="00D557B4">
        <w:rPr>
          <w:rFonts w:cs="Arial"/>
          <w:noProof/>
          <w:szCs w:val="20"/>
        </w:rPr>
        <w:t xml:space="preserve"> 2009;174</w:t>
      </w:r>
      <w:r w:rsidR="00D557B4">
        <w:rPr>
          <w:rFonts w:cs="Arial"/>
          <w:noProof/>
          <w:szCs w:val="20"/>
        </w:rPr>
        <w:t>(4):</w:t>
      </w:r>
      <w:r w:rsidRPr="00D557B4">
        <w:rPr>
          <w:rFonts w:cs="Arial"/>
          <w:noProof/>
          <w:szCs w:val="20"/>
        </w:rPr>
        <w:t>1149-</w:t>
      </w:r>
      <w:r w:rsidR="00D557B4">
        <w:rPr>
          <w:rFonts w:cs="Arial"/>
          <w:noProof/>
          <w:szCs w:val="20"/>
        </w:rPr>
        <w:t>11</w:t>
      </w:r>
      <w:r w:rsidRPr="00D557B4">
        <w:rPr>
          <w:rFonts w:cs="Arial"/>
          <w:noProof/>
          <w:szCs w:val="20"/>
        </w:rPr>
        <w:t>53.</w:t>
      </w:r>
      <w:bookmarkEnd w:id="21"/>
    </w:p>
    <w:p w:rsidR="00975355" w:rsidRPr="00D557B4" w:rsidRDefault="00975355" w:rsidP="00056163">
      <w:pPr>
        <w:ind w:left="450" w:hanging="450"/>
        <w:rPr>
          <w:rFonts w:cs="Arial"/>
          <w:noProof/>
          <w:szCs w:val="20"/>
        </w:rPr>
      </w:pPr>
      <w:bookmarkStart w:id="22" w:name="_ENREF_22"/>
      <w:r w:rsidRPr="00D557B4">
        <w:rPr>
          <w:rFonts w:cs="Arial"/>
          <w:noProof/>
          <w:szCs w:val="20"/>
        </w:rPr>
        <w:lastRenderedPageBreak/>
        <w:t>22.</w:t>
      </w:r>
      <w:r w:rsidRPr="00D557B4">
        <w:rPr>
          <w:rFonts w:cs="Arial"/>
          <w:noProof/>
          <w:szCs w:val="20"/>
        </w:rPr>
        <w:tab/>
        <w:t xml:space="preserve">Liu XY, Gerges N, Korshunov A, et al. Frequent ATRX mutations and loss of expression in adult diffuse astrocytic tumors carrying IDH1/IDH2 and TP53 mutations. </w:t>
      </w:r>
      <w:r w:rsidRPr="00D557B4">
        <w:rPr>
          <w:rFonts w:cs="Arial"/>
          <w:i/>
          <w:noProof/>
          <w:szCs w:val="20"/>
        </w:rPr>
        <w:t>Acta Neuropathol.</w:t>
      </w:r>
      <w:r w:rsidR="00D557B4">
        <w:rPr>
          <w:rFonts w:cs="Arial"/>
          <w:noProof/>
          <w:szCs w:val="20"/>
        </w:rPr>
        <w:t xml:space="preserve"> 2012;</w:t>
      </w:r>
      <w:r w:rsidRPr="00D557B4">
        <w:rPr>
          <w:rFonts w:cs="Arial"/>
          <w:noProof/>
          <w:szCs w:val="20"/>
        </w:rPr>
        <w:t>124</w:t>
      </w:r>
      <w:r w:rsidR="00D557B4">
        <w:rPr>
          <w:rFonts w:cs="Arial"/>
          <w:noProof/>
          <w:szCs w:val="20"/>
        </w:rPr>
        <w:t>(5):</w:t>
      </w:r>
      <w:r w:rsidRPr="00D557B4">
        <w:rPr>
          <w:rFonts w:cs="Arial"/>
          <w:noProof/>
          <w:szCs w:val="20"/>
        </w:rPr>
        <w:t>615-</w:t>
      </w:r>
      <w:r w:rsidR="00D557B4">
        <w:rPr>
          <w:rFonts w:cs="Arial"/>
          <w:noProof/>
          <w:szCs w:val="20"/>
        </w:rPr>
        <w:t>6</w:t>
      </w:r>
      <w:r w:rsidRPr="00D557B4">
        <w:rPr>
          <w:rFonts w:cs="Arial"/>
          <w:noProof/>
          <w:szCs w:val="20"/>
        </w:rPr>
        <w:t>25.</w:t>
      </w:r>
      <w:bookmarkEnd w:id="22"/>
    </w:p>
    <w:p w:rsidR="00975355" w:rsidRPr="00D557B4" w:rsidRDefault="00975355" w:rsidP="00056163">
      <w:pPr>
        <w:ind w:left="450" w:hanging="450"/>
        <w:rPr>
          <w:rFonts w:cs="Arial"/>
          <w:noProof/>
          <w:szCs w:val="20"/>
        </w:rPr>
      </w:pPr>
      <w:bookmarkStart w:id="23" w:name="_ENREF_23"/>
      <w:r w:rsidRPr="00D557B4">
        <w:rPr>
          <w:rFonts w:cs="Arial"/>
          <w:noProof/>
          <w:szCs w:val="20"/>
        </w:rPr>
        <w:t>23.</w:t>
      </w:r>
      <w:r w:rsidRPr="00D557B4">
        <w:rPr>
          <w:rFonts w:cs="Arial"/>
          <w:noProof/>
          <w:szCs w:val="20"/>
        </w:rPr>
        <w:tab/>
        <w:t xml:space="preserve">Kurtkaya-Yapicier O, Scheithauer BW, Hebrink D, James CD. p53 in nonneoplastic central nervous system lesions: an immunohistochemical and genetic sequencing study. </w:t>
      </w:r>
      <w:r w:rsidRPr="00D557B4">
        <w:rPr>
          <w:rFonts w:cs="Arial"/>
          <w:i/>
          <w:noProof/>
          <w:szCs w:val="20"/>
        </w:rPr>
        <w:t>Neurosurgery</w:t>
      </w:r>
      <w:r w:rsidR="00D557B4">
        <w:rPr>
          <w:rFonts w:cs="Arial"/>
          <w:noProof/>
          <w:szCs w:val="20"/>
        </w:rPr>
        <w:t>. 2002;</w:t>
      </w:r>
      <w:r w:rsidRPr="00D557B4">
        <w:rPr>
          <w:rFonts w:cs="Arial"/>
          <w:noProof/>
          <w:szCs w:val="20"/>
        </w:rPr>
        <w:t>51(5):1246-</w:t>
      </w:r>
      <w:r w:rsidR="00D557B4">
        <w:rPr>
          <w:rFonts w:cs="Arial"/>
          <w:noProof/>
          <w:szCs w:val="20"/>
        </w:rPr>
        <w:t>12</w:t>
      </w:r>
      <w:r w:rsidRPr="00D557B4">
        <w:rPr>
          <w:rFonts w:cs="Arial"/>
          <w:noProof/>
          <w:szCs w:val="20"/>
        </w:rPr>
        <w:t xml:space="preserve">54; discussion </w:t>
      </w:r>
      <w:r w:rsidR="00D557B4">
        <w:rPr>
          <w:rFonts w:cs="Arial"/>
          <w:noProof/>
          <w:szCs w:val="20"/>
        </w:rPr>
        <w:t>12</w:t>
      </w:r>
      <w:r w:rsidRPr="00D557B4">
        <w:rPr>
          <w:rFonts w:cs="Arial"/>
          <w:noProof/>
          <w:szCs w:val="20"/>
        </w:rPr>
        <w:t>54-</w:t>
      </w:r>
      <w:r w:rsidR="00D557B4">
        <w:rPr>
          <w:rFonts w:cs="Arial"/>
          <w:noProof/>
          <w:szCs w:val="20"/>
        </w:rPr>
        <w:t>125</w:t>
      </w:r>
      <w:r w:rsidRPr="00D557B4">
        <w:rPr>
          <w:rFonts w:cs="Arial"/>
          <w:noProof/>
          <w:szCs w:val="20"/>
        </w:rPr>
        <w:t>5.</w:t>
      </w:r>
      <w:bookmarkEnd w:id="23"/>
    </w:p>
    <w:p w:rsidR="00975355" w:rsidRPr="00D557B4" w:rsidRDefault="00975355" w:rsidP="00056163">
      <w:pPr>
        <w:ind w:left="450" w:hanging="450"/>
        <w:rPr>
          <w:rFonts w:cs="Arial"/>
          <w:noProof/>
          <w:szCs w:val="20"/>
          <w:lang w:val="de-DE"/>
        </w:rPr>
      </w:pPr>
      <w:bookmarkStart w:id="24" w:name="_ENREF_24"/>
      <w:r w:rsidRPr="00D557B4">
        <w:rPr>
          <w:rFonts w:cs="Arial"/>
          <w:noProof/>
          <w:szCs w:val="20"/>
        </w:rPr>
        <w:t>24.</w:t>
      </w:r>
      <w:r w:rsidRPr="00D557B4">
        <w:rPr>
          <w:rFonts w:cs="Arial"/>
          <w:noProof/>
          <w:szCs w:val="20"/>
        </w:rPr>
        <w:tab/>
        <w:t xml:space="preserve">Jiao Y, Killela PJ, Reitman ZJ, et al. Frequent ATRX, CIC, FUBP1 and IDH1 mutations refine the classification of malignant gliomas. </w:t>
      </w:r>
      <w:r w:rsidRPr="00D557B4">
        <w:rPr>
          <w:rFonts w:cs="Arial"/>
          <w:i/>
          <w:noProof/>
          <w:szCs w:val="20"/>
        </w:rPr>
        <w:t>Oncotarget</w:t>
      </w:r>
      <w:r w:rsidRPr="00D557B4">
        <w:rPr>
          <w:rFonts w:cs="Arial"/>
          <w:noProof/>
          <w:szCs w:val="20"/>
        </w:rPr>
        <w:t xml:space="preserve">. </w:t>
      </w:r>
      <w:r w:rsidR="00D557B4">
        <w:rPr>
          <w:rFonts w:cs="Arial"/>
          <w:noProof/>
          <w:szCs w:val="20"/>
          <w:lang w:val="de-DE"/>
        </w:rPr>
        <w:t>2012;</w:t>
      </w:r>
      <w:r w:rsidRPr="00D557B4">
        <w:rPr>
          <w:rFonts w:cs="Arial"/>
          <w:noProof/>
          <w:szCs w:val="20"/>
          <w:lang w:val="de-DE"/>
        </w:rPr>
        <w:t>3</w:t>
      </w:r>
      <w:r w:rsidR="00D557B4">
        <w:rPr>
          <w:rFonts w:cs="Arial"/>
          <w:noProof/>
          <w:szCs w:val="20"/>
          <w:lang w:val="de-DE"/>
        </w:rPr>
        <w:t>(7):</w:t>
      </w:r>
      <w:r w:rsidRPr="00D557B4">
        <w:rPr>
          <w:rFonts w:cs="Arial"/>
          <w:noProof/>
          <w:szCs w:val="20"/>
          <w:lang w:val="de-DE"/>
        </w:rPr>
        <w:t>709-</w:t>
      </w:r>
      <w:r w:rsidR="00D557B4">
        <w:rPr>
          <w:rFonts w:cs="Arial"/>
          <w:noProof/>
          <w:szCs w:val="20"/>
          <w:lang w:val="de-DE"/>
        </w:rPr>
        <w:t>7</w:t>
      </w:r>
      <w:r w:rsidRPr="00D557B4">
        <w:rPr>
          <w:rFonts w:cs="Arial"/>
          <w:noProof/>
          <w:szCs w:val="20"/>
          <w:lang w:val="de-DE"/>
        </w:rPr>
        <w:t>22.</w:t>
      </w:r>
      <w:bookmarkEnd w:id="24"/>
    </w:p>
    <w:p w:rsidR="00975355" w:rsidRPr="00D557B4" w:rsidRDefault="00975355" w:rsidP="00056163">
      <w:pPr>
        <w:ind w:left="450" w:hanging="450"/>
        <w:rPr>
          <w:rFonts w:cs="Arial"/>
          <w:noProof/>
          <w:szCs w:val="20"/>
        </w:rPr>
      </w:pPr>
      <w:bookmarkStart w:id="25" w:name="_ENREF_25"/>
      <w:r w:rsidRPr="00D557B4">
        <w:rPr>
          <w:rFonts w:cs="Arial"/>
          <w:noProof/>
          <w:szCs w:val="20"/>
          <w:lang w:val="de-DE"/>
        </w:rPr>
        <w:t>25.</w:t>
      </w:r>
      <w:r w:rsidRPr="00D557B4">
        <w:rPr>
          <w:rFonts w:cs="Arial"/>
          <w:noProof/>
          <w:szCs w:val="20"/>
          <w:lang w:val="de-DE"/>
        </w:rPr>
        <w:tab/>
        <w:t xml:space="preserve">Wiestler B, Capper D, Holland-Letz T, et al. </w:t>
      </w:r>
      <w:r w:rsidRPr="00D557B4">
        <w:rPr>
          <w:rFonts w:cs="Arial"/>
          <w:noProof/>
          <w:szCs w:val="20"/>
        </w:rPr>
        <w:t xml:space="preserve">ATRX loss refines the classification of anaplastic gliomas and identifies a subgroup of IDH mutant astrocytic tumors with better prognosis. </w:t>
      </w:r>
      <w:r w:rsidRPr="00D557B4">
        <w:rPr>
          <w:rFonts w:cs="Arial"/>
          <w:i/>
          <w:noProof/>
          <w:szCs w:val="20"/>
        </w:rPr>
        <w:t>Acta Neuropathol</w:t>
      </w:r>
      <w:r w:rsidR="00D557B4">
        <w:rPr>
          <w:rFonts w:cs="Arial"/>
          <w:noProof/>
          <w:szCs w:val="20"/>
        </w:rPr>
        <w:t>. 2013;</w:t>
      </w:r>
      <w:r w:rsidRPr="00D557B4">
        <w:rPr>
          <w:rFonts w:cs="Arial"/>
          <w:noProof/>
          <w:szCs w:val="20"/>
        </w:rPr>
        <w:t>126</w:t>
      </w:r>
      <w:r w:rsidR="00D557B4">
        <w:rPr>
          <w:rFonts w:cs="Arial"/>
          <w:noProof/>
          <w:szCs w:val="20"/>
        </w:rPr>
        <w:t>(3):</w:t>
      </w:r>
      <w:r w:rsidRPr="00D557B4">
        <w:rPr>
          <w:rFonts w:cs="Arial"/>
          <w:noProof/>
          <w:szCs w:val="20"/>
        </w:rPr>
        <w:t>443-</w:t>
      </w:r>
      <w:r w:rsidR="00D557B4">
        <w:rPr>
          <w:rFonts w:cs="Arial"/>
          <w:noProof/>
          <w:szCs w:val="20"/>
        </w:rPr>
        <w:t>4</w:t>
      </w:r>
      <w:r w:rsidRPr="00D557B4">
        <w:rPr>
          <w:rFonts w:cs="Arial"/>
          <w:noProof/>
          <w:szCs w:val="20"/>
        </w:rPr>
        <w:t>51.</w:t>
      </w:r>
      <w:bookmarkEnd w:id="25"/>
    </w:p>
    <w:p w:rsidR="00975355" w:rsidRPr="00D557B4" w:rsidRDefault="00975355" w:rsidP="00056163">
      <w:pPr>
        <w:ind w:left="450" w:hanging="450"/>
        <w:rPr>
          <w:rFonts w:cs="Arial"/>
          <w:noProof/>
          <w:szCs w:val="20"/>
        </w:rPr>
      </w:pPr>
      <w:bookmarkStart w:id="26" w:name="_ENREF_26"/>
      <w:r w:rsidRPr="00D557B4">
        <w:rPr>
          <w:rFonts w:cs="Arial"/>
          <w:noProof/>
          <w:szCs w:val="20"/>
        </w:rPr>
        <w:t>26.</w:t>
      </w:r>
      <w:r w:rsidRPr="00D557B4">
        <w:rPr>
          <w:rFonts w:cs="Arial"/>
          <w:noProof/>
          <w:szCs w:val="20"/>
        </w:rPr>
        <w:tab/>
        <w:t xml:space="preserve">Nguyen DN, Heaphy CM, de Wilde RF, et al. Molecular and morphologic correlates of the alternative lengthening of telomeres phenotype in high-grade astrocytomas. </w:t>
      </w:r>
      <w:r w:rsidRPr="00D557B4">
        <w:rPr>
          <w:rFonts w:cs="Arial"/>
          <w:i/>
          <w:noProof/>
          <w:szCs w:val="20"/>
        </w:rPr>
        <w:t>Brain Pathol.</w:t>
      </w:r>
      <w:r w:rsidR="00D557B4">
        <w:rPr>
          <w:rFonts w:cs="Arial"/>
          <w:noProof/>
          <w:szCs w:val="20"/>
        </w:rPr>
        <w:t xml:space="preserve"> 2013;</w:t>
      </w:r>
      <w:r w:rsidRPr="00D557B4">
        <w:rPr>
          <w:rFonts w:cs="Arial"/>
          <w:noProof/>
          <w:szCs w:val="20"/>
        </w:rPr>
        <w:t>23</w:t>
      </w:r>
      <w:r w:rsidR="00D557B4">
        <w:rPr>
          <w:rFonts w:cs="Arial"/>
          <w:noProof/>
          <w:szCs w:val="20"/>
        </w:rPr>
        <w:t>(3):</w:t>
      </w:r>
      <w:r w:rsidRPr="00D557B4">
        <w:rPr>
          <w:rFonts w:cs="Arial"/>
          <w:noProof/>
          <w:szCs w:val="20"/>
        </w:rPr>
        <w:t>237-</w:t>
      </w:r>
      <w:r w:rsidR="00D557B4">
        <w:rPr>
          <w:rFonts w:cs="Arial"/>
          <w:noProof/>
          <w:szCs w:val="20"/>
        </w:rPr>
        <w:t>2</w:t>
      </w:r>
      <w:r w:rsidRPr="00D557B4">
        <w:rPr>
          <w:rFonts w:cs="Arial"/>
          <w:noProof/>
          <w:szCs w:val="20"/>
        </w:rPr>
        <w:t>43.</w:t>
      </w:r>
      <w:bookmarkEnd w:id="26"/>
    </w:p>
    <w:p w:rsidR="00500261" w:rsidRPr="00075A14" w:rsidRDefault="00500261" w:rsidP="00500261">
      <w:pPr>
        <w:ind w:left="450" w:hanging="450"/>
        <w:rPr>
          <w:rFonts w:cs="Arial"/>
          <w:noProof/>
          <w:szCs w:val="20"/>
        </w:rPr>
      </w:pPr>
      <w:r w:rsidRPr="00976399">
        <w:rPr>
          <w:rFonts w:cs="Arial"/>
          <w:noProof/>
          <w:szCs w:val="20"/>
          <w:lang w:val="nl-NL"/>
        </w:rPr>
        <w:t>2</w:t>
      </w:r>
      <w:r>
        <w:rPr>
          <w:rFonts w:cs="Arial"/>
          <w:noProof/>
          <w:szCs w:val="20"/>
          <w:lang w:val="nl-NL"/>
        </w:rPr>
        <w:t>7</w:t>
      </w:r>
      <w:r w:rsidRPr="00976399">
        <w:rPr>
          <w:rFonts w:cs="Arial"/>
          <w:noProof/>
          <w:szCs w:val="20"/>
          <w:lang w:val="nl-NL"/>
        </w:rPr>
        <w:t>.</w:t>
      </w:r>
      <w:r w:rsidRPr="00976399">
        <w:rPr>
          <w:rFonts w:cs="Arial"/>
          <w:noProof/>
          <w:szCs w:val="20"/>
          <w:lang w:val="nl-NL"/>
        </w:rPr>
        <w:tab/>
        <w:t xml:space="preserve">Brennan CW, Verhaak RG, McKenna A, et al. </w:t>
      </w:r>
      <w:r w:rsidRPr="00075A14">
        <w:rPr>
          <w:rFonts w:cs="Arial"/>
          <w:noProof/>
          <w:szCs w:val="20"/>
        </w:rPr>
        <w:t xml:space="preserve">The somatic genomic landscape of glioblastoma. </w:t>
      </w:r>
      <w:r w:rsidRPr="00AA5B25">
        <w:rPr>
          <w:rFonts w:cs="Arial"/>
          <w:i/>
          <w:noProof/>
          <w:szCs w:val="20"/>
        </w:rPr>
        <w:t>Cell</w:t>
      </w:r>
      <w:r>
        <w:rPr>
          <w:rFonts w:cs="Arial"/>
          <w:noProof/>
          <w:szCs w:val="20"/>
        </w:rPr>
        <w:t>. 2013;155(2):</w:t>
      </w:r>
      <w:r w:rsidRPr="00075A14">
        <w:rPr>
          <w:rFonts w:cs="Arial"/>
          <w:noProof/>
          <w:szCs w:val="20"/>
        </w:rPr>
        <w:t>462-</w:t>
      </w:r>
      <w:r>
        <w:rPr>
          <w:rFonts w:cs="Arial"/>
          <w:noProof/>
          <w:szCs w:val="20"/>
        </w:rPr>
        <w:t>4</w:t>
      </w:r>
      <w:r w:rsidRPr="00075A14">
        <w:rPr>
          <w:rFonts w:cs="Arial"/>
          <w:noProof/>
          <w:szCs w:val="20"/>
        </w:rPr>
        <w:t>77.</w:t>
      </w:r>
    </w:p>
    <w:p w:rsidR="00500261" w:rsidRPr="00976399" w:rsidRDefault="00500261" w:rsidP="00500261">
      <w:pPr>
        <w:ind w:left="450" w:hanging="450"/>
        <w:rPr>
          <w:rFonts w:cs="Arial"/>
          <w:noProof/>
          <w:szCs w:val="20"/>
          <w:lang w:val="da-DK"/>
        </w:rPr>
      </w:pPr>
      <w:r>
        <w:rPr>
          <w:rFonts w:cs="Arial"/>
          <w:noProof/>
          <w:szCs w:val="20"/>
        </w:rPr>
        <w:t>28</w:t>
      </w:r>
      <w:r w:rsidRPr="00075A14">
        <w:rPr>
          <w:rFonts w:cs="Arial"/>
          <w:noProof/>
          <w:szCs w:val="20"/>
        </w:rPr>
        <w:t>.</w:t>
      </w:r>
      <w:r w:rsidRPr="00075A14">
        <w:rPr>
          <w:rFonts w:cs="Arial"/>
          <w:noProof/>
          <w:szCs w:val="20"/>
        </w:rPr>
        <w:tab/>
        <w:t xml:space="preserve">Ohgaki H, Kleihues P. Genetic pathways to primary and secondary glioblastoma. </w:t>
      </w:r>
      <w:r w:rsidRPr="00976399">
        <w:rPr>
          <w:rFonts w:cs="Arial"/>
          <w:i/>
          <w:noProof/>
          <w:szCs w:val="20"/>
          <w:lang w:val="da-DK"/>
        </w:rPr>
        <w:t xml:space="preserve">Am J Pathol. </w:t>
      </w:r>
      <w:r w:rsidRPr="00976399">
        <w:rPr>
          <w:rFonts w:cs="Arial"/>
          <w:noProof/>
          <w:szCs w:val="20"/>
          <w:lang w:val="da-DK"/>
        </w:rPr>
        <w:t>2007;170(5):1445-1453.</w:t>
      </w:r>
    </w:p>
    <w:p w:rsidR="00500261" w:rsidRPr="00075A14" w:rsidRDefault="00500261" w:rsidP="00500261">
      <w:pPr>
        <w:ind w:left="450" w:hanging="450"/>
        <w:rPr>
          <w:rFonts w:cs="Arial"/>
          <w:noProof/>
          <w:szCs w:val="20"/>
        </w:rPr>
      </w:pPr>
      <w:r>
        <w:rPr>
          <w:rFonts w:cs="Arial"/>
          <w:noProof/>
          <w:szCs w:val="20"/>
          <w:lang w:val="da-DK"/>
        </w:rPr>
        <w:t>29</w:t>
      </w:r>
      <w:r w:rsidRPr="00976399">
        <w:rPr>
          <w:rFonts w:cs="Arial"/>
          <w:noProof/>
          <w:szCs w:val="20"/>
          <w:lang w:val="da-DK"/>
        </w:rPr>
        <w:t>.</w:t>
      </w:r>
      <w:r w:rsidRPr="00976399">
        <w:rPr>
          <w:rFonts w:cs="Arial"/>
          <w:noProof/>
          <w:szCs w:val="20"/>
          <w:lang w:val="da-DK"/>
        </w:rPr>
        <w:tab/>
        <w:t xml:space="preserve">Smith JS, Tachibana I, Passe SM, et al. </w:t>
      </w:r>
      <w:r w:rsidRPr="00075A14">
        <w:rPr>
          <w:rFonts w:cs="Arial"/>
          <w:noProof/>
          <w:szCs w:val="20"/>
        </w:rPr>
        <w:t xml:space="preserve">PTEN mutation, EGFR amplification, and outcome in patients with anaplastic astrocytoma and glioblastoma multiforme. </w:t>
      </w:r>
      <w:r w:rsidRPr="00AA5B25">
        <w:rPr>
          <w:rFonts w:cs="Arial"/>
          <w:i/>
          <w:noProof/>
          <w:szCs w:val="20"/>
        </w:rPr>
        <w:t>J Natl Cancer Inst</w:t>
      </w:r>
      <w:r>
        <w:rPr>
          <w:rFonts w:cs="Arial"/>
          <w:noProof/>
          <w:szCs w:val="20"/>
        </w:rPr>
        <w:t>. 2001;93(16):</w:t>
      </w:r>
      <w:r w:rsidRPr="00075A14">
        <w:rPr>
          <w:rFonts w:cs="Arial"/>
          <w:noProof/>
          <w:szCs w:val="20"/>
        </w:rPr>
        <w:t>1246-</w:t>
      </w:r>
      <w:r>
        <w:rPr>
          <w:rFonts w:cs="Arial"/>
          <w:noProof/>
          <w:szCs w:val="20"/>
        </w:rPr>
        <w:t>12</w:t>
      </w:r>
      <w:r w:rsidRPr="00075A14">
        <w:rPr>
          <w:rFonts w:cs="Arial"/>
          <w:noProof/>
          <w:szCs w:val="20"/>
        </w:rPr>
        <w:t>56.</w:t>
      </w:r>
    </w:p>
    <w:p w:rsidR="00500261" w:rsidRPr="00075A14" w:rsidRDefault="00500261" w:rsidP="00500261">
      <w:pPr>
        <w:ind w:left="450" w:hanging="450"/>
        <w:rPr>
          <w:rFonts w:cs="Arial"/>
          <w:noProof/>
          <w:szCs w:val="20"/>
        </w:rPr>
      </w:pPr>
      <w:r>
        <w:rPr>
          <w:rFonts w:cs="Arial"/>
          <w:noProof/>
          <w:szCs w:val="20"/>
        </w:rPr>
        <w:t>30</w:t>
      </w:r>
      <w:r w:rsidRPr="00075A14">
        <w:rPr>
          <w:rFonts w:cs="Arial"/>
          <w:noProof/>
          <w:szCs w:val="20"/>
        </w:rPr>
        <w:t>.</w:t>
      </w:r>
      <w:r w:rsidRPr="00075A14">
        <w:rPr>
          <w:rFonts w:cs="Arial"/>
          <w:noProof/>
          <w:szCs w:val="20"/>
        </w:rPr>
        <w:tab/>
        <w:t xml:space="preserve">Perry A, Aldape KD, George DH, Burger PC. Small cell astrocytoma: an aggressive variant that is clinicopathologically and genetically distinct from anaplastic oligodendroglioma. </w:t>
      </w:r>
      <w:r w:rsidRPr="00AA5B25">
        <w:rPr>
          <w:rFonts w:cs="Arial"/>
          <w:i/>
          <w:noProof/>
          <w:szCs w:val="20"/>
        </w:rPr>
        <w:t>Cancer</w:t>
      </w:r>
      <w:r>
        <w:rPr>
          <w:rFonts w:cs="Arial"/>
          <w:noProof/>
          <w:szCs w:val="20"/>
        </w:rPr>
        <w:t>. 2004;101(10):</w:t>
      </w:r>
      <w:r w:rsidRPr="00075A14">
        <w:rPr>
          <w:rFonts w:cs="Arial"/>
          <w:noProof/>
          <w:szCs w:val="20"/>
        </w:rPr>
        <w:t>2318-</w:t>
      </w:r>
      <w:r>
        <w:rPr>
          <w:rFonts w:cs="Arial"/>
          <w:noProof/>
          <w:szCs w:val="20"/>
        </w:rPr>
        <w:t>23</w:t>
      </w:r>
      <w:r w:rsidRPr="00075A14">
        <w:rPr>
          <w:rFonts w:cs="Arial"/>
          <w:noProof/>
          <w:szCs w:val="20"/>
        </w:rPr>
        <w:t>26.</w:t>
      </w:r>
    </w:p>
    <w:p w:rsidR="00500261" w:rsidRPr="00075A14" w:rsidRDefault="00500261" w:rsidP="00500261">
      <w:pPr>
        <w:ind w:left="450" w:hanging="450"/>
        <w:rPr>
          <w:rFonts w:cs="Arial"/>
          <w:noProof/>
          <w:szCs w:val="20"/>
        </w:rPr>
      </w:pPr>
      <w:r>
        <w:rPr>
          <w:rFonts w:cs="Arial"/>
          <w:noProof/>
          <w:szCs w:val="20"/>
        </w:rPr>
        <w:t>31</w:t>
      </w:r>
      <w:r w:rsidRPr="00075A14">
        <w:rPr>
          <w:rFonts w:cs="Arial"/>
          <w:noProof/>
          <w:szCs w:val="20"/>
        </w:rPr>
        <w:t>.</w:t>
      </w:r>
      <w:r w:rsidRPr="00075A14">
        <w:rPr>
          <w:rFonts w:cs="Arial"/>
          <w:noProof/>
          <w:szCs w:val="20"/>
        </w:rPr>
        <w:tab/>
        <w:t xml:space="preserve">Rasheed BK, Stenzel TT, McLendon RE, et al. PTEN gene mutations are seen in high-grade but not in low-grade gliomas. </w:t>
      </w:r>
      <w:r w:rsidRPr="00AA5B25">
        <w:rPr>
          <w:rFonts w:cs="Arial"/>
          <w:i/>
          <w:noProof/>
          <w:szCs w:val="20"/>
        </w:rPr>
        <w:t>Cancer Res</w:t>
      </w:r>
      <w:r>
        <w:rPr>
          <w:rFonts w:cs="Arial"/>
          <w:noProof/>
          <w:szCs w:val="20"/>
        </w:rPr>
        <w:t>. 1997;57</w:t>
      </w:r>
      <w:r w:rsidR="00E5744E">
        <w:rPr>
          <w:rFonts w:cs="Arial"/>
          <w:noProof/>
          <w:szCs w:val="20"/>
        </w:rPr>
        <w:t>(19)</w:t>
      </w:r>
      <w:r>
        <w:rPr>
          <w:rFonts w:cs="Arial"/>
          <w:noProof/>
          <w:szCs w:val="20"/>
        </w:rPr>
        <w:t>:</w:t>
      </w:r>
      <w:r w:rsidRPr="00075A14">
        <w:rPr>
          <w:rFonts w:cs="Arial"/>
          <w:noProof/>
          <w:szCs w:val="20"/>
        </w:rPr>
        <w:t>4187–</w:t>
      </w:r>
      <w:r>
        <w:rPr>
          <w:rFonts w:cs="Arial"/>
          <w:noProof/>
          <w:szCs w:val="20"/>
        </w:rPr>
        <w:t>41</w:t>
      </w:r>
      <w:r w:rsidRPr="00075A14">
        <w:rPr>
          <w:rFonts w:cs="Arial"/>
          <w:noProof/>
          <w:szCs w:val="20"/>
        </w:rPr>
        <w:t>90.</w:t>
      </w:r>
    </w:p>
    <w:p w:rsidR="00500261" w:rsidRPr="002E54FD" w:rsidRDefault="00500261" w:rsidP="00500261">
      <w:pPr>
        <w:ind w:left="450" w:hanging="450"/>
        <w:rPr>
          <w:rFonts w:cs="Arial"/>
          <w:noProof/>
          <w:szCs w:val="20"/>
        </w:rPr>
      </w:pPr>
      <w:r>
        <w:rPr>
          <w:rFonts w:cs="Arial"/>
          <w:noProof/>
          <w:szCs w:val="20"/>
        </w:rPr>
        <w:t>32</w:t>
      </w:r>
      <w:r w:rsidRPr="00075A14">
        <w:rPr>
          <w:rFonts w:cs="Arial"/>
          <w:noProof/>
          <w:szCs w:val="20"/>
        </w:rPr>
        <w:t>.</w:t>
      </w:r>
      <w:r w:rsidRPr="00075A14">
        <w:rPr>
          <w:rFonts w:cs="Arial"/>
          <w:noProof/>
          <w:szCs w:val="20"/>
        </w:rPr>
        <w:tab/>
        <w:t xml:space="preserve">Stupp R, Mason WP, van den Bent MJ, et al. Radiotherapy plus concomitant and adjuvant temozolomide for glioblastoma. </w:t>
      </w:r>
      <w:r w:rsidRPr="002E54FD">
        <w:rPr>
          <w:rFonts w:cs="Arial"/>
          <w:i/>
          <w:noProof/>
          <w:szCs w:val="20"/>
        </w:rPr>
        <w:t xml:space="preserve">N Engl J Med. </w:t>
      </w:r>
      <w:r w:rsidRPr="002E54FD">
        <w:rPr>
          <w:rFonts w:cs="Arial"/>
          <w:noProof/>
          <w:szCs w:val="20"/>
        </w:rPr>
        <w:t>2005;352(10):987-996.</w:t>
      </w:r>
    </w:p>
    <w:p w:rsidR="00500261" w:rsidRPr="00976399" w:rsidRDefault="00500261" w:rsidP="00500261">
      <w:pPr>
        <w:ind w:left="450" w:hanging="450"/>
        <w:rPr>
          <w:rFonts w:cs="Arial"/>
          <w:noProof/>
          <w:szCs w:val="20"/>
          <w:lang w:val="da-DK"/>
        </w:rPr>
      </w:pPr>
      <w:r>
        <w:rPr>
          <w:rFonts w:cs="Arial"/>
          <w:noProof/>
          <w:szCs w:val="20"/>
        </w:rPr>
        <w:t>33</w:t>
      </w:r>
      <w:r w:rsidRPr="002E54FD">
        <w:rPr>
          <w:rFonts w:cs="Arial"/>
          <w:noProof/>
          <w:szCs w:val="20"/>
        </w:rPr>
        <w:t>.</w:t>
      </w:r>
      <w:r w:rsidRPr="002E54FD">
        <w:rPr>
          <w:rFonts w:cs="Arial"/>
          <w:noProof/>
          <w:szCs w:val="20"/>
        </w:rPr>
        <w:tab/>
        <w:t xml:space="preserve">Hegi ME, Diserens AC, Gorlia T, et al. </w:t>
      </w:r>
      <w:r w:rsidRPr="00075A14">
        <w:rPr>
          <w:rFonts w:cs="Arial"/>
          <w:noProof/>
          <w:szCs w:val="20"/>
        </w:rPr>
        <w:t xml:space="preserve">MGMT gene silencing and benefit from temozolomide in glioblastoma. </w:t>
      </w:r>
      <w:r w:rsidRPr="00976399">
        <w:rPr>
          <w:rFonts w:cs="Arial"/>
          <w:i/>
          <w:noProof/>
          <w:szCs w:val="20"/>
          <w:lang w:val="da-DK"/>
        </w:rPr>
        <w:t>N Engl J Med</w:t>
      </w:r>
      <w:r w:rsidRPr="00976399">
        <w:rPr>
          <w:rFonts w:cs="Arial"/>
          <w:noProof/>
          <w:szCs w:val="20"/>
          <w:lang w:val="da-DK"/>
        </w:rPr>
        <w:t>. 2005;352(10):997-1003.</w:t>
      </w:r>
    </w:p>
    <w:p w:rsidR="00500261" w:rsidRPr="00075A14" w:rsidRDefault="00500261" w:rsidP="00500261">
      <w:pPr>
        <w:ind w:left="450" w:hanging="450"/>
        <w:rPr>
          <w:rFonts w:cs="Arial"/>
          <w:noProof/>
          <w:szCs w:val="20"/>
        </w:rPr>
      </w:pPr>
      <w:r>
        <w:rPr>
          <w:rFonts w:cs="Arial"/>
          <w:noProof/>
          <w:szCs w:val="20"/>
          <w:lang w:val="da-DK"/>
        </w:rPr>
        <w:t>34</w:t>
      </w:r>
      <w:r w:rsidRPr="00976399">
        <w:rPr>
          <w:rFonts w:cs="Arial"/>
          <w:noProof/>
          <w:szCs w:val="20"/>
          <w:lang w:val="da-DK"/>
        </w:rPr>
        <w:t>.</w:t>
      </w:r>
      <w:r w:rsidRPr="00976399">
        <w:rPr>
          <w:rFonts w:cs="Arial"/>
          <w:noProof/>
          <w:szCs w:val="20"/>
          <w:lang w:val="da-DK"/>
        </w:rPr>
        <w:tab/>
        <w:t xml:space="preserve">Rivera AL, Pelloski CE, Gilbert MR, et al. </w:t>
      </w:r>
      <w:r w:rsidRPr="00075A14">
        <w:rPr>
          <w:rFonts w:cs="Arial"/>
          <w:noProof/>
          <w:szCs w:val="20"/>
        </w:rPr>
        <w:t xml:space="preserve">MGMT promoter methylation is predictive of response to radiotherapy and prognostic in the absence of adjuvant alkylating chemotherapy for glioblastoma. </w:t>
      </w:r>
      <w:r w:rsidRPr="00AA5B25">
        <w:rPr>
          <w:rFonts w:cs="Arial"/>
          <w:i/>
          <w:noProof/>
          <w:szCs w:val="20"/>
        </w:rPr>
        <w:t>Neuro Oncol</w:t>
      </w:r>
      <w:r>
        <w:rPr>
          <w:rFonts w:cs="Arial"/>
          <w:noProof/>
          <w:szCs w:val="20"/>
        </w:rPr>
        <w:t>. 2010;12(2):</w:t>
      </w:r>
      <w:r w:rsidRPr="00075A14">
        <w:rPr>
          <w:rFonts w:cs="Arial"/>
          <w:noProof/>
          <w:szCs w:val="20"/>
        </w:rPr>
        <w:t>116-</w:t>
      </w:r>
      <w:r>
        <w:rPr>
          <w:rFonts w:cs="Arial"/>
          <w:noProof/>
          <w:szCs w:val="20"/>
        </w:rPr>
        <w:t>1</w:t>
      </w:r>
      <w:r w:rsidRPr="00075A14">
        <w:rPr>
          <w:rFonts w:cs="Arial"/>
          <w:noProof/>
          <w:szCs w:val="20"/>
        </w:rPr>
        <w:t>21.</w:t>
      </w:r>
    </w:p>
    <w:p w:rsidR="00975355" w:rsidRDefault="00975355" w:rsidP="00056163">
      <w:pPr>
        <w:ind w:left="450" w:hanging="450"/>
        <w:rPr>
          <w:rFonts w:cs="Arial"/>
          <w:noProof/>
          <w:szCs w:val="20"/>
        </w:rPr>
      </w:pPr>
      <w:bookmarkStart w:id="27" w:name="_ENREF_35"/>
      <w:r>
        <w:rPr>
          <w:rFonts w:cs="Arial"/>
          <w:noProof/>
          <w:szCs w:val="20"/>
        </w:rPr>
        <w:t>35.</w:t>
      </w:r>
      <w:r>
        <w:rPr>
          <w:rFonts w:cs="Arial"/>
          <w:noProof/>
          <w:szCs w:val="20"/>
        </w:rPr>
        <w:tab/>
      </w:r>
      <w:bookmarkEnd w:id="27"/>
      <w:r w:rsidR="00500261" w:rsidRPr="00075A14">
        <w:rPr>
          <w:rFonts w:cs="Arial"/>
          <w:noProof/>
          <w:szCs w:val="20"/>
        </w:rPr>
        <w:t xml:space="preserve">Pfister S, Janzarik WG, Remke M, et al. BRAF gene duplication constitutes a mechanism of MAPK pathway activation in low-grade astrocytomas. </w:t>
      </w:r>
      <w:r w:rsidR="00500261" w:rsidRPr="007E3F98">
        <w:rPr>
          <w:rFonts w:cs="Arial"/>
          <w:i/>
          <w:noProof/>
          <w:szCs w:val="20"/>
        </w:rPr>
        <w:t xml:space="preserve">J Clin Invest. </w:t>
      </w:r>
      <w:r w:rsidR="00500261">
        <w:rPr>
          <w:rFonts w:cs="Arial"/>
          <w:noProof/>
          <w:szCs w:val="20"/>
        </w:rPr>
        <w:t>2008;118(5):</w:t>
      </w:r>
      <w:r w:rsidR="00500261" w:rsidRPr="00075A14">
        <w:rPr>
          <w:rFonts w:cs="Arial"/>
          <w:noProof/>
          <w:szCs w:val="20"/>
        </w:rPr>
        <w:t>1739-</w:t>
      </w:r>
      <w:r w:rsidR="00500261">
        <w:rPr>
          <w:rFonts w:cs="Arial"/>
          <w:noProof/>
          <w:szCs w:val="20"/>
        </w:rPr>
        <w:t>17</w:t>
      </w:r>
      <w:r w:rsidR="00500261" w:rsidRPr="00075A14">
        <w:rPr>
          <w:rFonts w:cs="Arial"/>
          <w:noProof/>
          <w:szCs w:val="20"/>
        </w:rPr>
        <w:t>49.</w:t>
      </w:r>
    </w:p>
    <w:p w:rsidR="00975355" w:rsidRPr="005151AB" w:rsidRDefault="00975355" w:rsidP="00056163">
      <w:pPr>
        <w:ind w:left="450" w:hanging="450"/>
        <w:rPr>
          <w:rFonts w:cs="Arial"/>
          <w:noProof/>
          <w:szCs w:val="20"/>
          <w:lang w:val="nl-NL"/>
        </w:rPr>
      </w:pPr>
      <w:bookmarkStart w:id="28" w:name="_ENREF_36"/>
      <w:r>
        <w:rPr>
          <w:rFonts w:cs="Arial"/>
          <w:noProof/>
          <w:szCs w:val="20"/>
        </w:rPr>
        <w:t>36.</w:t>
      </w:r>
      <w:r>
        <w:rPr>
          <w:rFonts w:cs="Arial"/>
          <w:noProof/>
          <w:szCs w:val="20"/>
        </w:rPr>
        <w:tab/>
      </w:r>
      <w:bookmarkEnd w:id="28"/>
      <w:r w:rsidR="00500261" w:rsidRPr="00075A14">
        <w:rPr>
          <w:rFonts w:cs="Arial"/>
          <w:noProof/>
          <w:szCs w:val="20"/>
        </w:rPr>
        <w:t xml:space="preserve">Horbinski C. To BRAF or not to BRAF: is that even a question anymore? </w:t>
      </w:r>
      <w:r w:rsidR="00500261" w:rsidRPr="007E3F98">
        <w:rPr>
          <w:rFonts w:cs="Arial"/>
          <w:i/>
          <w:noProof/>
          <w:szCs w:val="20"/>
          <w:lang w:val="nl-NL"/>
        </w:rPr>
        <w:t xml:space="preserve">J Neuropathol Exp Neurol. </w:t>
      </w:r>
      <w:r w:rsidR="00500261">
        <w:rPr>
          <w:rFonts w:cs="Arial"/>
          <w:noProof/>
          <w:szCs w:val="20"/>
          <w:lang w:val="nl-NL"/>
        </w:rPr>
        <w:t>2013;72(1):</w:t>
      </w:r>
      <w:r w:rsidR="00500261" w:rsidRPr="00075A14">
        <w:rPr>
          <w:rFonts w:cs="Arial"/>
          <w:noProof/>
          <w:szCs w:val="20"/>
          <w:lang w:val="nl-NL"/>
        </w:rPr>
        <w:t>2-7.</w:t>
      </w:r>
    </w:p>
    <w:p w:rsidR="00500261" w:rsidRPr="00976399" w:rsidRDefault="00500261" w:rsidP="00500261">
      <w:pPr>
        <w:ind w:left="450" w:hanging="450"/>
        <w:rPr>
          <w:rFonts w:cs="Arial"/>
          <w:noProof/>
          <w:szCs w:val="20"/>
        </w:rPr>
      </w:pPr>
      <w:bookmarkStart w:id="29" w:name="_ENREF_34"/>
      <w:r>
        <w:rPr>
          <w:rFonts w:cs="Arial"/>
          <w:noProof/>
          <w:szCs w:val="20"/>
          <w:lang w:val="nl-NL"/>
        </w:rPr>
        <w:t>37</w:t>
      </w:r>
      <w:r w:rsidRPr="00075A14">
        <w:rPr>
          <w:rFonts w:cs="Arial"/>
          <w:noProof/>
          <w:szCs w:val="20"/>
          <w:lang w:val="nl-NL"/>
        </w:rPr>
        <w:t>.</w:t>
      </w:r>
      <w:r w:rsidRPr="00075A14">
        <w:rPr>
          <w:rFonts w:cs="Arial"/>
          <w:noProof/>
          <w:szCs w:val="20"/>
          <w:lang w:val="nl-NL"/>
        </w:rPr>
        <w:tab/>
        <w:t xml:space="preserve">Schindler G, Capper D, Meyer J, et al. Analysis of BRAF V600E mutation in 1,320 nervous system tumors reveals high mutation frequencies in pleomorphic xanthoastrocytoma, ganglioglioma and extra-cerebellar pilocytic astrocytoma. </w:t>
      </w:r>
      <w:r w:rsidRPr="00976399">
        <w:rPr>
          <w:rFonts w:cs="Arial"/>
          <w:i/>
          <w:noProof/>
          <w:szCs w:val="20"/>
        </w:rPr>
        <w:t>Acta Neuropathol.</w:t>
      </w:r>
      <w:r w:rsidRPr="00976399">
        <w:rPr>
          <w:rFonts w:cs="Arial"/>
          <w:noProof/>
          <w:szCs w:val="20"/>
        </w:rPr>
        <w:t xml:space="preserve"> 2011;121(3):397-405.</w:t>
      </w:r>
      <w:bookmarkEnd w:id="29"/>
    </w:p>
    <w:p w:rsidR="00500261" w:rsidRPr="00075A14" w:rsidRDefault="00500261" w:rsidP="00500261">
      <w:pPr>
        <w:ind w:left="450" w:hanging="450"/>
        <w:rPr>
          <w:rFonts w:cs="Arial"/>
          <w:noProof/>
          <w:szCs w:val="20"/>
        </w:rPr>
      </w:pPr>
      <w:r>
        <w:rPr>
          <w:rFonts w:cs="Arial"/>
          <w:noProof/>
          <w:szCs w:val="20"/>
        </w:rPr>
        <w:t>38</w:t>
      </w:r>
      <w:r w:rsidRPr="00976399">
        <w:rPr>
          <w:rFonts w:cs="Arial"/>
          <w:noProof/>
          <w:szCs w:val="20"/>
        </w:rPr>
        <w:t>.</w:t>
      </w:r>
      <w:r w:rsidRPr="00976399">
        <w:rPr>
          <w:rFonts w:cs="Arial"/>
          <w:noProof/>
          <w:szCs w:val="20"/>
        </w:rPr>
        <w:tab/>
        <w:t xml:space="preserve">Chi AS, Batchelor TT, Yang D, et al. </w:t>
      </w:r>
      <w:r w:rsidRPr="00075A14">
        <w:rPr>
          <w:rFonts w:cs="Arial"/>
          <w:noProof/>
          <w:szCs w:val="20"/>
        </w:rPr>
        <w:t xml:space="preserve">BRAF V600E mutation identifies a subset of low-grade diffusely infiltrating gliomas in adults. </w:t>
      </w:r>
      <w:r w:rsidRPr="007E3F98">
        <w:rPr>
          <w:rFonts w:cs="Arial"/>
          <w:i/>
          <w:noProof/>
          <w:szCs w:val="20"/>
        </w:rPr>
        <w:t>J Clin Oncol</w:t>
      </w:r>
      <w:r>
        <w:rPr>
          <w:rFonts w:cs="Arial"/>
          <w:noProof/>
          <w:szCs w:val="20"/>
        </w:rPr>
        <w:t>. 2013;31(14):</w:t>
      </w:r>
      <w:r w:rsidRPr="00075A14">
        <w:rPr>
          <w:rFonts w:cs="Arial"/>
          <w:noProof/>
          <w:szCs w:val="20"/>
        </w:rPr>
        <w:t>e233-</w:t>
      </w:r>
      <w:r>
        <w:rPr>
          <w:rFonts w:cs="Arial"/>
          <w:noProof/>
          <w:szCs w:val="20"/>
        </w:rPr>
        <w:t>23</w:t>
      </w:r>
      <w:r w:rsidRPr="00075A14">
        <w:rPr>
          <w:rFonts w:cs="Arial"/>
          <w:noProof/>
          <w:szCs w:val="20"/>
        </w:rPr>
        <w:t>6.</w:t>
      </w:r>
    </w:p>
    <w:p w:rsidR="00500261" w:rsidRPr="00075A14" w:rsidRDefault="00500261" w:rsidP="00500261">
      <w:pPr>
        <w:ind w:left="450" w:hanging="450"/>
        <w:rPr>
          <w:rFonts w:cs="Arial"/>
          <w:noProof/>
          <w:szCs w:val="20"/>
        </w:rPr>
      </w:pPr>
      <w:r>
        <w:rPr>
          <w:rFonts w:cs="Arial"/>
          <w:noProof/>
          <w:szCs w:val="20"/>
        </w:rPr>
        <w:t>39</w:t>
      </w:r>
      <w:r w:rsidRPr="00075A14">
        <w:rPr>
          <w:rFonts w:cs="Arial"/>
          <w:noProof/>
          <w:szCs w:val="20"/>
        </w:rPr>
        <w:t>.</w:t>
      </w:r>
      <w:r w:rsidRPr="00075A14">
        <w:rPr>
          <w:rFonts w:cs="Arial"/>
          <w:noProof/>
          <w:szCs w:val="20"/>
        </w:rPr>
        <w:tab/>
        <w:t xml:space="preserve">Dahiya S, Emnett RJ, Haydon DH, et al. BRAF-V600E mutation in pediatric and adult glioblastoma. </w:t>
      </w:r>
      <w:r w:rsidRPr="007E3F98">
        <w:rPr>
          <w:rFonts w:cs="Arial"/>
          <w:i/>
          <w:noProof/>
          <w:szCs w:val="20"/>
        </w:rPr>
        <w:t>Neuro Oncol.</w:t>
      </w:r>
      <w:r w:rsidRPr="00075A14">
        <w:rPr>
          <w:rFonts w:cs="Arial"/>
          <w:noProof/>
          <w:szCs w:val="20"/>
        </w:rPr>
        <w:t xml:space="preserve"> 2013</w:t>
      </w:r>
      <w:r>
        <w:rPr>
          <w:rFonts w:cs="Arial"/>
          <w:noProof/>
          <w:szCs w:val="20"/>
        </w:rPr>
        <w:t>;</w:t>
      </w:r>
      <w:r w:rsidRPr="007E3F98">
        <w:rPr>
          <w:rFonts w:cs="Arial"/>
          <w:noProof/>
          <w:szCs w:val="20"/>
        </w:rPr>
        <w:t>16(2):318-</w:t>
      </w:r>
      <w:r>
        <w:rPr>
          <w:rFonts w:cs="Arial"/>
          <w:noProof/>
          <w:szCs w:val="20"/>
        </w:rPr>
        <w:t>31</w:t>
      </w:r>
      <w:r w:rsidRPr="007E3F98">
        <w:rPr>
          <w:rFonts w:cs="Arial"/>
          <w:noProof/>
          <w:szCs w:val="20"/>
        </w:rPr>
        <w:t>9</w:t>
      </w:r>
      <w:r w:rsidRPr="00075A14">
        <w:rPr>
          <w:rFonts w:cs="Arial"/>
          <w:noProof/>
          <w:szCs w:val="20"/>
        </w:rPr>
        <w:t>.</w:t>
      </w:r>
    </w:p>
    <w:p w:rsidR="00500261" w:rsidRPr="00075A14" w:rsidRDefault="00500261" w:rsidP="00500261">
      <w:pPr>
        <w:ind w:left="450" w:hanging="450"/>
        <w:rPr>
          <w:rFonts w:cs="Arial"/>
          <w:noProof/>
          <w:szCs w:val="20"/>
        </w:rPr>
      </w:pPr>
      <w:r>
        <w:rPr>
          <w:rFonts w:cs="Arial"/>
          <w:noProof/>
          <w:szCs w:val="20"/>
        </w:rPr>
        <w:t>40</w:t>
      </w:r>
      <w:r w:rsidRPr="00075A14">
        <w:rPr>
          <w:rFonts w:cs="Arial"/>
          <w:noProof/>
          <w:szCs w:val="20"/>
        </w:rPr>
        <w:t>.</w:t>
      </w:r>
      <w:r w:rsidRPr="00075A14">
        <w:rPr>
          <w:rFonts w:cs="Arial"/>
          <w:noProof/>
          <w:szCs w:val="20"/>
        </w:rPr>
        <w:tab/>
        <w:t xml:space="preserve">Kleinschmidt-DeMasters BK, Aisner DL, Birks DK, Foreman NK. Epithelioid GBMs show a high percentage of BRAF V600E mutation. </w:t>
      </w:r>
      <w:r w:rsidRPr="007E3F98">
        <w:rPr>
          <w:rFonts w:cs="Arial"/>
          <w:i/>
          <w:noProof/>
          <w:szCs w:val="20"/>
        </w:rPr>
        <w:t xml:space="preserve">Am J Surg Pathol. </w:t>
      </w:r>
      <w:r>
        <w:rPr>
          <w:rFonts w:cs="Arial"/>
          <w:noProof/>
          <w:szCs w:val="20"/>
        </w:rPr>
        <w:t>2013;37(5):</w:t>
      </w:r>
      <w:r w:rsidRPr="00075A14">
        <w:rPr>
          <w:rFonts w:cs="Arial"/>
          <w:noProof/>
          <w:szCs w:val="20"/>
        </w:rPr>
        <w:t>685-</w:t>
      </w:r>
      <w:r>
        <w:rPr>
          <w:rFonts w:cs="Arial"/>
          <w:noProof/>
          <w:szCs w:val="20"/>
        </w:rPr>
        <w:t>6</w:t>
      </w:r>
      <w:r w:rsidRPr="00075A14">
        <w:rPr>
          <w:rFonts w:cs="Arial"/>
          <w:noProof/>
          <w:szCs w:val="20"/>
        </w:rPr>
        <w:t>98.</w:t>
      </w:r>
    </w:p>
    <w:p w:rsidR="00975355" w:rsidRDefault="00975355" w:rsidP="00056163">
      <w:pPr>
        <w:ind w:left="450" w:hanging="450"/>
        <w:rPr>
          <w:rFonts w:cs="Arial"/>
          <w:noProof/>
          <w:szCs w:val="20"/>
        </w:rPr>
      </w:pPr>
      <w:bookmarkStart w:id="30" w:name="_ENREF_41"/>
      <w:r>
        <w:rPr>
          <w:rFonts w:cs="Arial"/>
          <w:noProof/>
          <w:szCs w:val="20"/>
        </w:rPr>
        <w:t>41.</w:t>
      </w:r>
      <w:r>
        <w:rPr>
          <w:rFonts w:cs="Arial"/>
          <w:noProof/>
          <w:szCs w:val="20"/>
        </w:rPr>
        <w:tab/>
        <w:t xml:space="preserve">Larkin SJ, Preda V, Karavitaki N, Grossman A, Ansorge O. BRAF V600E mutations are characteristic for papillary craniopharyngioma and may coexist with CTNNB1-mutated adamantinomatous craniopharyngioma. </w:t>
      </w:r>
      <w:r w:rsidRPr="00500261">
        <w:rPr>
          <w:rFonts w:cs="Arial"/>
          <w:i/>
          <w:noProof/>
          <w:szCs w:val="20"/>
        </w:rPr>
        <w:t>Acta Neuropathol.</w:t>
      </w:r>
      <w:r>
        <w:rPr>
          <w:rFonts w:cs="Arial"/>
          <w:noProof/>
          <w:szCs w:val="20"/>
        </w:rPr>
        <w:t xml:space="preserve"> 2014</w:t>
      </w:r>
      <w:bookmarkEnd w:id="30"/>
      <w:r w:rsidR="00500261">
        <w:rPr>
          <w:rFonts w:cs="Arial"/>
          <w:noProof/>
          <w:szCs w:val="20"/>
        </w:rPr>
        <w:t>;127(6):927-929.</w:t>
      </w:r>
    </w:p>
    <w:p w:rsidR="00500261" w:rsidRPr="00075A14" w:rsidRDefault="00500261" w:rsidP="00500261">
      <w:pPr>
        <w:ind w:left="450" w:hanging="450"/>
        <w:rPr>
          <w:rFonts w:cs="Arial"/>
          <w:noProof/>
          <w:szCs w:val="20"/>
        </w:rPr>
      </w:pPr>
      <w:bookmarkStart w:id="31" w:name="_ENREF_46"/>
      <w:r>
        <w:rPr>
          <w:rFonts w:cs="Arial"/>
          <w:noProof/>
          <w:szCs w:val="20"/>
        </w:rPr>
        <w:t>42</w:t>
      </w:r>
      <w:r w:rsidRPr="00075A14">
        <w:rPr>
          <w:rFonts w:cs="Arial"/>
          <w:noProof/>
          <w:szCs w:val="20"/>
        </w:rPr>
        <w:t>.</w:t>
      </w:r>
      <w:r w:rsidRPr="00075A14">
        <w:rPr>
          <w:rFonts w:cs="Arial"/>
          <w:noProof/>
          <w:szCs w:val="20"/>
        </w:rPr>
        <w:tab/>
        <w:t xml:space="preserve">Giannini C, Scheithauer BW, Burger PC, et al. Cellular proliferation in pilocytic and diffuse astrocytomas. </w:t>
      </w:r>
      <w:r w:rsidRPr="00DC6EC0">
        <w:rPr>
          <w:rFonts w:cs="Arial"/>
          <w:i/>
          <w:noProof/>
          <w:szCs w:val="20"/>
        </w:rPr>
        <w:t xml:space="preserve">J Neuropathol Exp Neurol. </w:t>
      </w:r>
      <w:r w:rsidRPr="00075A14">
        <w:rPr>
          <w:rFonts w:cs="Arial"/>
          <w:noProof/>
          <w:szCs w:val="20"/>
        </w:rPr>
        <w:t>1999</w:t>
      </w:r>
      <w:r>
        <w:rPr>
          <w:rFonts w:cs="Arial"/>
          <w:noProof/>
          <w:szCs w:val="20"/>
        </w:rPr>
        <w:t>;58(1):</w:t>
      </w:r>
      <w:r w:rsidRPr="00075A14">
        <w:rPr>
          <w:rFonts w:cs="Arial"/>
          <w:noProof/>
          <w:szCs w:val="20"/>
        </w:rPr>
        <w:t>46-53.</w:t>
      </w:r>
    </w:p>
    <w:p w:rsidR="00500261" w:rsidRPr="00075A14" w:rsidRDefault="00500261" w:rsidP="00500261">
      <w:pPr>
        <w:ind w:left="450" w:hanging="450"/>
        <w:rPr>
          <w:rFonts w:cs="Arial"/>
          <w:noProof/>
          <w:szCs w:val="20"/>
          <w:lang w:val="fr-FR"/>
        </w:rPr>
      </w:pPr>
      <w:bookmarkStart w:id="32" w:name="_ENREF_29"/>
      <w:r>
        <w:rPr>
          <w:rFonts w:cs="Arial"/>
          <w:noProof/>
          <w:szCs w:val="20"/>
        </w:rPr>
        <w:t>43</w:t>
      </w:r>
      <w:r w:rsidRPr="00075A14">
        <w:rPr>
          <w:rFonts w:cs="Arial"/>
          <w:noProof/>
          <w:szCs w:val="20"/>
        </w:rPr>
        <w:t>.</w:t>
      </w:r>
      <w:r w:rsidRPr="00075A14">
        <w:rPr>
          <w:rFonts w:cs="Arial"/>
          <w:noProof/>
          <w:szCs w:val="20"/>
        </w:rPr>
        <w:tab/>
        <w:t xml:space="preserve">Coons SW, Johnson PC. MIB-1/Ki-67 labelling index predicts patient survival for oligodendroglial tumors. </w:t>
      </w:r>
      <w:r w:rsidRPr="00AA5B25">
        <w:rPr>
          <w:rFonts w:cs="Arial"/>
          <w:i/>
          <w:noProof/>
          <w:szCs w:val="20"/>
          <w:lang w:val="fr-FR"/>
        </w:rPr>
        <w:t>J Neuropathol Exp Neurol.</w:t>
      </w:r>
      <w:r>
        <w:rPr>
          <w:rFonts w:cs="Arial"/>
          <w:noProof/>
          <w:szCs w:val="20"/>
          <w:lang w:val="fr-FR"/>
        </w:rPr>
        <w:t xml:space="preserve"> 1995;(54):</w:t>
      </w:r>
      <w:r w:rsidRPr="00075A14">
        <w:rPr>
          <w:rFonts w:cs="Arial"/>
          <w:noProof/>
          <w:szCs w:val="20"/>
          <w:lang w:val="fr-FR"/>
        </w:rPr>
        <w:t>440.</w:t>
      </w:r>
      <w:bookmarkEnd w:id="32"/>
    </w:p>
    <w:p w:rsidR="00500261" w:rsidRPr="00976399" w:rsidRDefault="00500261" w:rsidP="00500261">
      <w:pPr>
        <w:ind w:left="450" w:hanging="450"/>
        <w:rPr>
          <w:rFonts w:cs="Arial"/>
          <w:noProof/>
          <w:szCs w:val="20"/>
          <w:lang w:val="fr-FR"/>
        </w:rPr>
      </w:pPr>
      <w:bookmarkStart w:id="33" w:name="_ENREF_30"/>
      <w:r>
        <w:rPr>
          <w:rFonts w:cs="Arial"/>
          <w:noProof/>
          <w:szCs w:val="20"/>
          <w:lang w:val="fr-FR"/>
        </w:rPr>
        <w:lastRenderedPageBreak/>
        <w:t>44</w:t>
      </w:r>
      <w:r w:rsidRPr="00075A14">
        <w:rPr>
          <w:rFonts w:cs="Arial"/>
          <w:noProof/>
          <w:szCs w:val="20"/>
          <w:lang w:val="fr-FR"/>
        </w:rPr>
        <w:t>.</w:t>
      </w:r>
      <w:r w:rsidRPr="00075A14">
        <w:rPr>
          <w:rFonts w:cs="Arial"/>
          <w:noProof/>
          <w:szCs w:val="20"/>
          <w:lang w:val="fr-FR"/>
        </w:rPr>
        <w:tab/>
        <w:t xml:space="preserve">Moskowitz SI, Jin T, Prayson RA. </w:t>
      </w:r>
      <w:r w:rsidRPr="00075A14">
        <w:rPr>
          <w:rFonts w:cs="Arial"/>
          <w:noProof/>
          <w:szCs w:val="20"/>
        </w:rPr>
        <w:t xml:space="preserve">Role of MIB1 in predicting survival in patients with glioblastomas. </w:t>
      </w:r>
      <w:r w:rsidRPr="00976399">
        <w:rPr>
          <w:rFonts w:cs="Arial"/>
          <w:i/>
          <w:noProof/>
          <w:szCs w:val="20"/>
          <w:lang w:val="fr-FR"/>
        </w:rPr>
        <w:t>J Neurooncol.</w:t>
      </w:r>
      <w:r w:rsidRPr="00976399">
        <w:rPr>
          <w:rFonts w:cs="Arial"/>
          <w:noProof/>
          <w:szCs w:val="20"/>
          <w:lang w:val="fr-FR"/>
        </w:rPr>
        <w:t xml:space="preserve"> 2006;76(2):193-200.</w:t>
      </w:r>
      <w:bookmarkEnd w:id="33"/>
    </w:p>
    <w:p w:rsidR="00500261" w:rsidRPr="00075A14" w:rsidRDefault="00500261" w:rsidP="00500261">
      <w:pPr>
        <w:ind w:left="450" w:hanging="450"/>
        <w:rPr>
          <w:rFonts w:cs="Arial"/>
          <w:noProof/>
          <w:szCs w:val="20"/>
        </w:rPr>
      </w:pPr>
      <w:bookmarkStart w:id="34" w:name="_ENREF_31"/>
      <w:r>
        <w:rPr>
          <w:rFonts w:cs="Arial"/>
          <w:noProof/>
          <w:szCs w:val="20"/>
          <w:lang w:val="fr-FR"/>
        </w:rPr>
        <w:t>45</w:t>
      </w:r>
      <w:r w:rsidRPr="00976399">
        <w:rPr>
          <w:rFonts w:cs="Arial"/>
          <w:noProof/>
          <w:szCs w:val="20"/>
          <w:lang w:val="fr-FR"/>
        </w:rPr>
        <w:t>.</w:t>
      </w:r>
      <w:r w:rsidRPr="00976399">
        <w:rPr>
          <w:rFonts w:cs="Arial"/>
          <w:noProof/>
          <w:szCs w:val="20"/>
          <w:lang w:val="fr-FR"/>
        </w:rPr>
        <w:tab/>
        <w:t xml:space="preserve">Marie D, Liu Y, Moore SA, et al. </w:t>
      </w:r>
      <w:r w:rsidRPr="00075A14">
        <w:rPr>
          <w:rFonts w:cs="Arial"/>
          <w:noProof/>
          <w:szCs w:val="20"/>
        </w:rPr>
        <w:t xml:space="preserve">Interobserver variability associated with the MIB-1 labeling index: high levels suggest limited prognostic usefulness for patients with primary brain tumors. </w:t>
      </w:r>
      <w:r w:rsidRPr="00AA5B25">
        <w:rPr>
          <w:rFonts w:cs="Arial"/>
          <w:i/>
          <w:noProof/>
          <w:szCs w:val="20"/>
        </w:rPr>
        <w:t>Cancer</w:t>
      </w:r>
      <w:r>
        <w:rPr>
          <w:rFonts w:cs="Arial"/>
          <w:noProof/>
          <w:szCs w:val="20"/>
        </w:rPr>
        <w:t>. 2001;92(10):</w:t>
      </w:r>
      <w:r w:rsidRPr="00075A14">
        <w:rPr>
          <w:rFonts w:cs="Arial"/>
          <w:noProof/>
          <w:szCs w:val="20"/>
        </w:rPr>
        <w:t>2720-</w:t>
      </w:r>
      <w:r>
        <w:rPr>
          <w:rFonts w:cs="Arial"/>
          <w:noProof/>
          <w:szCs w:val="20"/>
        </w:rPr>
        <w:t>272</w:t>
      </w:r>
      <w:r w:rsidRPr="00075A14">
        <w:rPr>
          <w:rFonts w:cs="Arial"/>
          <w:noProof/>
          <w:szCs w:val="20"/>
        </w:rPr>
        <w:t>6.</w:t>
      </w:r>
      <w:bookmarkEnd w:id="34"/>
    </w:p>
    <w:p w:rsidR="00500261" w:rsidRPr="00075A14" w:rsidRDefault="00500261" w:rsidP="00500261">
      <w:pPr>
        <w:ind w:left="450" w:hanging="450"/>
        <w:rPr>
          <w:rFonts w:cs="Arial"/>
          <w:noProof/>
          <w:szCs w:val="20"/>
        </w:rPr>
      </w:pPr>
      <w:bookmarkStart w:id="35" w:name="_ENREF_38"/>
      <w:bookmarkEnd w:id="31"/>
      <w:r>
        <w:rPr>
          <w:rFonts w:cs="Arial"/>
          <w:noProof/>
          <w:szCs w:val="20"/>
        </w:rPr>
        <w:t>46</w:t>
      </w:r>
      <w:r w:rsidRPr="00075A14">
        <w:rPr>
          <w:rFonts w:cs="Arial"/>
          <w:noProof/>
          <w:szCs w:val="20"/>
        </w:rPr>
        <w:t>.</w:t>
      </w:r>
      <w:r w:rsidRPr="00075A14">
        <w:rPr>
          <w:rFonts w:cs="Arial"/>
          <w:noProof/>
          <w:szCs w:val="20"/>
        </w:rPr>
        <w:tab/>
        <w:t xml:space="preserve">Northcott PA, Korshunov A, Pfister SM, Taylor MD. The clinical implications of medulloblastoma subgroups. </w:t>
      </w:r>
      <w:r w:rsidRPr="007E3F98">
        <w:rPr>
          <w:rFonts w:cs="Arial"/>
          <w:i/>
          <w:noProof/>
          <w:szCs w:val="20"/>
        </w:rPr>
        <w:t xml:space="preserve">Nat Rev Neurol. </w:t>
      </w:r>
      <w:r>
        <w:rPr>
          <w:rFonts w:cs="Arial"/>
          <w:noProof/>
          <w:szCs w:val="20"/>
        </w:rPr>
        <w:t>2012;8(6):</w:t>
      </w:r>
      <w:r w:rsidRPr="00075A14">
        <w:rPr>
          <w:rFonts w:cs="Arial"/>
          <w:noProof/>
          <w:szCs w:val="20"/>
        </w:rPr>
        <w:t>340-</w:t>
      </w:r>
      <w:r>
        <w:rPr>
          <w:rFonts w:cs="Arial"/>
          <w:noProof/>
          <w:szCs w:val="20"/>
        </w:rPr>
        <w:t>3</w:t>
      </w:r>
      <w:r w:rsidRPr="00075A14">
        <w:rPr>
          <w:rFonts w:cs="Arial"/>
          <w:noProof/>
          <w:szCs w:val="20"/>
        </w:rPr>
        <w:t>51.</w:t>
      </w:r>
      <w:bookmarkEnd w:id="35"/>
    </w:p>
    <w:p w:rsidR="00500261" w:rsidRPr="00075A14" w:rsidRDefault="00500261" w:rsidP="00500261">
      <w:pPr>
        <w:ind w:left="450" w:hanging="450"/>
        <w:rPr>
          <w:rFonts w:cs="Arial"/>
          <w:noProof/>
          <w:szCs w:val="20"/>
        </w:rPr>
      </w:pPr>
      <w:bookmarkStart w:id="36" w:name="_ENREF_39"/>
      <w:r>
        <w:rPr>
          <w:rFonts w:cs="Arial"/>
          <w:noProof/>
          <w:szCs w:val="20"/>
        </w:rPr>
        <w:t>47</w:t>
      </w:r>
      <w:r w:rsidRPr="00075A14">
        <w:rPr>
          <w:rFonts w:cs="Arial"/>
          <w:noProof/>
          <w:szCs w:val="20"/>
        </w:rPr>
        <w:t>.</w:t>
      </w:r>
      <w:r w:rsidRPr="00075A14">
        <w:rPr>
          <w:rFonts w:cs="Arial"/>
          <w:noProof/>
          <w:szCs w:val="20"/>
        </w:rPr>
        <w:tab/>
        <w:t xml:space="preserve">Ellison DW, Dalton J, Kocak M, et al. Medulloblastoma: clinicopathological correlates of SHH, WNT, and non-SHH/WNT molecular subgroups. </w:t>
      </w:r>
      <w:r w:rsidRPr="007E3F98">
        <w:rPr>
          <w:rFonts w:cs="Arial"/>
          <w:i/>
          <w:noProof/>
          <w:szCs w:val="20"/>
        </w:rPr>
        <w:t>Acta Neuropathol.</w:t>
      </w:r>
      <w:r>
        <w:rPr>
          <w:rFonts w:cs="Arial"/>
          <w:noProof/>
          <w:szCs w:val="20"/>
        </w:rPr>
        <w:t xml:space="preserve"> 2011;121(3):</w:t>
      </w:r>
      <w:r w:rsidRPr="00075A14">
        <w:rPr>
          <w:rFonts w:cs="Arial"/>
          <w:noProof/>
          <w:szCs w:val="20"/>
        </w:rPr>
        <w:t>381-</w:t>
      </w:r>
      <w:r>
        <w:rPr>
          <w:rFonts w:cs="Arial"/>
          <w:noProof/>
          <w:szCs w:val="20"/>
        </w:rPr>
        <w:t>3</w:t>
      </w:r>
      <w:r w:rsidRPr="00075A14">
        <w:rPr>
          <w:rFonts w:cs="Arial"/>
          <w:noProof/>
          <w:szCs w:val="20"/>
        </w:rPr>
        <w:t>96.</w:t>
      </w:r>
      <w:bookmarkEnd w:id="36"/>
    </w:p>
    <w:p w:rsidR="00500261" w:rsidRPr="002E54FD" w:rsidRDefault="00500261" w:rsidP="00500261">
      <w:pPr>
        <w:ind w:left="450" w:hanging="450"/>
        <w:rPr>
          <w:rFonts w:cs="Arial"/>
          <w:noProof/>
          <w:szCs w:val="20"/>
        </w:rPr>
      </w:pPr>
      <w:bookmarkStart w:id="37" w:name="_ENREF_40"/>
      <w:r>
        <w:rPr>
          <w:rFonts w:cs="Arial"/>
          <w:noProof/>
          <w:szCs w:val="20"/>
        </w:rPr>
        <w:t>48</w:t>
      </w:r>
      <w:r w:rsidRPr="00075A14">
        <w:rPr>
          <w:rFonts w:cs="Arial"/>
          <w:noProof/>
          <w:szCs w:val="20"/>
        </w:rPr>
        <w:t>.</w:t>
      </w:r>
      <w:r w:rsidRPr="00075A14">
        <w:rPr>
          <w:rFonts w:cs="Arial"/>
          <w:noProof/>
          <w:szCs w:val="20"/>
        </w:rPr>
        <w:tab/>
        <w:t xml:space="preserve">Fattet S, Haberler C, Legoix P, et al. Beta-catenin status in paediatric medulloblastomas: correlation of immunohistochemical expression with mutational status, genetic profiles, and clinical characteristics. </w:t>
      </w:r>
      <w:r w:rsidRPr="002E54FD">
        <w:rPr>
          <w:rFonts w:cs="Arial"/>
          <w:i/>
          <w:noProof/>
          <w:szCs w:val="20"/>
        </w:rPr>
        <w:t>J Pathol.</w:t>
      </w:r>
      <w:r w:rsidRPr="002E54FD">
        <w:rPr>
          <w:rFonts w:cs="Arial"/>
          <w:noProof/>
          <w:szCs w:val="20"/>
        </w:rPr>
        <w:t xml:space="preserve"> 2009;218(1):86-94.</w:t>
      </w:r>
      <w:bookmarkEnd w:id="37"/>
    </w:p>
    <w:p w:rsidR="00500261" w:rsidRPr="00075A14" w:rsidRDefault="00500261" w:rsidP="00500261">
      <w:pPr>
        <w:ind w:left="450" w:hanging="450"/>
        <w:rPr>
          <w:rFonts w:cs="Arial"/>
          <w:noProof/>
          <w:szCs w:val="20"/>
        </w:rPr>
      </w:pPr>
      <w:r>
        <w:rPr>
          <w:rFonts w:cs="Arial"/>
          <w:noProof/>
          <w:szCs w:val="20"/>
          <w:lang w:val="da-DK"/>
        </w:rPr>
        <w:t>49</w:t>
      </w:r>
      <w:r w:rsidRPr="00976399">
        <w:rPr>
          <w:rFonts w:cs="Arial"/>
          <w:noProof/>
          <w:szCs w:val="20"/>
          <w:lang w:val="da-DK"/>
        </w:rPr>
        <w:t>.</w:t>
      </w:r>
      <w:r w:rsidRPr="00976399">
        <w:rPr>
          <w:rFonts w:cs="Arial"/>
          <w:noProof/>
          <w:szCs w:val="20"/>
          <w:lang w:val="da-DK"/>
        </w:rPr>
        <w:tab/>
        <w:t xml:space="preserve">Pfister S, Remke M, Benner A, et al. </w:t>
      </w:r>
      <w:r w:rsidRPr="00075A14">
        <w:rPr>
          <w:rFonts w:cs="Arial"/>
          <w:noProof/>
          <w:szCs w:val="20"/>
        </w:rPr>
        <w:t xml:space="preserve">Outcome prediction in pediatric medulloblastoma based on DNA copy-number aberrations of chromosomes 6q and 17q and the MYC and MYCN loci. </w:t>
      </w:r>
      <w:r w:rsidRPr="007E3F98">
        <w:rPr>
          <w:rFonts w:cs="Arial"/>
          <w:i/>
          <w:noProof/>
          <w:szCs w:val="20"/>
        </w:rPr>
        <w:t>J Clin Oncol</w:t>
      </w:r>
      <w:r>
        <w:rPr>
          <w:rFonts w:cs="Arial"/>
          <w:noProof/>
          <w:szCs w:val="20"/>
        </w:rPr>
        <w:t>. 2009;27(10):</w:t>
      </w:r>
      <w:r w:rsidRPr="00075A14">
        <w:rPr>
          <w:rFonts w:cs="Arial"/>
          <w:noProof/>
          <w:szCs w:val="20"/>
        </w:rPr>
        <w:t>1627-</w:t>
      </w:r>
      <w:r>
        <w:rPr>
          <w:rFonts w:cs="Arial"/>
          <w:noProof/>
          <w:szCs w:val="20"/>
        </w:rPr>
        <w:t>16</w:t>
      </w:r>
      <w:r w:rsidRPr="00075A14">
        <w:rPr>
          <w:rFonts w:cs="Arial"/>
          <w:noProof/>
          <w:szCs w:val="20"/>
        </w:rPr>
        <w:t>36.</w:t>
      </w:r>
    </w:p>
    <w:p w:rsidR="00500261" w:rsidRPr="00075A14" w:rsidRDefault="00500261" w:rsidP="00500261">
      <w:pPr>
        <w:ind w:left="450" w:hanging="450"/>
        <w:rPr>
          <w:rFonts w:cs="Arial"/>
          <w:noProof/>
          <w:szCs w:val="20"/>
        </w:rPr>
      </w:pPr>
      <w:bookmarkStart w:id="38" w:name="_ENREF_43"/>
      <w:r>
        <w:rPr>
          <w:rFonts w:cs="Arial"/>
          <w:noProof/>
          <w:szCs w:val="20"/>
        </w:rPr>
        <w:t>50</w:t>
      </w:r>
      <w:r w:rsidRPr="00075A14">
        <w:rPr>
          <w:rFonts w:cs="Arial"/>
          <w:noProof/>
          <w:szCs w:val="20"/>
        </w:rPr>
        <w:t>.</w:t>
      </w:r>
      <w:r w:rsidRPr="00075A14">
        <w:rPr>
          <w:rFonts w:cs="Arial"/>
          <w:noProof/>
          <w:szCs w:val="20"/>
        </w:rPr>
        <w:tab/>
        <w:t xml:space="preserve">Rudin CM, Hann CL, Laterra J, et al. Treatment of medulloblastoma with hedgehog pathway inhibitor GDC-0449. </w:t>
      </w:r>
      <w:r w:rsidRPr="007E3F98">
        <w:rPr>
          <w:rFonts w:cs="Arial"/>
          <w:i/>
          <w:noProof/>
          <w:szCs w:val="20"/>
        </w:rPr>
        <w:t xml:space="preserve">N Engl J Med. </w:t>
      </w:r>
      <w:r>
        <w:rPr>
          <w:rFonts w:cs="Arial"/>
          <w:noProof/>
          <w:szCs w:val="20"/>
        </w:rPr>
        <w:t>2009;361(12):</w:t>
      </w:r>
      <w:r w:rsidRPr="00075A14">
        <w:rPr>
          <w:rFonts w:cs="Arial"/>
          <w:noProof/>
          <w:szCs w:val="20"/>
        </w:rPr>
        <w:t>1173-</w:t>
      </w:r>
      <w:r>
        <w:rPr>
          <w:rFonts w:cs="Arial"/>
          <w:noProof/>
          <w:szCs w:val="20"/>
        </w:rPr>
        <w:t>117</w:t>
      </w:r>
      <w:r w:rsidRPr="00075A14">
        <w:rPr>
          <w:rFonts w:cs="Arial"/>
          <w:noProof/>
          <w:szCs w:val="20"/>
        </w:rPr>
        <w:t>8.</w:t>
      </w:r>
      <w:bookmarkEnd w:id="38"/>
    </w:p>
    <w:p w:rsidR="00500261" w:rsidRPr="00075A14" w:rsidRDefault="00500261" w:rsidP="00500261">
      <w:pPr>
        <w:ind w:left="450" w:hanging="450"/>
        <w:rPr>
          <w:rFonts w:cs="Arial"/>
          <w:noProof/>
          <w:szCs w:val="20"/>
        </w:rPr>
      </w:pPr>
      <w:bookmarkStart w:id="39" w:name="_ENREF_44"/>
      <w:r>
        <w:rPr>
          <w:rFonts w:cs="Arial"/>
          <w:noProof/>
          <w:szCs w:val="20"/>
        </w:rPr>
        <w:t>51</w:t>
      </w:r>
      <w:r w:rsidRPr="00075A14">
        <w:rPr>
          <w:rFonts w:cs="Arial"/>
          <w:noProof/>
          <w:szCs w:val="20"/>
        </w:rPr>
        <w:t>.</w:t>
      </w:r>
      <w:r w:rsidRPr="00075A14">
        <w:rPr>
          <w:rFonts w:cs="Arial"/>
          <w:noProof/>
          <w:szCs w:val="20"/>
        </w:rPr>
        <w:tab/>
        <w:t xml:space="preserve">Macdonald TJ, Aguilera D, Castellino RC. The rationale for targeted therapies in medulloblastoma. </w:t>
      </w:r>
      <w:r w:rsidRPr="007E3F98">
        <w:rPr>
          <w:rFonts w:cs="Arial"/>
          <w:i/>
          <w:noProof/>
          <w:szCs w:val="20"/>
        </w:rPr>
        <w:t>Neuro Oncol</w:t>
      </w:r>
      <w:r>
        <w:rPr>
          <w:rFonts w:cs="Arial"/>
          <w:noProof/>
          <w:szCs w:val="20"/>
        </w:rPr>
        <w:t>. 2014;16(1):</w:t>
      </w:r>
      <w:r w:rsidRPr="00075A14">
        <w:rPr>
          <w:rFonts w:cs="Arial"/>
          <w:noProof/>
          <w:szCs w:val="20"/>
        </w:rPr>
        <w:t>9-20.</w:t>
      </w:r>
      <w:bookmarkEnd w:id="39"/>
    </w:p>
    <w:p w:rsidR="00500261" w:rsidRPr="00075A14" w:rsidRDefault="00500261" w:rsidP="00500261">
      <w:pPr>
        <w:ind w:left="450" w:hanging="450"/>
        <w:rPr>
          <w:rFonts w:cs="Arial"/>
          <w:noProof/>
          <w:szCs w:val="20"/>
        </w:rPr>
      </w:pPr>
      <w:bookmarkStart w:id="40" w:name="_ENREF_45"/>
      <w:r>
        <w:rPr>
          <w:rFonts w:cs="Arial"/>
          <w:noProof/>
          <w:szCs w:val="20"/>
        </w:rPr>
        <w:t>52</w:t>
      </w:r>
      <w:r w:rsidRPr="00075A14">
        <w:rPr>
          <w:rFonts w:cs="Arial"/>
          <w:noProof/>
          <w:szCs w:val="20"/>
        </w:rPr>
        <w:t>.</w:t>
      </w:r>
      <w:r w:rsidRPr="00075A14">
        <w:rPr>
          <w:rFonts w:cs="Arial"/>
          <w:noProof/>
          <w:szCs w:val="20"/>
        </w:rPr>
        <w:tab/>
        <w:t xml:space="preserve">Biegel JA. Molecular genetics of atypical teratoid/rhabdoid tumor. </w:t>
      </w:r>
      <w:r w:rsidRPr="007E3F98">
        <w:rPr>
          <w:rFonts w:cs="Arial"/>
          <w:i/>
          <w:noProof/>
          <w:szCs w:val="20"/>
        </w:rPr>
        <w:t>Neurosurg Focus</w:t>
      </w:r>
      <w:r>
        <w:rPr>
          <w:rFonts w:cs="Arial"/>
          <w:noProof/>
          <w:szCs w:val="20"/>
        </w:rPr>
        <w:t>. 2006;20(1):</w:t>
      </w:r>
      <w:r w:rsidRPr="00075A14">
        <w:rPr>
          <w:rFonts w:cs="Arial"/>
          <w:noProof/>
          <w:szCs w:val="20"/>
        </w:rPr>
        <w:t>E11.</w:t>
      </w:r>
      <w:bookmarkEnd w:id="40"/>
    </w:p>
    <w:p w:rsidR="00500261" w:rsidRPr="00075A14" w:rsidRDefault="00500261" w:rsidP="00500261">
      <w:pPr>
        <w:ind w:left="450" w:hanging="450"/>
        <w:rPr>
          <w:rFonts w:cs="Arial"/>
          <w:noProof/>
          <w:szCs w:val="20"/>
        </w:rPr>
      </w:pPr>
      <w:r>
        <w:rPr>
          <w:rFonts w:cs="Arial"/>
          <w:noProof/>
          <w:szCs w:val="20"/>
        </w:rPr>
        <w:t>53</w:t>
      </w:r>
      <w:r w:rsidRPr="00075A14">
        <w:rPr>
          <w:rFonts w:cs="Arial"/>
          <w:noProof/>
          <w:szCs w:val="20"/>
        </w:rPr>
        <w:t>.</w:t>
      </w:r>
      <w:r w:rsidRPr="00075A14">
        <w:rPr>
          <w:rFonts w:cs="Arial"/>
          <w:noProof/>
          <w:szCs w:val="20"/>
        </w:rPr>
        <w:tab/>
        <w:t xml:space="preserve">Biegel JA, Zhou JY, Rorke LB, Stenstrom C, Wainwright LM, Fogelgren B. Germ-line and acquired mutations of INI1 in atypical teratoid and rhabdoid tumors. </w:t>
      </w:r>
      <w:r w:rsidRPr="007E3F98">
        <w:rPr>
          <w:rFonts w:cs="Arial"/>
          <w:i/>
          <w:noProof/>
          <w:szCs w:val="20"/>
        </w:rPr>
        <w:t>Cancer Res.</w:t>
      </w:r>
      <w:r>
        <w:rPr>
          <w:rFonts w:cs="Arial"/>
          <w:noProof/>
          <w:szCs w:val="20"/>
        </w:rPr>
        <w:t xml:space="preserve"> 1999;59(1):</w:t>
      </w:r>
      <w:r w:rsidRPr="00075A14">
        <w:rPr>
          <w:rFonts w:cs="Arial"/>
          <w:noProof/>
          <w:szCs w:val="20"/>
        </w:rPr>
        <w:t>74-</w:t>
      </w:r>
      <w:r>
        <w:rPr>
          <w:rFonts w:cs="Arial"/>
          <w:noProof/>
          <w:szCs w:val="20"/>
        </w:rPr>
        <w:t>7</w:t>
      </w:r>
      <w:r w:rsidRPr="00075A14">
        <w:rPr>
          <w:rFonts w:cs="Arial"/>
          <w:noProof/>
          <w:szCs w:val="20"/>
        </w:rPr>
        <w:t>9.</w:t>
      </w:r>
    </w:p>
    <w:p w:rsidR="00500261" w:rsidRPr="00075A14" w:rsidRDefault="00500261" w:rsidP="00500261">
      <w:pPr>
        <w:ind w:left="450" w:hanging="450"/>
        <w:rPr>
          <w:rFonts w:cs="Arial"/>
          <w:noProof/>
          <w:szCs w:val="20"/>
        </w:rPr>
      </w:pPr>
      <w:bookmarkStart w:id="41" w:name="_ENREF_47"/>
      <w:r>
        <w:rPr>
          <w:rFonts w:cs="Arial"/>
          <w:noProof/>
          <w:szCs w:val="20"/>
        </w:rPr>
        <w:t>54</w:t>
      </w:r>
      <w:r w:rsidRPr="00075A14">
        <w:rPr>
          <w:rFonts w:cs="Arial"/>
          <w:noProof/>
          <w:szCs w:val="20"/>
        </w:rPr>
        <w:t>.</w:t>
      </w:r>
      <w:r w:rsidRPr="00075A14">
        <w:rPr>
          <w:rFonts w:cs="Arial"/>
          <w:noProof/>
          <w:szCs w:val="20"/>
        </w:rPr>
        <w:tab/>
        <w:t>Judkins AR, Mauger J, Ht A, Rorke LB, Biegel JA. Immunohistochemical analysis of hSNF5/INI1 in pediatric CNS neoplasm</w:t>
      </w:r>
      <w:r>
        <w:rPr>
          <w:rFonts w:cs="Arial"/>
          <w:noProof/>
          <w:szCs w:val="20"/>
        </w:rPr>
        <w:t xml:space="preserve">s. </w:t>
      </w:r>
      <w:r w:rsidRPr="00E5744E">
        <w:rPr>
          <w:rFonts w:cs="Arial"/>
          <w:i/>
          <w:noProof/>
          <w:szCs w:val="20"/>
        </w:rPr>
        <w:t xml:space="preserve">Am J Surg Pathol. </w:t>
      </w:r>
      <w:r>
        <w:rPr>
          <w:rFonts w:cs="Arial"/>
          <w:noProof/>
          <w:szCs w:val="20"/>
        </w:rPr>
        <w:t>2004;28(5):</w:t>
      </w:r>
      <w:r w:rsidRPr="00075A14">
        <w:rPr>
          <w:rFonts w:cs="Arial"/>
          <w:noProof/>
          <w:szCs w:val="20"/>
        </w:rPr>
        <w:t>644-</w:t>
      </w:r>
      <w:r>
        <w:rPr>
          <w:rFonts w:cs="Arial"/>
          <w:noProof/>
          <w:szCs w:val="20"/>
        </w:rPr>
        <w:t>6</w:t>
      </w:r>
      <w:r w:rsidRPr="00075A14">
        <w:rPr>
          <w:rFonts w:cs="Arial"/>
          <w:noProof/>
          <w:szCs w:val="20"/>
        </w:rPr>
        <w:t>50.</w:t>
      </w:r>
      <w:bookmarkEnd w:id="41"/>
    </w:p>
    <w:p w:rsidR="00500261" w:rsidRPr="00075A14" w:rsidRDefault="00500261" w:rsidP="00500261">
      <w:pPr>
        <w:ind w:left="450" w:hanging="450"/>
        <w:rPr>
          <w:rFonts w:cs="Arial"/>
          <w:noProof/>
          <w:szCs w:val="20"/>
          <w:lang w:val="fr-FR"/>
        </w:rPr>
      </w:pPr>
      <w:bookmarkStart w:id="42" w:name="_ENREF_48"/>
      <w:r>
        <w:rPr>
          <w:rFonts w:cs="Arial"/>
          <w:noProof/>
          <w:szCs w:val="20"/>
        </w:rPr>
        <w:t>55</w:t>
      </w:r>
      <w:r w:rsidRPr="00075A14">
        <w:rPr>
          <w:rFonts w:cs="Arial"/>
          <w:noProof/>
          <w:szCs w:val="20"/>
        </w:rPr>
        <w:t>.</w:t>
      </w:r>
      <w:r w:rsidRPr="00075A14">
        <w:rPr>
          <w:rFonts w:cs="Arial"/>
          <w:noProof/>
          <w:szCs w:val="20"/>
        </w:rPr>
        <w:tab/>
        <w:t>Biegel JA, F</w:t>
      </w:r>
      <w:r w:rsidR="00E5744E">
        <w:rPr>
          <w:rFonts w:cs="Arial"/>
          <w:noProof/>
          <w:szCs w:val="20"/>
        </w:rPr>
        <w:t>ogelgren B, Wainwright LM, Zhou JY, Bevan H. Rorke LB</w:t>
      </w:r>
      <w:r w:rsidRPr="00075A14">
        <w:rPr>
          <w:rFonts w:cs="Arial"/>
          <w:noProof/>
          <w:szCs w:val="20"/>
        </w:rPr>
        <w:t xml:space="preserve">. Germline INI1 mutation in a patient with a central nervous system atypical teratoid tumour and renal rhabdoid tumour. </w:t>
      </w:r>
      <w:r w:rsidRPr="007E3F98">
        <w:rPr>
          <w:rFonts w:cs="Arial"/>
          <w:i/>
          <w:noProof/>
          <w:szCs w:val="20"/>
          <w:lang w:val="fr-FR"/>
        </w:rPr>
        <w:t>Genes Chromosomes Cancer.</w:t>
      </w:r>
      <w:r>
        <w:rPr>
          <w:rFonts w:cs="Arial"/>
          <w:noProof/>
          <w:szCs w:val="20"/>
          <w:lang w:val="fr-FR"/>
        </w:rPr>
        <w:t xml:space="preserve"> 2000;</w:t>
      </w:r>
      <w:r w:rsidRPr="00075A14">
        <w:rPr>
          <w:rFonts w:cs="Arial"/>
          <w:noProof/>
          <w:szCs w:val="20"/>
          <w:lang w:val="fr-FR"/>
        </w:rPr>
        <w:t>28</w:t>
      </w:r>
      <w:r w:rsidR="00E5744E">
        <w:rPr>
          <w:rFonts w:cs="Arial"/>
          <w:noProof/>
          <w:szCs w:val="20"/>
          <w:lang w:val="fr-FR"/>
        </w:rPr>
        <w:t>(1)</w:t>
      </w:r>
      <w:r w:rsidRPr="00075A14">
        <w:rPr>
          <w:rFonts w:cs="Arial"/>
          <w:noProof/>
          <w:szCs w:val="20"/>
          <w:lang w:val="fr-FR"/>
        </w:rPr>
        <w:t>:31–</w:t>
      </w:r>
      <w:r>
        <w:rPr>
          <w:rFonts w:cs="Arial"/>
          <w:noProof/>
          <w:szCs w:val="20"/>
          <w:lang w:val="fr-FR"/>
        </w:rPr>
        <w:t>3</w:t>
      </w:r>
      <w:r w:rsidRPr="00075A14">
        <w:rPr>
          <w:rFonts w:cs="Arial"/>
          <w:noProof/>
          <w:szCs w:val="20"/>
          <w:lang w:val="fr-FR"/>
        </w:rPr>
        <w:t>7.</w:t>
      </w:r>
      <w:bookmarkEnd w:id="42"/>
    </w:p>
    <w:p w:rsidR="00500261" w:rsidRPr="00075A14" w:rsidRDefault="00500261" w:rsidP="00500261">
      <w:pPr>
        <w:ind w:left="450" w:hanging="450"/>
        <w:rPr>
          <w:rFonts w:cs="Arial"/>
          <w:noProof/>
          <w:szCs w:val="20"/>
        </w:rPr>
      </w:pPr>
      <w:bookmarkStart w:id="43" w:name="_ENREF_49"/>
      <w:r>
        <w:rPr>
          <w:rFonts w:cs="Arial"/>
          <w:noProof/>
          <w:szCs w:val="20"/>
          <w:lang w:val="fr-FR"/>
        </w:rPr>
        <w:t>56</w:t>
      </w:r>
      <w:r w:rsidRPr="00075A14">
        <w:rPr>
          <w:rFonts w:cs="Arial"/>
          <w:noProof/>
          <w:szCs w:val="20"/>
          <w:lang w:val="fr-FR"/>
        </w:rPr>
        <w:t>.</w:t>
      </w:r>
      <w:r w:rsidRPr="00075A14">
        <w:rPr>
          <w:rFonts w:cs="Arial"/>
          <w:noProof/>
          <w:szCs w:val="20"/>
          <w:lang w:val="fr-FR"/>
        </w:rPr>
        <w:tab/>
        <w:t xml:space="preserve">Bourdeaut F, Lequin D, Brugieres L, et al. </w:t>
      </w:r>
      <w:r w:rsidRPr="00075A14">
        <w:rPr>
          <w:rFonts w:cs="Arial"/>
          <w:noProof/>
          <w:szCs w:val="20"/>
        </w:rPr>
        <w:t xml:space="preserve">Frequent hSNF5/INI1 germline mutations in patients with rhabdoid tumor. </w:t>
      </w:r>
      <w:r w:rsidRPr="007E3F98">
        <w:rPr>
          <w:rFonts w:cs="Arial"/>
          <w:i/>
          <w:noProof/>
          <w:szCs w:val="20"/>
        </w:rPr>
        <w:t>Clin Cancer Res.</w:t>
      </w:r>
      <w:r>
        <w:rPr>
          <w:rFonts w:cs="Arial"/>
          <w:noProof/>
          <w:szCs w:val="20"/>
        </w:rPr>
        <w:t xml:space="preserve"> 2011;17(1):</w:t>
      </w:r>
      <w:r w:rsidRPr="00075A14">
        <w:rPr>
          <w:rFonts w:cs="Arial"/>
          <w:noProof/>
          <w:szCs w:val="20"/>
        </w:rPr>
        <w:t>31-</w:t>
      </w:r>
      <w:r>
        <w:rPr>
          <w:rFonts w:cs="Arial"/>
          <w:noProof/>
          <w:szCs w:val="20"/>
        </w:rPr>
        <w:t>3</w:t>
      </w:r>
      <w:r w:rsidRPr="00075A14">
        <w:rPr>
          <w:rFonts w:cs="Arial"/>
          <w:noProof/>
          <w:szCs w:val="20"/>
        </w:rPr>
        <w:t>8.</w:t>
      </w:r>
      <w:bookmarkEnd w:id="43"/>
    </w:p>
    <w:p w:rsidR="00975355" w:rsidRDefault="00975355" w:rsidP="005151AB">
      <w:pPr>
        <w:rPr>
          <w:rFonts w:cs="Arial"/>
          <w:noProof/>
          <w:szCs w:val="20"/>
        </w:rPr>
      </w:pPr>
    </w:p>
    <w:p w:rsidR="00975355" w:rsidRPr="00B53668" w:rsidRDefault="000E5589" w:rsidP="00AA23DC">
      <w:pPr>
        <w:rPr>
          <w:rFonts w:cs="Arial"/>
          <w:szCs w:val="20"/>
        </w:rPr>
      </w:pPr>
      <w:r w:rsidRPr="00B53668">
        <w:rPr>
          <w:rFonts w:cs="Arial"/>
          <w:szCs w:val="20"/>
        </w:rPr>
        <w:fldChar w:fldCharType="end"/>
      </w:r>
    </w:p>
    <w:sectPr w:rsidR="00975355" w:rsidRPr="00B53668" w:rsidSect="00B53668">
      <w:headerReference w:type="default" r:id="rId14"/>
      <w:footerReference w:type="default" r:id="rId15"/>
      <w:pgSz w:w="12240" w:h="15840"/>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804AD" w:rsidRDefault="00A804AD">
      <w:r>
        <w:separator/>
      </w:r>
    </w:p>
  </w:endnote>
  <w:endnote w:type="continuationSeparator" w:id="0">
    <w:p w:rsidR="00A804AD" w:rsidRDefault="00A804A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Gothic">
    <w:altName w:val="Century Gothic"/>
    <w:panose1 w:val="00000000000000000000"/>
    <w:charset w:val="00"/>
    <w:family w:val="swiss"/>
    <w:notTrueType/>
    <w:pitch w:val="default"/>
    <w:sig w:usb0="00000003" w:usb1="00000000" w:usb2="00000000" w:usb3="00000000" w:csb0="00000001" w:csb1="00000000"/>
  </w:font>
  <w:font w:name="AdvPS9368">
    <w:altName w:val="Century Gothic"/>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dvPTimes">
    <w:panose1 w:val="00000000000000000000"/>
    <w:charset w:val="00"/>
    <w:family w:val="roman"/>
    <w:notTrueType/>
    <w:pitch w:val="default"/>
    <w:sig w:usb0="00000003" w:usb1="00000000" w:usb2="00000000" w:usb3="00000000" w:csb0="00000001" w:csb1="00000000"/>
  </w:font>
  <w:font w:name="Times-BoldItalic">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261" w:rsidRDefault="000E5589" w:rsidP="00B53668">
    <w:pPr>
      <w:pStyle w:val="Footer"/>
      <w:framePr w:wrap="around" w:vAnchor="text" w:hAnchor="margin" w:xAlign="right" w:y="1"/>
      <w:rPr>
        <w:rStyle w:val="PageNumber"/>
      </w:rPr>
    </w:pPr>
    <w:r>
      <w:rPr>
        <w:rStyle w:val="PageNumber"/>
      </w:rPr>
      <w:fldChar w:fldCharType="begin"/>
    </w:r>
    <w:r w:rsidR="00500261">
      <w:rPr>
        <w:rStyle w:val="PageNumber"/>
      </w:rPr>
      <w:instrText xml:space="preserve">PAGE  </w:instrText>
    </w:r>
    <w:r>
      <w:rPr>
        <w:rStyle w:val="PageNumber"/>
      </w:rPr>
      <w:fldChar w:fldCharType="end"/>
    </w:r>
  </w:p>
  <w:p w:rsidR="00500261" w:rsidRDefault="00500261" w:rsidP="00B53668">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261" w:rsidRDefault="000E5589" w:rsidP="00B53668">
    <w:pPr>
      <w:pStyle w:val="Footer"/>
      <w:framePr w:wrap="around" w:vAnchor="text" w:hAnchor="margin" w:xAlign="right" w:y="1"/>
      <w:rPr>
        <w:rStyle w:val="PageNumber"/>
      </w:rPr>
    </w:pPr>
    <w:r>
      <w:rPr>
        <w:rStyle w:val="PageNumber"/>
      </w:rPr>
      <w:fldChar w:fldCharType="begin"/>
    </w:r>
    <w:r w:rsidR="00500261">
      <w:rPr>
        <w:rStyle w:val="PageNumber"/>
      </w:rPr>
      <w:instrText xml:space="preserve">PAGE  </w:instrText>
    </w:r>
    <w:r>
      <w:rPr>
        <w:rStyle w:val="PageNumber"/>
      </w:rPr>
      <w:fldChar w:fldCharType="separate"/>
    </w:r>
    <w:r w:rsidR="00857211">
      <w:rPr>
        <w:rStyle w:val="PageNumber"/>
        <w:noProof/>
      </w:rPr>
      <w:t>2</w:t>
    </w:r>
    <w:r>
      <w:rPr>
        <w:rStyle w:val="PageNumber"/>
      </w:rPr>
      <w:fldChar w:fldCharType="end"/>
    </w:r>
  </w:p>
  <w:p w:rsidR="00500261" w:rsidRPr="007F5636" w:rsidRDefault="00500261" w:rsidP="007F5636">
    <w:pPr>
      <w:pStyle w:val="Footer"/>
      <w:tabs>
        <w:tab w:val="clear" w:pos="4320"/>
      </w:tabs>
      <w:ind w:left="180" w:right="360" w:hanging="180"/>
      <w:rPr>
        <w:b/>
        <w:sz w:val="16"/>
        <w:szCs w:val="16"/>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572D" w:rsidRDefault="0045572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261" w:rsidRDefault="000E5589" w:rsidP="00B53668">
    <w:pPr>
      <w:pStyle w:val="Footer"/>
      <w:framePr w:wrap="around" w:vAnchor="text" w:hAnchor="margin" w:xAlign="right" w:y="1"/>
      <w:rPr>
        <w:rStyle w:val="PageNumber"/>
      </w:rPr>
    </w:pPr>
    <w:r>
      <w:rPr>
        <w:rStyle w:val="PageNumber"/>
      </w:rPr>
      <w:fldChar w:fldCharType="begin"/>
    </w:r>
    <w:r w:rsidR="00500261">
      <w:rPr>
        <w:rStyle w:val="PageNumber"/>
      </w:rPr>
      <w:instrText xml:space="preserve">PAGE  </w:instrText>
    </w:r>
    <w:r>
      <w:rPr>
        <w:rStyle w:val="PageNumber"/>
      </w:rPr>
      <w:fldChar w:fldCharType="separate"/>
    </w:r>
    <w:r w:rsidR="00857211">
      <w:rPr>
        <w:rStyle w:val="PageNumber"/>
        <w:noProof/>
      </w:rPr>
      <w:t>9</w:t>
    </w:r>
    <w:r>
      <w:rPr>
        <w:rStyle w:val="PageNumber"/>
      </w:rPr>
      <w:fldChar w:fldCharType="end"/>
    </w:r>
  </w:p>
  <w:p w:rsidR="00500261" w:rsidRPr="007F5636" w:rsidRDefault="00500261" w:rsidP="007F5636">
    <w:pPr>
      <w:pStyle w:val="Footer"/>
      <w:tabs>
        <w:tab w:val="clear" w:pos="4320"/>
      </w:tabs>
      <w:ind w:left="180" w:right="360" w:hanging="180"/>
      <w:rPr>
        <w:b/>
        <w:sz w:val="16"/>
        <w:szCs w:val="16"/>
      </w:rPr>
    </w:pPr>
    <w:r>
      <w:t>+</w:t>
    </w:r>
    <w:r>
      <w:rPr>
        <w:sz w:val="16"/>
        <w:szCs w:val="16"/>
      </w:rPr>
      <w:tab/>
      <w:t xml:space="preserve">Data elements preceded by this symbol are not required. </w: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261" w:rsidRDefault="000E5589" w:rsidP="00B53668">
    <w:pPr>
      <w:pStyle w:val="Footer"/>
      <w:framePr w:wrap="around" w:vAnchor="text" w:hAnchor="margin" w:xAlign="right" w:y="1"/>
      <w:rPr>
        <w:rStyle w:val="PageNumber"/>
      </w:rPr>
    </w:pPr>
    <w:r>
      <w:rPr>
        <w:rStyle w:val="PageNumber"/>
      </w:rPr>
      <w:fldChar w:fldCharType="begin"/>
    </w:r>
    <w:r w:rsidR="00500261">
      <w:rPr>
        <w:rStyle w:val="PageNumber"/>
      </w:rPr>
      <w:instrText xml:space="preserve">PAGE  </w:instrText>
    </w:r>
    <w:r>
      <w:rPr>
        <w:rStyle w:val="PageNumber"/>
      </w:rPr>
      <w:fldChar w:fldCharType="separate"/>
    </w:r>
    <w:r w:rsidR="00857211">
      <w:rPr>
        <w:rStyle w:val="PageNumber"/>
        <w:noProof/>
      </w:rPr>
      <w:t>16</w:t>
    </w:r>
    <w:r>
      <w:rPr>
        <w:rStyle w:val="PageNumber"/>
      </w:rPr>
      <w:fldChar w:fldCharType="end"/>
    </w:r>
  </w:p>
  <w:p w:rsidR="00500261" w:rsidRPr="007F5636" w:rsidRDefault="00500261" w:rsidP="00B53668">
    <w:pPr>
      <w:pStyle w:val="Footer"/>
      <w:tabs>
        <w:tab w:val="clear" w:pos="4320"/>
      </w:tabs>
      <w:ind w:left="180" w:right="360" w:hanging="180"/>
      <w:rPr>
        <w:b/>
        <w:sz w:val="16"/>
        <w:szCs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804AD" w:rsidRDefault="00A804AD">
      <w:r>
        <w:separator/>
      </w:r>
    </w:p>
  </w:footnote>
  <w:footnote w:type="continuationSeparator" w:id="0">
    <w:p w:rsidR="00A804AD" w:rsidRDefault="00A804A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572D" w:rsidRDefault="0045572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261" w:rsidRDefault="00500261" w:rsidP="00B53668">
    <w:pPr>
      <w:pStyle w:val="Header"/>
      <w:tabs>
        <w:tab w:val="clear" w:pos="4320"/>
        <w:tab w:val="clear" w:pos="8640"/>
        <w:tab w:val="right" w:pos="10080"/>
      </w:tabs>
      <w:rPr>
        <w:b/>
      </w:rPr>
    </w:pPr>
    <w:r>
      <w:rPr>
        <w:b/>
      </w:rPr>
      <w:tab/>
      <w:t>CNS • Biomarkers</w:t>
    </w:r>
  </w:p>
  <w:p w:rsidR="00500261" w:rsidRPr="007F5636" w:rsidRDefault="00500261" w:rsidP="00B53668">
    <w:pPr>
      <w:pStyle w:val="Header"/>
      <w:tabs>
        <w:tab w:val="clear" w:pos="4320"/>
        <w:tab w:val="clear" w:pos="8640"/>
        <w:tab w:val="right" w:pos="10080"/>
      </w:tabs>
      <w:rPr>
        <w:b/>
        <w:sz w:val="18"/>
        <w:szCs w:val="18"/>
      </w:rPr>
    </w:pPr>
    <w:r>
      <w:tab/>
    </w:r>
    <w:proofErr w:type="spellStart"/>
    <w:r>
      <w:t>CNS_</w:t>
    </w:r>
    <w:r w:rsidRPr="007F5636">
      <w:rPr>
        <w:sz w:val="18"/>
        <w:szCs w:val="18"/>
      </w:rPr>
      <w:t>Biomark</w:t>
    </w:r>
    <w:r>
      <w:rPr>
        <w:sz w:val="18"/>
        <w:szCs w:val="18"/>
      </w:rPr>
      <w:t>ers</w:t>
    </w:r>
    <w:proofErr w:type="spellEnd"/>
    <w:r>
      <w:rPr>
        <w:sz w:val="18"/>
        <w:szCs w:val="18"/>
      </w:rPr>
      <w:t xml:space="preserve"> 1.0.0.0</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261" w:rsidRDefault="0045572D">
    <w:pPr>
      <w:pStyle w:val="Header"/>
    </w:pPr>
    <w:bookmarkStart w:id="0" w:name="_GoBack"/>
    <w:bookmarkEnd w:id="0"/>
    <w:r>
      <w:rPr>
        <w:noProof/>
      </w:rPr>
      <w:drawing>
        <wp:inline distT="0" distB="0" distL="0" distR="0">
          <wp:extent cx="2950210" cy="534035"/>
          <wp:effectExtent l="0" t="0" r="0" b="0"/>
          <wp:docPr id="2" name="Picture 1" descr="CA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logo"/>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50210" cy="534035"/>
                  </a:xfrm>
                  <a:prstGeom prst="rect">
                    <a:avLst/>
                  </a:prstGeom>
                  <a:noFill/>
                  <a:ln>
                    <a:noFill/>
                  </a:ln>
                </pic:spPr>
              </pic:pic>
            </a:graphicData>
          </a:graphic>
        </wp:inline>
      </w:drawing>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261" w:rsidRDefault="00500261" w:rsidP="00B53668">
    <w:pPr>
      <w:pStyle w:val="Header"/>
      <w:tabs>
        <w:tab w:val="clear" w:pos="4320"/>
        <w:tab w:val="clear" w:pos="8640"/>
        <w:tab w:val="right" w:pos="10080"/>
      </w:tabs>
      <w:rPr>
        <w:b/>
      </w:rPr>
    </w:pPr>
    <w:r>
      <w:rPr>
        <w:b/>
      </w:rPr>
      <w:t>CAP Approved</w:t>
    </w:r>
    <w:r>
      <w:rPr>
        <w:b/>
      </w:rPr>
      <w:tab/>
      <w:t>CNS • Biomarkers</w:t>
    </w:r>
  </w:p>
  <w:p w:rsidR="00500261" w:rsidRPr="007F5636" w:rsidRDefault="00500261" w:rsidP="00B53668">
    <w:pPr>
      <w:pStyle w:val="Header"/>
      <w:tabs>
        <w:tab w:val="clear" w:pos="4320"/>
        <w:tab w:val="clear" w:pos="8640"/>
        <w:tab w:val="right" w:pos="10080"/>
      </w:tabs>
      <w:rPr>
        <w:b/>
        <w:sz w:val="18"/>
        <w:szCs w:val="18"/>
      </w:rPr>
    </w:pPr>
    <w:r>
      <w:tab/>
    </w:r>
    <w:proofErr w:type="spellStart"/>
    <w:r>
      <w:t>CNS_</w:t>
    </w:r>
    <w:r w:rsidRPr="007F5636">
      <w:rPr>
        <w:sz w:val="18"/>
        <w:szCs w:val="18"/>
      </w:rPr>
      <w:t>Biomark</w:t>
    </w:r>
    <w:r>
      <w:rPr>
        <w:sz w:val="18"/>
        <w:szCs w:val="18"/>
      </w:rPr>
      <w:t>ers</w:t>
    </w:r>
    <w:proofErr w:type="spellEnd"/>
    <w:r>
      <w:rPr>
        <w:sz w:val="18"/>
        <w:szCs w:val="18"/>
      </w:rPr>
      <w:t xml:space="preserve"> 1.0.0.0</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261" w:rsidRDefault="00500261" w:rsidP="00B53668">
    <w:pPr>
      <w:pStyle w:val="Header"/>
      <w:tabs>
        <w:tab w:val="clear" w:pos="4320"/>
        <w:tab w:val="clear" w:pos="8640"/>
        <w:tab w:val="right" w:pos="10080"/>
      </w:tabs>
      <w:rPr>
        <w:b/>
      </w:rPr>
    </w:pPr>
    <w:r>
      <w:rPr>
        <w:b/>
      </w:rPr>
      <w:t>Background Documentation</w:t>
    </w:r>
    <w:r>
      <w:rPr>
        <w:b/>
      </w:rPr>
      <w:tab/>
      <w:t>CNS • Biomarkers</w:t>
    </w:r>
  </w:p>
  <w:p w:rsidR="00500261" w:rsidRPr="007F5636" w:rsidRDefault="00500261" w:rsidP="00B53668">
    <w:pPr>
      <w:pStyle w:val="Header"/>
      <w:tabs>
        <w:tab w:val="clear" w:pos="4320"/>
        <w:tab w:val="clear" w:pos="8640"/>
        <w:tab w:val="right" w:pos="10080"/>
      </w:tabs>
      <w:rPr>
        <w:b/>
        <w:sz w:val="18"/>
        <w:szCs w:val="18"/>
      </w:rPr>
    </w:pPr>
    <w:r>
      <w:tab/>
    </w:r>
    <w:proofErr w:type="spellStart"/>
    <w:r>
      <w:t>CNS_</w:t>
    </w:r>
    <w:r w:rsidRPr="007F5636">
      <w:rPr>
        <w:sz w:val="18"/>
        <w:szCs w:val="18"/>
      </w:rPr>
      <w:t>Biomark</w:t>
    </w:r>
    <w:r>
      <w:rPr>
        <w:sz w:val="18"/>
        <w:szCs w:val="18"/>
      </w:rPr>
      <w:t>ers</w:t>
    </w:r>
    <w:proofErr w:type="spellEnd"/>
    <w:r>
      <w:rPr>
        <w:sz w:val="18"/>
        <w:szCs w:val="18"/>
      </w:rPr>
      <w:t xml:space="preserve"> 1.0.0.0</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embedSystemFonts/>
  <w:proofState w:spelling="clean" w:grammar="clean"/>
  <w:stylePaneFormatFilter w:val="3F01"/>
  <w:defaultTabStop w:val="720"/>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Lancet&lt;/Style&gt;&lt;LeftDelim&gt;{&lt;/LeftDelim&gt;&lt;RightDelim&gt;}&lt;/RightDelim&gt;&lt;FontName&gt;Century Gothic&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0w0dwd9ez9x3edw0ap00wwr5a5za2tprsp&quot;&gt;guidelins-Converted&lt;record-ids&gt;&lt;item&gt;14&lt;/item&gt;&lt;item&gt;55&lt;/item&gt;&lt;item&gt;56&lt;/item&gt;&lt;item&gt;57&lt;/item&gt;&lt;item&gt;68&lt;/item&gt;&lt;item&gt;84&lt;/item&gt;&lt;item&gt;94&lt;/item&gt;&lt;item&gt;96&lt;/item&gt;&lt;item&gt;107&lt;/item&gt;&lt;item&gt;108&lt;/item&gt;&lt;item&gt;182&lt;/item&gt;&lt;item&gt;199&lt;/item&gt;&lt;item&gt;200&lt;/item&gt;&lt;item&gt;201&lt;/item&gt;&lt;item&gt;411&lt;/item&gt;&lt;item&gt;481&lt;/item&gt;&lt;item&gt;482&lt;/item&gt;&lt;item&gt;485&lt;/item&gt;&lt;item&gt;713&lt;/item&gt;&lt;item&gt;975&lt;/item&gt;&lt;item&gt;2673&lt;/item&gt;&lt;item&gt;3478&lt;/item&gt;&lt;item&gt;3522&lt;/item&gt;&lt;item&gt;3524&lt;/item&gt;&lt;item&gt;3528&lt;/item&gt;&lt;item&gt;6863&lt;/item&gt;&lt;item&gt;8390&lt;/item&gt;&lt;item&gt;8419&lt;/item&gt;&lt;item&gt;8431&lt;/item&gt;&lt;item&gt;8470&lt;/item&gt;&lt;item&gt;8475&lt;/item&gt;&lt;item&gt;8527&lt;/item&gt;&lt;item&gt;8542&lt;/item&gt;&lt;item&gt;8546&lt;/item&gt;&lt;item&gt;8563&lt;/item&gt;&lt;item&gt;8577&lt;/item&gt;&lt;item&gt;8588&lt;/item&gt;&lt;item&gt;8604&lt;/item&gt;&lt;item&gt;8609&lt;/item&gt;&lt;item&gt;8613&lt;/item&gt;&lt;item&gt;8620&lt;/item&gt;&lt;item&gt;8622&lt;/item&gt;&lt;item&gt;8623&lt;/item&gt;&lt;item&gt;8624&lt;/item&gt;&lt;item&gt;8651&lt;/item&gt;&lt;item&gt;8684&lt;/item&gt;&lt;item&gt;8688&lt;/item&gt;&lt;item&gt;8694&lt;/item&gt;&lt;item&gt;8696&lt;/item&gt;&lt;item&gt;8697&lt;/item&gt;&lt;item&gt;8698&lt;/item&gt;&lt;item&gt;8699&lt;/item&gt;&lt;item&gt;8719&lt;/item&gt;&lt;item&gt;8720&lt;/item&gt;&lt;item&gt;8721&lt;/item&gt;&lt;item&gt;8722&lt;/item&gt;&lt;/record-ids&gt;&lt;/item&gt;&lt;/Libraries&gt;"/>
  </w:docVars>
  <w:rsids>
    <w:rsidRoot w:val="00C20A34"/>
    <w:rsid w:val="00000E37"/>
    <w:rsid w:val="00001774"/>
    <w:rsid w:val="0000204B"/>
    <w:rsid w:val="000023BF"/>
    <w:rsid w:val="00002D8B"/>
    <w:rsid w:val="000037C2"/>
    <w:rsid w:val="00006561"/>
    <w:rsid w:val="00006D22"/>
    <w:rsid w:val="000072FB"/>
    <w:rsid w:val="00007DDF"/>
    <w:rsid w:val="00010682"/>
    <w:rsid w:val="00010C26"/>
    <w:rsid w:val="0001101D"/>
    <w:rsid w:val="00011AA4"/>
    <w:rsid w:val="00013883"/>
    <w:rsid w:val="00013C3B"/>
    <w:rsid w:val="0001463F"/>
    <w:rsid w:val="0001517B"/>
    <w:rsid w:val="00015733"/>
    <w:rsid w:val="00016F58"/>
    <w:rsid w:val="00020243"/>
    <w:rsid w:val="000210FB"/>
    <w:rsid w:val="00022C6B"/>
    <w:rsid w:val="00023B29"/>
    <w:rsid w:val="00024AFC"/>
    <w:rsid w:val="0002615D"/>
    <w:rsid w:val="00026899"/>
    <w:rsid w:val="000305B8"/>
    <w:rsid w:val="00031D79"/>
    <w:rsid w:val="00031DB0"/>
    <w:rsid w:val="0003449D"/>
    <w:rsid w:val="00034927"/>
    <w:rsid w:val="00034C2B"/>
    <w:rsid w:val="00035446"/>
    <w:rsid w:val="00035B91"/>
    <w:rsid w:val="00036BE0"/>
    <w:rsid w:val="0003728D"/>
    <w:rsid w:val="00040FD4"/>
    <w:rsid w:val="000428F8"/>
    <w:rsid w:val="00043680"/>
    <w:rsid w:val="000441A3"/>
    <w:rsid w:val="000471E7"/>
    <w:rsid w:val="00047AA3"/>
    <w:rsid w:val="00047EC6"/>
    <w:rsid w:val="0005116B"/>
    <w:rsid w:val="000525A6"/>
    <w:rsid w:val="00052893"/>
    <w:rsid w:val="00053880"/>
    <w:rsid w:val="000538D5"/>
    <w:rsid w:val="00054E99"/>
    <w:rsid w:val="000555FA"/>
    <w:rsid w:val="0005574A"/>
    <w:rsid w:val="00056163"/>
    <w:rsid w:val="000573ED"/>
    <w:rsid w:val="000605B7"/>
    <w:rsid w:val="000616E8"/>
    <w:rsid w:val="00061EA3"/>
    <w:rsid w:val="00061F3D"/>
    <w:rsid w:val="000621B0"/>
    <w:rsid w:val="0006255A"/>
    <w:rsid w:val="00062D22"/>
    <w:rsid w:val="000630DE"/>
    <w:rsid w:val="000653F6"/>
    <w:rsid w:val="00065AFC"/>
    <w:rsid w:val="0006636A"/>
    <w:rsid w:val="000663AF"/>
    <w:rsid w:val="000665DD"/>
    <w:rsid w:val="00070A9F"/>
    <w:rsid w:val="000713AE"/>
    <w:rsid w:val="00071866"/>
    <w:rsid w:val="00072095"/>
    <w:rsid w:val="00073F43"/>
    <w:rsid w:val="000751C9"/>
    <w:rsid w:val="00075A14"/>
    <w:rsid w:val="00075F86"/>
    <w:rsid w:val="00080A52"/>
    <w:rsid w:val="0008104A"/>
    <w:rsid w:val="000812FE"/>
    <w:rsid w:val="0008237F"/>
    <w:rsid w:val="00082CED"/>
    <w:rsid w:val="0008416E"/>
    <w:rsid w:val="000869DC"/>
    <w:rsid w:val="00086CDD"/>
    <w:rsid w:val="00087C73"/>
    <w:rsid w:val="00090640"/>
    <w:rsid w:val="00090805"/>
    <w:rsid w:val="00090BC7"/>
    <w:rsid w:val="00090CFE"/>
    <w:rsid w:val="00091789"/>
    <w:rsid w:val="00092DC9"/>
    <w:rsid w:val="00092F66"/>
    <w:rsid w:val="0009540A"/>
    <w:rsid w:val="00095EE2"/>
    <w:rsid w:val="00095FEC"/>
    <w:rsid w:val="00097803"/>
    <w:rsid w:val="00097850"/>
    <w:rsid w:val="000A0464"/>
    <w:rsid w:val="000A1AA4"/>
    <w:rsid w:val="000A31CF"/>
    <w:rsid w:val="000A4F73"/>
    <w:rsid w:val="000A5098"/>
    <w:rsid w:val="000A52BE"/>
    <w:rsid w:val="000A5B44"/>
    <w:rsid w:val="000A6EBA"/>
    <w:rsid w:val="000A6FBF"/>
    <w:rsid w:val="000A7F2F"/>
    <w:rsid w:val="000B0FAF"/>
    <w:rsid w:val="000B14A7"/>
    <w:rsid w:val="000B2069"/>
    <w:rsid w:val="000B4241"/>
    <w:rsid w:val="000B53B6"/>
    <w:rsid w:val="000B5D67"/>
    <w:rsid w:val="000B5E0A"/>
    <w:rsid w:val="000B7287"/>
    <w:rsid w:val="000B72ED"/>
    <w:rsid w:val="000C15AF"/>
    <w:rsid w:val="000C31CC"/>
    <w:rsid w:val="000C3898"/>
    <w:rsid w:val="000C4430"/>
    <w:rsid w:val="000C4A4B"/>
    <w:rsid w:val="000C5782"/>
    <w:rsid w:val="000C64F4"/>
    <w:rsid w:val="000D12D7"/>
    <w:rsid w:val="000D2022"/>
    <w:rsid w:val="000D2389"/>
    <w:rsid w:val="000D241B"/>
    <w:rsid w:val="000D274E"/>
    <w:rsid w:val="000D29FC"/>
    <w:rsid w:val="000D37FF"/>
    <w:rsid w:val="000D39F1"/>
    <w:rsid w:val="000D3E3D"/>
    <w:rsid w:val="000D4F22"/>
    <w:rsid w:val="000D5A33"/>
    <w:rsid w:val="000D69FB"/>
    <w:rsid w:val="000D6B66"/>
    <w:rsid w:val="000E0AC3"/>
    <w:rsid w:val="000E2A7D"/>
    <w:rsid w:val="000E3CEF"/>
    <w:rsid w:val="000E4A8D"/>
    <w:rsid w:val="000E4DA1"/>
    <w:rsid w:val="000E52A2"/>
    <w:rsid w:val="000E5589"/>
    <w:rsid w:val="000E558A"/>
    <w:rsid w:val="000E66D6"/>
    <w:rsid w:val="000E6E02"/>
    <w:rsid w:val="000E75DE"/>
    <w:rsid w:val="000E7675"/>
    <w:rsid w:val="000E7ABF"/>
    <w:rsid w:val="000F0CBA"/>
    <w:rsid w:val="000F3FEF"/>
    <w:rsid w:val="000F4D80"/>
    <w:rsid w:val="000F5754"/>
    <w:rsid w:val="000F6778"/>
    <w:rsid w:val="000F6B04"/>
    <w:rsid w:val="00100AF2"/>
    <w:rsid w:val="001016BF"/>
    <w:rsid w:val="0010195E"/>
    <w:rsid w:val="00101BB5"/>
    <w:rsid w:val="00101D3B"/>
    <w:rsid w:val="00102868"/>
    <w:rsid w:val="0010364D"/>
    <w:rsid w:val="00103818"/>
    <w:rsid w:val="00104479"/>
    <w:rsid w:val="00105137"/>
    <w:rsid w:val="00105530"/>
    <w:rsid w:val="00105F4E"/>
    <w:rsid w:val="00107158"/>
    <w:rsid w:val="00107462"/>
    <w:rsid w:val="00107970"/>
    <w:rsid w:val="0011029E"/>
    <w:rsid w:val="00110C14"/>
    <w:rsid w:val="001114D7"/>
    <w:rsid w:val="00111735"/>
    <w:rsid w:val="00112EC8"/>
    <w:rsid w:val="001132E4"/>
    <w:rsid w:val="00113422"/>
    <w:rsid w:val="00113D69"/>
    <w:rsid w:val="0011482C"/>
    <w:rsid w:val="00115745"/>
    <w:rsid w:val="0011587A"/>
    <w:rsid w:val="0011622B"/>
    <w:rsid w:val="00116529"/>
    <w:rsid w:val="00116C3F"/>
    <w:rsid w:val="00116E49"/>
    <w:rsid w:val="00120602"/>
    <w:rsid w:val="001216AF"/>
    <w:rsid w:val="0012265E"/>
    <w:rsid w:val="00124090"/>
    <w:rsid w:val="00124739"/>
    <w:rsid w:val="0012569B"/>
    <w:rsid w:val="00126B1F"/>
    <w:rsid w:val="00127124"/>
    <w:rsid w:val="0012736F"/>
    <w:rsid w:val="00130CE9"/>
    <w:rsid w:val="001322EA"/>
    <w:rsid w:val="001328BA"/>
    <w:rsid w:val="00132BC0"/>
    <w:rsid w:val="001344AB"/>
    <w:rsid w:val="00134558"/>
    <w:rsid w:val="00134C97"/>
    <w:rsid w:val="0013540E"/>
    <w:rsid w:val="001361C9"/>
    <w:rsid w:val="00137905"/>
    <w:rsid w:val="00137A5E"/>
    <w:rsid w:val="0014083B"/>
    <w:rsid w:val="001420FA"/>
    <w:rsid w:val="00142511"/>
    <w:rsid w:val="00142A17"/>
    <w:rsid w:val="00142E56"/>
    <w:rsid w:val="00143734"/>
    <w:rsid w:val="00143C50"/>
    <w:rsid w:val="00144DD0"/>
    <w:rsid w:val="00145493"/>
    <w:rsid w:val="001519E7"/>
    <w:rsid w:val="00152F23"/>
    <w:rsid w:val="0015315E"/>
    <w:rsid w:val="0015478E"/>
    <w:rsid w:val="00154D0D"/>
    <w:rsid w:val="00155238"/>
    <w:rsid w:val="001559C2"/>
    <w:rsid w:val="001566D0"/>
    <w:rsid w:val="001574C1"/>
    <w:rsid w:val="00160318"/>
    <w:rsid w:val="0016128D"/>
    <w:rsid w:val="0016154D"/>
    <w:rsid w:val="0016321A"/>
    <w:rsid w:val="00163EE7"/>
    <w:rsid w:val="001651B6"/>
    <w:rsid w:val="00165F06"/>
    <w:rsid w:val="0016638F"/>
    <w:rsid w:val="00166D43"/>
    <w:rsid w:val="00167025"/>
    <w:rsid w:val="001674E8"/>
    <w:rsid w:val="00170441"/>
    <w:rsid w:val="00170556"/>
    <w:rsid w:val="00171C93"/>
    <w:rsid w:val="00171E7B"/>
    <w:rsid w:val="00172EB3"/>
    <w:rsid w:val="00175533"/>
    <w:rsid w:val="00176468"/>
    <w:rsid w:val="0017742B"/>
    <w:rsid w:val="001813CC"/>
    <w:rsid w:val="001814D6"/>
    <w:rsid w:val="00182DBA"/>
    <w:rsid w:val="001846E8"/>
    <w:rsid w:val="00184BD5"/>
    <w:rsid w:val="001872CC"/>
    <w:rsid w:val="0019049C"/>
    <w:rsid w:val="00192498"/>
    <w:rsid w:val="00193313"/>
    <w:rsid w:val="00194769"/>
    <w:rsid w:val="00196073"/>
    <w:rsid w:val="00196146"/>
    <w:rsid w:val="001A01D9"/>
    <w:rsid w:val="001A034F"/>
    <w:rsid w:val="001A040D"/>
    <w:rsid w:val="001A048B"/>
    <w:rsid w:val="001A386F"/>
    <w:rsid w:val="001B0BC6"/>
    <w:rsid w:val="001B0C06"/>
    <w:rsid w:val="001B1919"/>
    <w:rsid w:val="001B2170"/>
    <w:rsid w:val="001C023C"/>
    <w:rsid w:val="001C0EA4"/>
    <w:rsid w:val="001C2D8D"/>
    <w:rsid w:val="001C3B52"/>
    <w:rsid w:val="001C3F5B"/>
    <w:rsid w:val="001C5605"/>
    <w:rsid w:val="001C5BD0"/>
    <w:rsid w:val="001C6C66"/>
    <w:rsid w:val="001C7F92"/>
    <w:rsid w:val="001D0052"/>
    <w:rsid w:val="001D0C5E"/>
    <w:rsid w:val="001D26D7"/>
    <w:rsid w:val="001D2A01"/>
    <w:rsid w:val="001D404C"/>
    <w:rsid w:val="001D451B"/>
    <w:rsid w:val="001D4924"/>
    <w:rsid w:val="001D6AED"/>
    <w:rsid w:val="001D79D8"/>
    <w:rsid w:val="001E0ACC"/>
    <w:rsid w:val="001E1E59"/>
    <w:rsid w:val="001E2C05"/>
    <w:rsid w:val="001E37A4"/>
    <w:rsid w:val="001E5178"/>
    <w:rsid w:val="001E62DB"/>
    <w:rsid w:val="001E6ED7"/>
    <w:rsid w:val="001F360D"/>
    <w:rsid w:val="001F3926"/>
    <w:rsid w:val="001F5076"/>
    <w:rsid w:val="001F6019"/>
    <w:rsid w:val="001F6669"/>
    <w:rsid w:val="001F7196"/>
    <w:rsid w:val="00200B11"/>
    <w:rsid w:val="00201877"/>
    <w:rsid w:val="002029B2"/>
    <w:rsid w:val="002044A8"/>
    <w:rsid w:val="00204DDA"/>
    <w:rsid w:val="002072B7"/>
    <w:rsid w:val="00207B21"/>
    <w:rsid w:val="002114BF"/>
    <w:rsid w:val="00211F3F"/>
    <w:rsid w:val="002124BA"/>
    <w:rsid w:val="0021262D"/>
    <w:rsid w:val="00212642"/>
    <w:rsid w:val="0021273A"/>
    <w:rsid w:val="00212D3D"/>
    <w:rsid w:val="00213535"/>
    <w:rsid w:val="00214660"/>
    <w:rsid w:val="00217576"/>
    <w:rsid w:val="00217AEE"/>
    <w:rsid w:val="0022163C"/>
    <w:rsid w:val="0022297C"/>
    <w:rsid w:val="00223AB9"/>
    <w:rsid w:val="00225D12"/>
    <w:rsid w:val="00225DBA"/>
    <w:rsid w:val="00226092"/>
    <w:rsid w:val="0022622A"/>
    <w:rsid w:val="00226B94"/>
    <w:rsid w:val="00226F50"/>
    <w:rsid w:val="00226F9C"/>
    <w:rsid w:val="0023067F"/>
    <w:rsid w:val="002334A8"/>
    <w:rsid w:val="00235224"/>
    <w:rsid w:val="0023531A"/>
    <w:rsid w:val="00235805"/>
    <w:rsid w:val="00235DC8"/>
    <w:rsid w:val="00235EA1"/>
    <w:rsid w:val="002362AA"/>
    <w:rsid w:val="0023674E"/>
    <w:rsid w:val="00236953"/>
    <w:rsid w:val="00237C2E"/>
    <w:rsid w:val="00240B44"/>
    <w:rsid w:val="0024190D"/>
    <w:rsid w:val="00242388"/>
    <w:rsid w:val="00243084"/>
    <w:rsid w:val="002431BF"/>
    <w:rsid w:val="00245FB6"/>
    <w:rsid w:val="00246CC6"/>
    <w:rsid w:val="002475C1"/>
    <w:rsid w:val="002504C8"/>
    <w:rsid w:val="002512C9"/>
    <w:rsid w:val="00252893"/>
    <w:rsid w:val="002533FF"/>
    <w:rsid w:val="0025433D"/>
    <w:rsid w:val="00254AD8"/>
    <w:rsid w:val="002551A8"/>
    <w:rsid w:val="0025528F"/>
    <w:rsid w:val="002552F0"/>
    <w:rsid w:val="00255591"/>
    <w:rsid w:val="00256153"/>
    <w:rsid w:val="0025701A"/>
    <w:rsid w:val="0025704B"/>
    <w:rsid w:val="002571E3"/>
    <w:rsid w:val="00257642"/>
    <w:rsid w:val="00257648"/>
    <w:rsid w:val="00260167"/>
    <w:rsid w:val="00260994"/>
    <w:rsid w:val="00260BC9"/>
    <w:rsid w:val="0026169B"/>
    <w:rsid w:val="002621F3"/>
    <w:rsid w:val="002644DD"/>
    <w:rsid w:val="0026583A"/>
    <w:rsid w:val="00266B97"/>
    <w:rsid w:val="00267FEB"/>
    <w:rsid w:val="0027186A"/>
    <w:rsid w:val="00272DEF"/>
    <w:rsid w:val="00274697"/>
    <w:rsid w:val="00274AC1"/>
    <w:rsid w:val="00275093"/>
    <w:rsid w:val="00275A92"/>
    <w:rsid w:val="00275F92"/>
    <w:rsid w:val="00276F6B"/>
    <w:rsid w:val="00276F8C"/>
    <w:rsid w:val="0027766B"/>
    <w:rsid w:val="00277737"/>
    <w:rsid w:val="0028188C"/>
    <w:rsid w:val="00281BF7"/>
    <w:rsid w:val="00282B12"/>
    <w:rsid w:val="00282E9A"/>
    <w:rsid w:val="00283A4F"/>
    <w:rsid w:val="00284005"/>
    <w:rsid w:val="0028441E"/>
    <w:rsid w:val="00284E9D"/>
    <w:rsid w:val="00285F15"/>
    <w:rsid w:val="0029065D"/>
    <w:rsid w:val="00291441"/>
    <w:rsid w:val="00293BCF"/>
    <w:rsid w:val="00294C76"/>
    <w:rsid w:val="00295E67"/>
    <w:rsid w:val="00295FFA"/>
    <w:rsid w:val="0029655B"/>
    <w:rsid w:val="00296FDD"/>
    <w:rsid w:val="002977DA"/>
    <w:rsid w:val="002A15AF"/>
    <w:rsid w:val="002A202E"/>
    <w:rsid w:val="002A2282"/>
    <w:rsid w:val="002A262C"/>
    <w:rsid w:val="002A3EBB"/>
    <w:rsid w:val="002A43B8"/>
    <w:rsid w:val="002A4826"/>
    <w:rsid w:val="002A56B5"/>
    <w:rsid w:val="002A7598"/>
    <w:rsid w:val="002A7A43"/>
    <w:rsid w:val="002B084A"/>
    <w:rsid w:val="002B105F"/>
    <w:rsid w:val="002B13B9"/>
    <w:rsid w:val="002B2744"/>
    <w:rsid w:val="002B2C8E"/>
    <w:rsid w:val="002B388F"/>
    <w:rsid w:val="002B3E4C"/>
    <w:rsid w:val="002B6C37"/>
    <w:rsid w:val="002B6C52"/>
    <w:rsid w:val="002B7EB2"/>
    <w:rsid w:val="002C0CBE"/>
    <w:rsid w:val="002C1A30"/>
    <w:rsid w:val="002C378B"/>
    <w:rsid w:val="002C4A82"/>
    <w:rsid w:val="002C4F24"/>
    <w:rsid w:val="002C72D9"/>
    <w:rsid w:val="002C75A1"/>
    <w:rsid w:val="002D194C"/>
    <w:rsid w:val="002D227A"/>
    <w:rsid w:val="002E0061"/>
    <w:rsid w:val="002E0CAD"/>
    <w:rsid w:val="002E3DED"/>
    <w:rsid w:val="002E4307"/>
    <w:rsid w:val="002E54FD"/>
    <w:rsid w:val="002E6F39"/>
    <w:rsid w:val="002E7529"/>
    <w:rsid w:val="002F160F"/>
    <w:rsid w:val="002F2527"/>
    <w:rsid w:val="002F29B2"/>
    <w:rsid w:val="002F35CB"/>
    <w:rsid w:val="002F4874"/>
    <w:rsid w:val="002F4B28"/>
    <w:rsid w:val="002F4D06"/>
    <w:rsid w:val="002F5993"/>
    <w:rsid w:val="002F72DB"/>
    <w:rsid w:val="00300204"/>
    <w:rsid w:val="003008A6"/>
    <w:rsid w:val="00300A87"/>
    <w:rsid w:val="00301A84"/>
    <w:rsid w:val="00301B0D"/>
    <w:rsid w:val="00302067"/>
    <w:rsid w:val="00302294"/>
    <w:rsid w:val="00303BD0"/>
    <w:rsid w:val="003052A2"/>
    <w:rsid w:val="00306028"/>
    <w:rsid w:val="003103DC"/>
    <w:rsid w:val="00310D5F"/>
    <w:rsid w:val="00310F79"/>
    <w:rsid w:val="003126F3"/>
    <w:rsid w:val="00312752"/>
    <w:rsid w:val="003137D6"/>
    <w:rsid w:val="00313B16"/>
    <w:rsid w:val="00313C8E"/>
    <w:rsid w:val="003142A6"/>
    <w:rsid w:val="00315367"/>
    <w:rsid w:val="00315A33"/>
    <w:rsid w:val="00316BA9"/>
    <w:rsid w:val="00316EA6"/>
    <w:rsid w:val="003171FC"/>
    <w:rsid w:val="00317C7E"/>
    <w:rsid w:val="00320E38"/>
    <w:rsid w:val="00320EE8"/>
    <w:rsid w:val="00322588"/>
    <w:rsid w:val="00322A99"/>
    <w:rsid w:val="00325B7D"/>
    <w:rsid w:val="0032674F"/>
    <w:rsid w:val="003310FE"/>
    <w:rsid w:val="0033130D"/>
    <w:rsid w:val="00331DBC"/>
    <w:rsid w:val="00332C79"/>
    <w:rsid w:val="00333530"/>
    <w:rsid w:val="003341B1"/>
    <w:rsid w:val="00334B5D"/>
    <w:rsid w:val="003355A0"/>
    <w:rsid w:val="0033618A"/>
    <w:rsid w:val="00336792"/>
    <w:rsid w:val="003372F9"/>
    <w:rsid w:val="00341667"/>
    <w:rsid w:val="003442D0"/>
    <w:rsid w:val="0034630F"/>
    <w:rsid w:val="003471F7"/>
    <w:rsid w:val="003478A0"/>
    <w:rsid w:val="00347CA4"/>
    <w:rsid w:val="00351C03"/>
    <w:rsid w:val="0035398D"/>
    <w:rsid w:val="00353EDC"/>
    <w:rsid w:val="00357A7D"/>
    <w:rsid w:val="00360AC3"/>
    <w:rsid w:val="003614F4"/>
    <w:rsid w:val="00361C98"/>
    <w:rsid w:val="00363CF6"/>
    <w:rsid w:val="00363E25"/>
    <w:rsid w:val="00364538"/>
    <w:rsid w:val="00366AAE"/>
    <w:rsid w:val="00366ACE"/>
    <w:rsid w:val="00366C8D"/>
    <w:rsid w:val="00367DFA"/>
    <w:rsid w:val="0037010B"/>
    <w:rsid w:val="003708B7"/>
    <w:rsid w:val="00370B5B"/>
    <w:rsid w:val="00370C6C"/>
    <w:rsid w:val="0037114E"/>
    <w:rsid w:val="00371542"/>
    <w:rsid w:val="0037191F"/>
    <w:rsid w:val="00372DA7"/>
    <w:rsid w:val="003735E2"/>
    <w:rsid w:val="00377494"/>
    <w:rsid w:val="00380427"/>
    <w:rsid w:val="0038088C"/>
    <w:rsid w:val="003822E5"/>
    <w:rsid w:val="00382437"/>
    <w:rsid w:val="00383E97"/>
    <w:rsid w:val="003844EF"/>
    <w:rsid w:val="0038468D"/>
    <w:rsid w:val="00384DC9"/>
    <w:rsid w:val="00385014"/>
    <w:rsid w:val="00385D5F"/>
    <w:rsid w:val="00386BF1"/>
    <w:rsid w:val="003870D0"/>
    <w:rsid w:val="00390333"/>
    <w:rsid w:val="0039052C"/>
    <w:rsid w:val="00393C1B"/>
    <w:rsid w:val="00393F52"/>
    <w:rsid w:val="003944A7"/>
    <w:rsid w:val="00395BB1"/>
    <w:rsid w:val="003A1CCA"/>
    <w:rsid w:val="003A2245"/>
    <w:rsid w:val="003A27D0"/>
    <w:rsid w:val="003A2988"/>
    <w:rsid w:val="003A2CD6"/>
    <w:rsid w:val="003A365F"/>
    <w:rsid w:val="003A4BB4"/>
    <w:rsid w:val="003A4F41"/>
    <w:rsid w:val="003A6075"/>
    <w:rsid w:val="003A63C1"/>
    <w:rsid w:val="003A64C8"/>
    <w:rsid w:val="003A6D86"/>
    <w:rsid w:val="003A76DD"/>
    <w:rsid w:val="003A7A50"/>
    <w:rsid w:val="003B09F6"/>
    <w:rsid w:val="003B5218"/>
    <w:rsid w:val="003B59D1"/>
    <w:rsid w:val="003B67B3"/>
    <w:rsid w:val="003C00B4"/>
    <w:rsid w:val="003C03D9"/>
    <w:rsid w:val="003C0620"/>
    <w:rsid w:val="003C089F"/>
    <w:rsid w:val="003C0FAD"/>
    <w:rsid w:val="003C1469"/>
    <w:rsid w:val="003C27F7"/>
    <w:rsid w:val="003C5095"/>
    <w:rsid w:val="003C6A23"/>
    <w:rsid w:val="003D16B4"/>
    <w:rsid w:val="003D2E4F"/>
    <w:rsid w:val="003D2ED8"/>
    <w:rsid w:val="003D59CB"/>
    <w:rsid w:val="003D60C1"/>
    <w:rsid w:val="003D632A"/>
    <w:rsid w:val="003D6D95"/>
    <w:rsid w:val="003E0DE8"/>
    <w:rsid w:val="003E3BCD"/>
    <w:rsid w:val="003E4C63"/>
    <w:rsid w:val="003E5157"/>
    <w:rsid w:val="003E5D8C"/>
    <w:rsid w:val="003E5E45"/>
    <w:rsid w:val="003E65C3"/>
    <w:rsid w:val="003E679B"/>
    <w:rsid w:val="003F405A"/>
    <w:rsid w:val="003F6020"/>
    <w:rsid w:val="00400737"/>
    <w:rsid w:val="00401826"/>
    <w:rsid w:val="00401D56"/>
    <w:rsid w:val="00402087"/>
    <w:rsid w:val="004020C8"/>
    <w:rsid w:val="00402696"/>
    <w:rsid w:val="00402795"/>
    <w:rsid w:val="00402B1D"/>
    <w:rsid w:val="004040BA"/>
    <w:rsid w:val="00404FE5"/>
    <w:rsid w:val="004060E0"/>
    <w:rsid w:val="00406DFF"/>
    <w:rsid w:val="00407D8C"/>
    <w:rsid w:val="00410BD5"/>
    <w:rsid w:val="00411452"/>
    <w:rsid w:val="00412B63"/>
    <w:rsid w:val="00413328"/>
    <w:rsid w:val="00414454"/>
    <w:rsid w:val="004155BB"/>
    <w:rsid w:val="00416210"/>
    <w:rsid w:val="00426BDE"/>
    <w:rsid w:val="0042795B"/>
    <w:rsid w:val="00427D00"/>
    <w:rsid w:val="004301A0"/>
    <w:rsid w:val="00432500"/>
    <w:rsid w:val="004361CD"/>
    <w:rsid w:val="00436299"/>
    <w:rsid w:val="0043673E"/>
    <w:rsid w:val="004370F3"/>
    <w:rsid w:val="004370F5"/>
    <w:rsid w:val="0043762A"/>
    <w:rsid w:val="00440653"/>
    <w:rsid w:val="00442765"/>
    <w:rsid w:val="00442F62"/>
    <w:rsid w:val="00444378"/>
    <w:rsid w:val="00444A88"/>
    <w:rsid w:val="0045032E"/>
    <w:rsid w:val="00450778"/>
    <w:rsid w:val="004510A2"/>
    <w:rsid w:val="00451C74"/>
    <w:rsid w:val="004536FD"/>
    <w:rsid w:val="00454CE9"/>
    <w:rsid w:val="0045572D"/>
    <w:rsid w:val="00456899"/>
    <w:rsid w:val="00457A38"/>
    <w:rsid w:val="00460289"/>
    <w:rsid w:val="004603AB"/>
    <w:rsid w:val="004606BA"/>
    <w:rsid w:val="0046092E"/>
    <w:rsid w:val="004625BF"/>
    <w:rsid w:val="004636EF"/>
    <w:rsid w:val="0046442A"/>
    <w:rsid w:val="0046480D"/>
    <w:rsid w:val="00464A00"/>
    <w:rsid w:val="0046522E"/>
    <w:rsid w:val="00465F91"/>
    <w:rsid w:val="0046747C"/>
    <w:rsid w:val="00467CA3"/>
    <w:rsid w:val="00470CE4"/>
    <w:rsid w:val="00471D9C"/>
    <w:rsid w:val="00472382"/>
    <w:rsid w:val="004729DF"/>
    <w:rsid w:val="0047768D"/>
    <w:rsid w:val="0048050E"/>
    <w:rsid w:val="0048090D"/>
    <w:rsid w:val="00480B95"/>
    <w:rsid w:val="004822E1"/>
    <w:rsid w:val="00482B95"/>
    <w:rsid w:val="004830FD"/>
    <w:rsid w:val="00484A22"/>
    <w:rsid w:val="00484ACA"/>
    <w:rsid w:val="00485EBC"/>
    <w:rsid w:val="00486982"/>
    <w:rsid w:val="00486C35"/>
    <w:rsid w:val="00490111"/>
    <w:rsid w:val="00490AFB"/>
    <w:rsid w:val="00490D61"/>
    <w:rsid w:val="00491072"/>
    <w:rsid w:val="00493AE2"/>
    <w:rsid w:val="00497C29"/>
    <w:rsid w:val="004A040B"/>
    <w:rsid w:val="004A04C2"/>
    <w:rsid w:val="004A05B5"/>
    <w:rsid w:val="004A0760"/>
    <w:rsid w:val="004A0ED4"/>
    <w:rsid w:val="004A1093"/>
    <w:rsid w:val="004A1F37"/>
    <w:rsid w:val="004A217B"/>
    <w:rsid w:val="004A4BC9"/>
    <w:rsid w:val="004A5B61"/>
    <w:rsid w:val="004A5EC9"/>
    <w:rsid w:val="004A62EC"/>
    <w:rsid w:val="004A66D7"/>
    <w:rsid w:val="004B0141"/>
    <w:rsid w:val="004B1625"/>
    <w:rsid w:val="004B1914"/>
    <w:rsid w:val="004B22F9"/>
    <w:rsid w:val="004B2624"/>
    <w:rsid w:val="004B2E25"/>
    <w:rsid w:val="004B4859"/>
    <w:rsid w:val="004B4CAF"/>
    <w:rsid w:val="004B670A"/>
    <w:rsid w:val="004B69A5"/>
    <w:rsid w:val="004B6A14"/>
    <w:rsid w:val="004C11F5"/>
    <w:rsid w:val="004C1D26"/>
    <w:rsid w:val="004C2664"/>
    <w:rsid w:val="004C27B8"/>
    <w:rsid w:val="004C48CC"/>
    <w:rsid w:val="004C496A"/>
    <w:rsid w:val="004C4FE4"/>
    <w:rsid w:val="004C5B6D"/>
    <w:rsid w:val="004C660C"/>
    <w:rsid w:val="004C7B80"/>
    <w:rsid w:val="004D1185"/>
    <w:rsid w:val="004D13D7"/>
    <w:rsid w:val="004D46F3"/>
    <w:rsid w:val="004D4DD1"/>
    <w:rsid w:val="004D65EC"/>
    <w:rsid w:val="004D68C7"/>
    <w:rsid w:val="004E1833"/>
    <w:rsid w:val="004E1BDF"/>
    <w:rsid w:val="004E1FE3"/>
    <w:rsid w:val="004E20DF"/>
    <w:rsid w:val="004E27D3"/>
    <w:rsid w:val="004E2809"/>
    <w:rsid w:val="004E4AF4"/>
    <w:rsid w:val="004E4B1D"/>
    <w:rsid w:val="004E53FC"/>
    <w:rsid w:val="004E58B4"/>
    <w:rsid w:val="004E5BB8"/>
    <w:rsid w:val="004E5CB2"/>
    <w:rsid w:val="004E6097"/>
    <w:rsid w:val="004E6E01"/>
    <w:rsid w:val="004E6EA3"/>
    <w:rsid w:val="004E7007"/>
    <w:rsid w:val="004E79FD"/>
    <w:rsid w:val="004E7E43"/>
    <w:rsid w:val="004E7F93"/>
    <w:rsid w:val="004F0721"/>
    <w:rsid w:val="004F095F"/>
    <w:rsid w:val="004F0C07"/>
    <w:rsid w:val="004F1396"/>
    <w:rsid w:val="004F1A19"/>
    <w:rsid w:val="004F2BC4"/>
    <w:rsid w:val="004F3398"/>
    <w:rsid w:val="004F35B8"/>
    <w:rsid w:val="004F3941"/>
    <w:rsid w:val="004F3F51"/>
    <w:rsid w:val="004F42ED"/>
    <w:rsid w:val="004F4523"/>
    <w:rsid w:val="004F4757"/>
    <w:rsid w:val="004F492E"/>
    <w:rsid w:val="004F6E9A"/>
    <w:rsid w:val="004F79FE"/>
    <w:rsid w:val="00500261"/>
    <w:rsid w:val="005019F1"/>
    <w:rsid w:val="00501C54"/>
    <w:rsid w:val="00501F3E"/>
    <w:rsid w:val="00502889"/>
    <w:rsid w:val="0050297A"/>
    <w:rsid w:val="00502E99"/>
    <w:rsid w:val="00503194"/>
    <w:rsid w:val="0050396A"/>
    <w:rsid w:val="00503A2A"/>
    <w:rsid w:val="00503E3C"/>
    <w:rsid w:val="005048DC"/>
    <w:rsid w:val="00504C3D"/>
    <w:rsid w:val="00505207"/>
    <w:rsid w:val="00507234"/>
    <w:rsid w:val="005074A5"/>
    <w:rsid w:val="00507EE4"/>
    <w:rsid w:val="005111F9"/>
    <w:rsid w:val="005130A0"/>
    <w:rsid w:val="00514BA8"/>
    <w:rsid w:val="005151AB"/>
    <w:rsid w:val="005152BE"/>
    <w:rsid w:val="005154B8"/>
    <w:rsid w:val="0051646D"/>
    <w:rsid w:val="005166AF"/>
    <w:rsid w:val="00517706"/>
    <w:rsid w:val="00521E75"/>
    <w:rsid w:val="00523826"/>
    <w:rsid w:val="00524E91"/>
    <w:rsid w:val="00525792"/>
    <w:rsid w:val="00525A78"/>
    <w:rsid w:val="005262B4"/>
    <w:rsid w:val="005270AD"/>
    <w:rsid w:val="00527A8F"/>
    <w:rsid w:val="00527C57"/>
    <w:rsid w:val="00527EFB"/>
    <w:rsid w:val="0053180C"/>
    <w:rsid w:val="00532A55"/>
    <w:rsid w:val="00533655"/>
    <w:rsid w:val="00533A6C"/>
    <w:rsid w:val="0053441A"/>
    <w:rsid w:val="0053468A"/>
    <w:rsid w:val="00534C91"/>
    <w:rsid w:val="00534D9C"/>
    <w:rsid w:val="0053682E"/>
    <w:rsid w:val="00537DB2"/>
    <w:rsid w:val="0054035E"/>
    <w:rsid w:val="00542478"/>
    <w:rsid w:val="0054251B"/>
    <w:rsid w:val="00542E01"/>
    <w:rsid w:val="00542F66"/>
    <w:rsid w:val="00544CBA"/>
    <w:rsid w:val="00546041"/>
    <w:rsid w:val="00547326"/>
    <w:rsid w:val="0055218C"/>
    <w:rsid w:val="005521D8"/>
    <w:rsid w:val="0055283E"/>
    <w:rsid w:val="00553F34"/>
    <w:rsid w:val="005562EC"/>
    <w:rsid w:val="005568F7"/>
    <w:rsid w:val="00556A84"/>
    <w:rsid w:val="0055704E"/>
    <w:rsid w:val="00560464"/>
    <w:rsid w:val="005606D3"/>
    <w:rsid w:val="00560FEF"/>
    <w:rsid w:val="00561A8D"/>
    <w:rsid w:val="005621E1"/>
    <w:rsid w:val="00563822"/>
    <w:rsid w:val="00563CA0"/>
    <w:rsid w:val="00565817"/>
    <w:rsid w:val="00565EC0"/>
    <w:rsid w:val="0056769F"/>
    <w:rsid w:val="00571162"/>
    <w:rsid w:val="00571422"/>
    <w:rsid w:val="00572E25"/>
    <w:rsid w:val="005733FE"/>
    <w:rsid w:val="00573685"/>
    <w:rsid w:val="0057411D"/>
    <w:rsid w:val="0057580B"/>
    <w:rsid w:val="00577785"/>
    <w:rsid w:val="00577A01"/>
    <w:rsid w:val="00580847"/>
    <w:rsid w:val="00580C6B"/>
    <w:rsid w:val="00581DC6"/>
    <w:rsid w:val="005829BE"/>
    <w:rsid w:val="00582B0F"/>
    <w:rsid w:val="00582D80"/>
    <w:rsid w:val="005833C6"/>
    <w:rsid w:val="005841E8"/>
    <w:rsid w:val="00584ECD"/>
    <w:rsid w:val="00585B60"/>
    <w:rsid w:val="005870F1"/>
    <w:rsid w:val="00590A6F"/>
    <w:rsid w:val="005927CB"/>
    <w:rsid w:val="00592A86"/>
    <w:rsid w:val="005931F9"/>
    <w:rsid w:val="005938D8"/>
    <w:rsid w:val="00593E09"/>
    <w:rsid w:val="005944E8"/>
    <w:rsid w:val="00595496"/>
    <w:rsid w:val="005973C9"/>
    <w:rsid w:val="00597D8C"/>
    <w:rsid w:val="005A0357"/>
    <w:rsid w:val="005A14C9"/>
    <w:rsid w:val="005A1A72"/>
    <w:rsid w:val="005A1ABE"/>
    <w:rsid w:val="005A1BA5"/>
    <w:rsid w:val="005A1F4C"/>
    <w:rsid w:val="005A2D39"/>
    <w:rsid w:val="005A3A13"/>
    <w:rsid w:val="005A430F"/>
    <w:rsid w:val="005A4C87"/>
    <w:rsid w:val="005A5AF9"/>
    <w:rsid w:val="005A66E2"/>
    <w:rsid w:val="005A6D4B"/>
    <w:rsid w:val="005A7105"/>
    <w:rsid w:val="005A729A"/>
    <w:rsid w:val="005B1349"/>
    <w:rsid w:val="005B1359"/>
    <w:rsid w:val="005B2176"/>
    <w:rsid w:val="005B2238"/>
    <w:rsid w:val="005B34C5"/>
    <w:rsid w:val="005B472F"/>
    <w:rsid w:val="005B526D"/>
    <w:rsid w:val="005B5C04"/>
    <w:rsid w:val="005B6255"/>
    <w:rsid w:val="005C0208"/>
    <w:rsid w:val="005C2CF9"/>
    <w:rsid w:val="005C34FB"/>
    <w:rsid w:val="005C507B"/>
    <w:rsid w:val="005C5F7D"/>
    <w:rsid w:val="005C6460"/>
    <w:rsid w:val="005C69A1"/>
    <w:rsid w:val="005C69C7"/>
    <w:rsid w:val="005C7E9F"/>
    <w:rsid w:val="005D0B09"/>
    <w:rsid w:val="005D21FF"/>
    <w:rsid w:val="005D2570"/>
    <w:rsid w:val="005D48E6"/>
    <w:rsid w:val="005D7524"/>
    <w:rsid w:val="005E005D"/>
    <w:rsid w:val="005E0464"/>
    <w:rsid w:val="005E0673"/>
    <w:rsid w:val="005E1BB2"/>
    <w:rsid w:val="005E2AAD"/>
    <w:rsid w:val="005E349E"/>
    <w:rsid w:val="005E3CFC"/>
    <w:rsid w:val="005E570B"/>
    <w:rsid w:val="005E703E"/>
    <w:rsid w:val="005E709C"/>
    <w:rsid w:val="005E7AF2"/>
    <w:rsid w:val="005F030D"/>
    <w:rsid w:val="005F0A91"/>
    <w:rsid w:val="005F3C60"/>
    <w:rsid w:val="005F49F6"/>
    <w:rsid w:val="005F4BE0"/>
    <w:rsid w:val="005F4E1A"/>
    <w:rsid w:val="005F4FD7"/>
    <w:rsid w:val="005F55A8"/>
    <w:rsid w:val="005F58F4"/>
    <w:rsid w:val="005F69BD"/>
    <w:rsid w:val="005F6FDD"/>
    <w:rsid w:val="005F72B5"/>
    <w:rsid w:val="006001B7"/>
    <w:rsid w:val="00600549"/>
    <w:rsid w:val="00600B22"/>
    <w:rsid w:val="00601BE7"/>
    <w:rsid w:val="00601D5A"/>
    <w:rsid w:val="00602637"/>
    <w:rsid w:val="00604073"/>
    <w:rsid w:val="00605177"/>
    <w:rsid w:val="00605D56"/>
    <w:rsid w:val="00606035"/>
    <w:rsid w:val="0060672A"/>
    <w:rsid w:val="006068E4"/>
    <w:rsid w:val="006109F1"/>
    <w:rsid w:val="00611423"/>
    <w:rsid w:val="00613D53"/>
    <w:rsid w:val="006176B4"/>
    <w:rsid w:val="00617814"/>
    <w:rsid w:val="006207DD"/>
    <w:rsid w:val="00623012"/>
    <w:rsid w:val="00624E62"/>
    <w:rsid w:val="00624FDD"/>
    <w:rsid w:val="006258A0"/>
    <w:rsid w:val="00626700"/>
    <w:rsid w:val="00626F2C"/>
    <w:rsid w:val="00631193"/>
    <w:rsid w:val="006316F7"/>
    <w:rsid w:val="00635054"/>
    <w:rsid w:val="006350DD"/>
    <w:rsid w:val="00635107"/>
    <w:rsid w:val="00635C2C"/>
    <w:rsid w:val="00636566"/>
    <w:rsid w:val="0063782F"/>
    <w:rsid w:val="00637F37"/>
    <w:rsid w:val="00641EBD"/>
    <w:rsid w:val="0064262E"/>
    <w:rsid w:val="006436AC"/>
    <w:rsid w:val="00643E72"/>
    <w:rsid w:val="00643F30"/>
    <w:rsid w:val="006452D7"/>
    <w:rsid w:val="00645F67"/>
    <w:rsid w:val="00646762"/>
    <w:rsid w:val="00646FB2"/>
    <w:rsid w:val="00650F71"/>
    <w:rsid w:val="00651D21"/>
    <w:rsid w:val="00652FFD"/>
    <w:rsid w:val="00654505"/>
    <w:rsid w:val="006550DE"/>
    <w:rsid w:val="006565C8"/>
    <w:rsid w:val="006571A2"/>
    <w:rsid w:val="006571F2"/>
    <w:rsid w:val="00657686"/>
    <w:rsid w:val="0066015A"/>
    <w:rsid w:val="00660762"/>
    <w:rsid w:val="00662204"/>
    <w:rsid w:val="00662775"/>
    <w:rsid w:val="006629DD"/>
    <w:rsid w:val="006635BB"/>
    <w:rsid w:val="00666F4C"/>
    <w:rsid w:val="006703B1"/>
    <w:rsid w:val="0067091D"/>
    <w:rsid w:val="00671781"/>
    <w:rsid w:val="0067270D"/>
    <w:rsid w:val="00672A3D"/>
    <w:rsid w:val="00674BC5"/>
    <w:rsid w:val="00675323"/>
    <w:rsid w:val="00680622"/>
    <w:rsid w:val="00680D50"/>
    <w:rsid w:val="00681104"/>
    <w:rsid w:val="0068569D"/>
    <w:rsid w:val="006862B4"/>
    <w:rsid w:val="00686D06"/>
    <w:rsid w:val="006871E4"/>
    <w:rsid w:val="00691577"/>
    <w:rsid w:val="00691B50"/>
    <w:rsid w:val="00691E15"/>
    <w:rsid w:val="0069332F"/>
    <w:rsid w:val="0069364B"/>
    <w:rsid w:val="00693FF9"/>
    <w:rsid w:val="0069421A"/>
    <w:rsid w:val="00694809"/>
    <w:rsid w:val="00696DEA"/>
    <w:rsid w:val="00696E03"/>
    <w:rsid w:val="006A2E84"/>
    <w:rsid w:val="006A330C"/>
    <w:rsid w:val="006A330F"/>
    <w:rsid w:val="006A343A"/>
    <w:rsid w:val="006A3E43"/>
    <w:rsid w:val="006A4F82"/>
    <w:rsid w:val="006A753E"/>
    <w:rsid w:val="006A7E47"/>
    <w:rsid w:val="006B010E"/>
    <w:rsid w:val="006B11F6"/>
    <w:rsid w:val="006B2A68"/>
    <w:rsid w:val="006B349B"/>
    <w:rsid w:val="006B40F0"/>
    <w:rsid w:val="006B41E7"/>
    <w:rsid w:val="006B5220"/>
    <w:rsid w:val="006B5699"/>
    <w:rsid w:val="006B5808"/>
    <w:rsid w:val="006B5854"/>
    <w:rsid w:val="006B590F"/>
    <w:rsid w:val="006C0854"/>
    <w:rsid w:val="006C095D"/>
    <w:rsid w:val="006C392D"/>
    <w:rsid w:val="006C3933"/>
    <w:rsid w:val="006C3F67"/>
    <w:rsid w:val="006C4C1F"/>
    <w:rsid w:val="006C5B2A"/>
    <w:rsid w:val="006C73E4"/>
    <w:rsid w:val="006D0CA1"/>
    <w:rsid w:val="006D239D"/>
    <w:rsid w:val="006D33C1"/>
    <w:rsid w:val="006D3E4F"/>
    <w:rsid w:val="006D47AC"/>
    <w:rsid w:val="006D47BF"/>
    <w:rsid w:val="006D4863"/>
    <w:rsid w:val="006D5918"/>
    <w:rsid w:val="006D59D7"/>
    <w:rsid w:val="006D6112"/>
    <w:rsid w:val="006E02CE"/>
    <w:rsid w:val="006E0D9B"/>
    <w:rsid w:val="006E1808"/>
    <w:rsid w:val="006E2E2A"/>
    <w:rsid w:val="006E344B"/>
    <w:rsid w:val="006E67F8"/>
    <w:rsid w:val="006E6D96"/>
    <w:rsid w:val="006F01B0"/>
    <w:rsid w:val="006F05BF"/>
    <w:rsid w:val="006F06A2"/>
    <w:rsid w:val="006F0B78"/>
    <w:rsid w:val="006F0BC3"/>
    <w:rsid w:val="006F1752"/>
    <w:rsid w:val="006F238E"/>
    <w:rsid w:val="006F258A"/>
    <w:rsid w:val="006F28E9"/>
    <w:rsid w:val="006F37C7"/>
    <w:rsid w:val="006F40D8"/>
    <w:rsid w:val="006F5036"/>
    <w:rsid w:val="006F57A6"/>
    <w:rsid w:val="006F5F57"/>
    <w:rsid w:val="006F7531"/>
    <w:rsid w:val="006F7ADB"/>
    <w:rsid w:val="007018F9"/>
    <w:rsid w:val="00703E60"/>
    <w:rsid w:val="00704342"/>
    <w:rsid w:val="00705E22"/>
    <w:rsid w:val="0070667D"/>
    <w:rsid w:val="007113BD"/>
    <w:rsid w:val="0071149A"/>
    <w:rsid w:val="00711967"/>
    <w:rsid w:val="00711B20"/>
    <w:rsid w:val="00713325"/>
    <w:rsid w:val="007139CA"/>
    <w:rsid w:val="0072030D"/>
    <w:rsid w:val="00720707"/>
    <w:rsid w:val="00722567"/>
    <w:rsid w:val="00723AD8"/>
    <w:rsid w:val="00723E03"/>
    <w:rsid w:val="00724E52"/>
    <w:rsid w:val="00725771"/>
    <w:rsid w:val="0072765F"/>
    <w:rsid w:val="00731C0C"/>
    <w:rsid w:val="0073316E"/>
    <w:rsid w:val="00734223"/>
    <w:rsid w:val="00734F4C"/>
    <w:rsid w:val="00736E3C"/>
    <w:rsid w:val="007427C4"/>
    <w:rsid w:val="0074393D"/>
    <w:rsid w:val="00743D34"/>
    <w:rsid w:val="0074421B"/>
    <w:rsid w:val="007449AA"/>
    <w:rsid w:val="00745DD9"/>
    <w:rsid w:val="00747FF9"/>
    <w:rsid w:val="00750971"/>
    <w:rsid w:val="00750DCE"/>
    <w:rsid w:val="00751FE7"/>
    <w:rsid w:val="00752F68"/>
    <w:rsid w:val="00753624"/>
    <w:rsid w:val="0075430D"/>
    <w:rsid w:val="00754808"/>
    <w:rsid w:val="00755B07"/>
    <w:rsid w:val="00756AEB"/>
    <w:rsid w:val="00756BA5"/>
    <w:rsid w:val="00756E27"/>
    <w:rsid w:val="00757231"/>
    <w:rsid w:val="00757BC2"/>
    <w:rsid w:val="00760BAE"/>
    <w:rsid w:val="00762B52"/>
    <w:rsid w:val="007633FE"/>
    <w:rsid w:val="007642F0"/>
    <w:rsid w:val="00765B51"/>
    <w:rsid w:val="00765C4A"/>
    <w:rsid w:val="0076798E"/>
    <w:rsid w:val="00767EFC"/>
    <w:rsid w:val="00772485"/>
    <w:rsid w:val="00773F5A"/>
    <w:rsid w:val="00774AB5"/>
    <w:rsid w:val="00776744"/>
    <w:rsid w:val="00776D1A"/>
    <w:rsid w:val="0077715D"/>
    <w:rsid w:val="00780064"/>
    <w:rsid w:val="007800BA"/>
    <w:rsid w:val="0078140E"/>
    <w:rsid w:val="00784063"/>
    <w:rsid w:val="00785489"/>
    <w:rsid w:val="00785AC5"/>
    <w:rsid w:val="0078670B"/>
    <w:rsid w:val="00786CBF"/>
    <w:rsid w:val="00787227"/>
    <w:rsid w:val="007904F4"/>
    <w:rsid w:val="00792B43"/>
    <w:rsid w:val="007945A6"/>
    <w:rsid w:val="007959C3"/>
    <w:rsid w:val="00796B55"/>
    <w:rsid w:val="00796BF0"/>
    <w:rsid w:val="00797342"/>
    <w:rsid w:val="00797370"/>
    <w:rsid w:val="007975BD"/>
    <w:rsid w:val="007A0589"/>
    <w:rsid w:val="007A1B40"/>
    <w:rsid w:val="007A22E6"/>
    <w:rsid w:val="007A26E9"/>
    <w:rsid w:val="007A296E"/>
    <w:rsid w:val="007A2B80"/>
    <w:rsid w:val="007A3013"/>
    <w:rsid w:val="007A4FA6"/>
    <w:rsid w:val="007A651E"/>
    <w:rsid w:val="007A69FE"/>
    <w:rsid w:val="007A72D7"/>
    <w:rsid w:val="007A7643"/>
    <w:rsid w:val="007B0C34"/>
    <w:rsid w:val="007B1A76"/>
    <w:rsid w:val="007B200E"/>
    <w:rsid w:val="007B3467"/>
    <w:rsid w:val="007B34FB"/>
    <w:rsid w:val="007B442B"/>
    <w:rsid w:val="007B6E55"/>
    <w:rsid w:val="007B742F"/>
    <w:rsid w:val="007C2458"/>
    <w:rsid w:val="007C283F"/>
    <w:rsid w:val="007C2A49"/>
    <w:rsid w:val="007C475D"/>
    <w:rsid w:val="007C4F9A"/>
    <w:rsid w:val="007C561D"/>
    <w:rsid w:val="007C6C4B"/>
    <w:rsid w:val="007C6F51"/>
    <w:rsid w:val="007C7308"/>
    <w:rsid w:val="007D040E"/>
    <w:rsid w:val="007D0DB3"/>
    <w:rsid w:val="007D1A21"/>
    <w:rsid w:val="007D2C45"/>
    <w:rsid w:val="007D4856"/>
    <w:rsid w:val="007D4BE5"/>
    <w:rsid w:val="007D5110"/>
    <w:rsid w:val="007D6C24"/>
    <w:rsid w:val="007D6CC1"/>
    <w:rsid w:val="007E178B"/>
    <w:rsid w:val="007E3F98"/>
    <w:rsid w:val="007E4267"/>
    <w:rsid w:val="007E4540"/>
    <w:rsid w:val="007E52A0"/>
    <w:rsid w:val="007E6256"/>
    <w:rsid w:val="007E675E"/>
    <w:rsid w:val="007E746B"/>
    <w:rsid w:val="007E79A3"/>
    <w:rsid w:val="007E7CAD"/>
    <w:rsid w:val="007F06DE"/>
    <w:rsid w:val="007F3B11"/>
    <w:rsid w:val="007F4FD1"/>
    <w:rsid w:val="007F5636"/>
    <w:rsid w:val="007F5F82"/>
    <w:rsid w:val="007F71F8"/>
    <w:rsid w:val="00801680"/>
    <w:rsid w:val="008022F9"/>
    <w:rsid w:val="00802897"/>
    <w:rsid w:val="008043D0"/>
    <w:rsid w:val="008048B8"/>
    <w:rsid w:val="0080513A"/>
    <w:rsid w:val="0080596D"/>
    <w:rsid w:val="008061DF"/>
    <w:rsid w:val="00806BFE"/>
    <w:rsid w:val="00811083"/>
    <w:rsid w:val="00811527"/>
    <w:rsid w:val="00811A01"/>
    <w:rsid w:val="008133CB"/>
    <w:rsid w:val="008141BF"/>
    <w:rsid w:val="00814A29"/>
    <w:rsid w:val="00815E00"/>
    <w:rsid w:val="00815F96"/>
    <w:rsid w:val="0082010F"/>
    <w:rsid w:val="008206ED"/>
    <w:rsid w:val="00820D97"/>
    <w:rsid w:val="00822287"/>
    <w:rsid w:val="00822D33"/>
    <w:rsid w:val="00822E14"/>
    <w:rsid w:val="008232F1"/>
    <w:rsid w:val="00823D20"/>
    <w:rsid w:val="008259C3"/>
    <w:rsid w:val="00827B63"/>
    <w:rsid w:val="008311AE"/>
    <w:rsid w:val="0083132B"/>
    <w:rsid w:val="0083368A"/>
    <w:rsid w:val="00833773"/>
    <w:rsid w:val="008348CD"/>
    <w:rsid w:val="00835FCB"/>
    <w:rsid w:val="00836C0F"/>
    <w:rsid w:val="0084105B"/>
    <w:rsid w:val="0084484B"/>
    <w:rsid w:val="00844A86"/>
    <w:rsid w:val="0084561C"/>
    <w:rsid w:val="00847EB0"/>
    <w:rsid w:val="008527DB"/>
    <w:rsid w:val="008529A3"/>
    <w:rsid w:val="0085477E"/>
    <w:rsid w:val="00855D7A"/>
    <w:rsid w:val="00857211"/>
    <w:rsid w:val="0085763E"/>
    <w:rsid w:val="00857B5D"/>
    <w:rsid w:val="008603A4"/>
    <w:rsid w:val="008618C8"/>
    <w:rsid w:val="0086250B"/>
    <w:rsid w:val="00864CBD"/>
    <w:rsid w:val="00864E0A"/>
    <w:rsid w:val="008653F6"/>
    <w:rsid w:val="00865BFF"/>
    <w:rsid w:val="00866819"/>
    <w:rsid w:val="00866B9D"/>
    <w:rsid w:val="00871211"/>
    <w:rsid w:val="0087338D"/>
    <w:rsid w:val="0087350D"/>
    <w:rsid w:val="00873983"/>
    <w:rsid w:val="00873EEA"/>
    <w:rsid w:val="00874BAA"/>
    <w:rsid w:val="00875AD0"/>
    <w:rsid w:val="00876B97"/>
    <w:rsid w:val="0087746D"/>
    <w:rsid w:val="0088115A"/>
    <w:rsid w:val="008811A4"/>
    <w:rsid w:val="00881E5C"/>
    <w:rsid w:val="0088285C"/>
    <w:rsid w:val="00882C07"/>
    <w:rsid w:val="0088336D"/>
    <w:rsid w:val="0088422B"/>
    <w:rsid w:val="00885041"/>
    <w:rsid w:val="0088572A"/>
    <w:rsid w:val="00885E38"/>
    <w:rsid w:val="00886922"/>
    <w:rsid w:val="008907A9"/>
    <w:rsid w:val="00892925"/>
    <w:rsid w:val="00892FB5"/>
    <w:rsid w:val="00893146"/>
    <w:rsid w:val="00893999"/>
    <w:rsid w:val="00894373"/>
    <w:rsid w:val="008947C0"/>
    <w:rsid w:val="00897908"/>
    <w:rsid w:val="008A0A40"/>
    <w:rsid w:val="008A393B"/>
    <w:rsid w:val="008A3A36"/>
    <w:rsid w:val="008A48F3"/>
    <w:rsid w:val="008A5A2F"/>
    <w:rsid w:val="008A6BE2"/>
    <w:rsid w:val="008A77DA"/>
    <w:rsid w:val="008B2C92"/>
    <w:rsid w:val="008B2FA8"/>
    <w:rsid w:val="008B5DB4"/>
    <w:rsid w:val="008B5E19"/>
    <w:rsid w:val="008B652E"/>
    <w:rsid w:val="008B738A"/>
    <w:rsid w:val="008B742A"/>
    <w:rsid w:val="008B745F"/>
    <w:rsid w:val="008B7F67"/>
    <w:rsid w:val="008C00EE"/>
    <w:rsid w:val="008C0BDE"/>
    <w:rsid w:val="008C3786"/>
    <w:rsid w:val="008C4E1B"/>
    <w:rsid w:val="008C543E"/>
    <w:rsid w:val="008C5E94"/>
    <w:rsid w:val="008C5FEA"/>
    <w:rsid w:val="008C654F"/>
    <w:rsid w:val="008C6A13"/>
    <w:rsid w:val="008C7078"/>
    <w:rsid w:val="008D124A"/>
    <w:rsid w:val="008D14CA"/>
    <w:rsid w:val="008D18BB"/>
    <w:rsid w:val="008D3F13"/>
    <w:rsid w:val="008D5540"/>
    <w:rsid w:val="008D5DF9"/>
    <w:rsid w:val="008D6FB0"/>
    <w:rsid w:val="008D73E5"/>
    <w:rsid w:val="008D7623"/>
    <w:rsid w:val="008E000A"/>
    <w:rsid w:val="008E2AE3"/>
    <w:rsid w:val="008E4CEC"/>
    <w:rsid w:val="008E4FFB"/>
    <w:rsid w:val="008E56AD"/>
    <w:rsid w:val="008E7682"/>
    <w:rsid w:val="008E791F"/>
    <w:rsid w:val="008E792C"/>
    <w:rsid w:val="008E7E68"/>
    <w:rsid w:val="008F06A2"/>
    <w:rsid w:val="008F176F"/>
    <w:rsid w:val="008F1AAB"/>
    <w:rsid w:val="008F3316"/>
    <w:rsid w:val="008F3D1A"/>
    <w:rsid w:val="008F49B8"/>
    <w:rsid w:val="008F4DC0"/>
    <w:rsid w:val="008F5A1D"/>
    <w:rsid w:val="008F621F"/>
    <w:rsid w:val="008F655C"/>
    <w:rsid w:val="008F7528"/>
    <w:rsid w:val="0090030A"/>
    <w:rsid w:val="0090053E"/>
    <w:rsid w:val="00900A72"/>
    <w:rsid w:val="0090159C"/>
    <w:rsid w:val="00901734"/>
    <w:rsid w:val="0090193E"/>
    <w:rsid w:val="009036FA"/>
    <w:rsid w:val="00904279"/>
    <w:rsid w:val="009049B6"/>
    <w:rsid w:val="00904D3C"/>
    <w:rsid w:val="00905900"/>
    <w:rsid w:val="00905E54"/>
    <w:rsid w:val="0090614C"/>
    <w:rsid w:val="00906D1D"/>
    <w:rsid w:val="00907112"/>
    <w:rsid w:val="009079E9"/>
    <w:rsid w:val="00910264"/>
    <w:rsid w:val="009108C6"/>
    <w:rsid w:val="009119C4"/>
    <w:rsid w:val="009126DA"/>
    <w:rsid w:val="009132EC"/>
    <w:rsid w:val="00913896"/>
    <w:rsid w:val="00914DE7"/>
    <w:rsid w:val="0091542E"/>
    <w:rsid w:val="00915805"/>
    <w:rsid w:val="00916AEF"/>
    <w:rsid w:val="009173B6"/>
    <w:rsid w:val="00920076"/>
    <w:rsid w:val="00920221"/>
    <w:rsid w:val="009213E9"/>
    <w:rsid w:val="009215B6"/>
    <w:rsid w:val="009233C7"/>
    <w:rsid w:val="00923736"/>
    <w:rsid w:val="00923AA6"/>
    <w:rsid w:val="009252C4"/>
    <w:rsid w:val="00927189"/>
    <w:rsid w:val="00930862"/>
    <w:rsid w:val="00930EA0"/>
    <w:rsid w:val="009314B8"/>
    <w:rsid w:val="009316EA"/>
    <w:rsid w:val="00932192"/>
    <w:rsid w:val="00932371"/>
    <w:rsid w:val="00933652"/>
    <w:rsid w:val="0093441D"/>
    <w:rsid w:val="00934723"/>
    <w:rsid w:val="00935CBF"/>
    <w:rsid w:val="00936904"/>
    <w:rsid w:val="00937192"/>
    <w:rsid w:val="00942E14"/>
    <w:rsid w:val="009431BD"/>
    <w:rsid w:val="009431D3"/>
    <w:rsid w:val="00943A6B"/>
    <w:rsid w:val="0094513F"/>
    <w:rsid w:val="00945DD7"/>
    <w:rsid w:val="00945EEE"/>
    <w:rsid w:val="009461A6"/>
    <w:rsid w:val="00946417"/>
    <w:rsid w:val="00946A52"/>
    <w:rsid w:val="00946F2A"/>
    <w:rsid w:val="009474DF"/>
    <w:rsid w:val="009502F4"/>
    <w:rsid w:val="00950900"/>
    <w:rsid w:val="00953FA4"/>
    <w:rsid w:val="00954BA0"/>
    <w:rsid w:val="0095589A"/>
    <w:rsid w:val="0096113C"/>
    <w:rsid w:val="009611BD"/>
    <w:rsid w:val="009625D3"/>
    <w:rsid w:val="009625F3"/>
    <w:rsid w:val="00962F4D"/>
    <w:rsid w:val="00963B28"/>
    <w:rsid w:val="00963C9A"/>
    <w:rsid w:val="00964AE4"/>
    <w:rsid w:val="00965398"/>
    <w:rsid w:val="00965947"/>
    <w:rsid w:val="00965EC1"/>
    <w:rsid w:val="0096662E"/>
    <w:rsid w:val="009672A4"/>
    <w:rsid w:val="009673F8"/>
    <w:rsid w:val="009679D9"/>
    <w:rsid w:val="009700E5"/>
    <w:rsid w:val="00970365"/>
    <w:rsid w:val="009704CF"/>
    <w:rsid w:val="009723CB"/>
    <w:rsid w:val="00972660"/>
    <w:rsid w:val="009727C8"/>
    <w:rsid w:val="009739CB"/>
    <w:rsid w:val="00975355"/>
    <w:rsid w:val="00976399"/>
    <w:rsid w:val="0098037F"/>
    <w:rsid w:val="0098075C"/>
    <w:rsid w:val="0098245F"/>
    <w:rsid w:val="00982967"/>
    <w:rsid w:val="009833A9"/>
    <w:rsid w:val="00983A68"/>
    <w:rsid w:val="009855E1"/>
    <w:rsid w:val="00985BBF"/>
    <w:rsid w:val="00990149"/>
    <w:rsid w:val="00990737"/>
    <w:rsid w:val="009907CB"/>
    <w:rsid w:val="0099122B"/>
    <w:rsid w:val="009914F3"/>
    <w:rsid w:val="00992337"/>
    <w:rsid w:val="00992DA6"/>
    <w:rsid w:val="00993A21"/>
    <w:rsid w:val="009947B6"/>
    <w:rsid w:val="009948D9"/>
    <w:rsid w:val="009962BC"/>
    <w:rsid w:val="00996E17"/>
    <w:rsid w:val="009A035C"/>
    <w:rsid w:val="009A0FE7"/>
    <w:rsid w:val="009A10C0"/>
    <w:rsid w:val="009A15DF"/>
    <w:rsid w:val="009A213D"/>
    <w:rsid w:val="009A223F"/>
    <w:rsid w:val="009A289E"/>
    <w:rsid w:val="009A3567"/>
    <w:rsid w:val="009A38DB"/>
    <w:rsid w:val="009A3A70"/>
    <w:rsid w:val="009A3FBB"/>
    <w:rsid w:val="009A44B6"/>
    <w:rsid w:val="009A4725"/>
    <w:rsid w:val="009A57ED"/>
    <w:rsid w:val="009A6CAC"/>
    <w:rsid w:val="009A7D8F"/>
    <w:rsid w:val="009B0367"/>
    <w:rsid w:val="009B197F"/>
    <w:rsid w:val="009B1E3E"/>
    <w:rsid w:val="009B2DB0"/>
    <w:rsid w:val="009B3EE3"/>
    <w:rsid w:val="009B3F95"/>
    <w:rsid w:val="009B416B"/>
    <w:rsid w:val="009B4310"/>
    <w:rsid w:val="009B48D4"/>
    <w:rsid w:val="009B4F56"/>
    <w:rsid w:val="009B6A86"/>
    <w:rsid w:val="009B6E0B"/>
    <w:rsid w:val="009B72DD"/>
    <w:rsid w:val="009C1663"/>
    <w:rsid w:val="009C1CE3"/>
    <w:rsid w:val="009C2251"/>
    <w:rsid w:val="009C2B71"/>
    <w:rsid w:val="009C3165"/>
    <w:rsid w:val="009C3E29"/>
    <w:rsid w:val="009C7196"/>
    <w:rsid w:val="009D2716"/>
    <w:rsid w:val="009D308E"/>
    <w:rsid w:val="009D3587"/>
    <w:rsid w:val="009D4360"/>
    <w:rsid w:val="009D4FF0"/>
    <w:rsid w:val="009D5D36"/>
    <w:rsid w:val="009D5F67"/>
    <w:rsid w:val="009D6DEE"/>
    <w:rsid w:val="009D7BB0"/>
    <w:rsid w:val="009D7E80"/>
    <w:rsid w:val="009E3827"/>
    <w:rsid w:val="009E5276"/>
    <w:rsid w:val="009E582A"/>
    <w:rsid w:val="009E5BA9"/>
    <w:rsid w:val="009E77DD"/>
    <w:rsid w:val="009F0185"/>
    <w:rsid w:val="009F0455"/>
    <w:rsid w:val="009F09A9"/>
    <w:rsid w:val="009F13FA"/>
    <w:rsid w:val="009F34DE"/>
    <w:rsid w:val="009F36E5"/>
    <w:rsid w:val="009F592A"/>
    <w:rsid w:val="009F632E"/>
    <w:rsid w:val="009F7F66"/>
    <w:rsid w:val="00A02F9C"/>
    <w:rsid w:val="00A05A4A"/>
    <w:rsid w:val="00A062E8"/>
    <w:rsid w:val="00A07BED"/>
    <w:rsid w:val="00A10697"/>
    <w:rsid w:val="00A1126D"/>
    <w:rsid w:val="00A127D2"/>
    <w:rsid w:val="00A14FF6"/>
    <w:rsid w:val="00A15C84"/>
    <w:rsid w:val="00A17573"/>
    <w:rsid w:val="00A17815"/>
    <w:rsid w:val="00A17E0F"/>
    <w:rsid w:val="00A20312"/>
    <w:rsid w:val="00A21119"/>
    <w:rsid w:val="00A2147F"/>
    <w:rsid w:val="00A228F2"/>
    <w:rsid w:val="00A24D22"/>
    <w:rsid w:val="00A24DA1"/>
    <w:rsid w:val="00A24FDF"/>
    <w:rsid w:val="00A251B3"/>
    <w:rsid w:val="00A25BAD"/>
    <w:rsid w:val="00A26289"/>
    <w:rsid w:val="00A27134"/>
    <w:rsid w:val="00A272C7"/>
    <w:rsid w:val="00A30DE4"/>
    <w:rsid w:val="00A31D3B"/>
    <w:rsid w:val="00A32334"/>
    <w:rsid w:val="00A335D0"/>
    <w:rsid w:val="00A33B53"/>
    <w:rsid w:val="00A35427"/>
    <w:rsid w:val="00A35D94"/>
    <w:rsid w:val="00A361A8"/>
    <w:rsid w:val="00A3692C"/>
    <w:rsid w:val="00A36CC4"/>
    <w:rsid w:val="00A37C93"/>
    <w:rsid w:val="00A4009B"/>
    <w:rsid w:val="00A40850"/>
    <w:rsid w:val="00A445F4"/>
    <w:rsid w:val="00A447EF"/>
    <w:rsid w:val="00A462B5"/>
    <w:rsid w:val="00A465E7"/>
    <w:rsid w:val="00A4745C"/>
    <w:rsid w:val="00A52678"/>
    <w:rsid w:val="00A526BE"/>
    <w:rsid w:val="00A53856"/>
    <w:rsid w:val="00A53B59"/>
    <w:rsid w:val="00A547CF"/>
    <w:rsid w:val="00A54867"/>
    <w:rsid w:val="00A55D7B"/>
    <w:rsid w:val="00A57919"/>
    <w:rsid w:val="00A60578"/>
    <w:rsid w:val="00A60C3C"/>
    <w:rsid w:val="00A62FE3"/>
    <w:rsid w:val="00A63922"/>
    <w:rsid w:val="00A64ADB"/>
    <w:rsid w:val="00A6795F"/>
    <w:rsid w:val="00A70272"/>
    <w:rsid w:val="00A70A12"/>
    <w:rsid w:val="00A714D9"/>
    <w:rsid w:val="00A74C45"/>
    <w:rsid w:val="00A75087"/>
    <w:rsid w:val="00A765BB"/>
    <w:rsid w:val="00A76976"/>
    <w:rsid w:val="00A7714F"/>
    <w:rsid w:val="00A77EC8"/>
    <w:rsid w:val="00A804AD"/>
    <w:rsid w:val="00A80A28"/>
    <w:rsid w:val="00A83D03"/>
    <w:rsid w:val="00A854AA"/>
    <w:rsid w:val="00A87E3C"/>
    <w:rsid w:val="00A90049"/>
    <w:rsid w:val="00A9084C"/>
    <w:rsid w:val="00A911C9"/>
    <w:rsid w:val="00A91EC3"/>
    <w:rsid w:val="00A92694"/>
    <w:rsid w:val="00A933ED"/>
    <w:rsid w:val="00A934C4"/>
    <w:rsid w:val="00A94CF7"/>
    <w:rsid w:val="00A950B0"/>
    <w:rsid w:val="00A95242"/>
    <w:rsid w:val="00A96BC1"/>
    <w:rsid w:val="00A97316"/>
    <w:rsid w:val="00A974D7"/>
    <w:rsid w:val="00A97DF4"/>
    <w:rsid w:val="00AA092A"/>
    <w:rsid w:val="00AA23DC"/>
    <w:rsid w:val="00AA32A9"/>
    <w:rsid w:val="00AA35B0"/>
    <w:rsid w:val="00AA472F"/>
    <w:rsid w:val="00AA5B25"/>
    <w:rsid w:val="00AB0A8A"/>
    <w:rsid w:val="00AB2926"/>
    <w:rsid w:val="00AB2BCD"/>
    <w:rsid w:val="00AB3478"/>
    <w:rsid w:val="00AB6A48"/>
    <w:rsid w:val="00AB736C"/>
    <w:rsid w:val="00AB7819"/>
    <w:rsid w:val="00AC05F9"/>
    <w:rsid w:val="00AC1708"/>
    <w:rsid w:val="00AC2A50"/>
    <w:rsid w:val="00AC3483"/>
    <w:rsid w:val="00AC48E4"/>
    <w:rsid w:val="00AC569D"/>
    <w:rsid w:val="00AC68BD"/>
    <w:rsid w:val="00AD06B5"/>
    <w:rsid w:val="00AD0DFB"/>
    <w:rsid w:val="00AD206C"/>
    <w:rsid w:val="00AD2E06"/>
    <w:rsid w:val="00AD480A"/>
    <w:rsid w:val="00AD4991"/>
    <w:rsid w:val="00AD61DE"/>
    <w:rsid w:val="00AE1B18"/>
    <w:rsid w:val="00AE1F53"/>
    <w:rsid w:val="00AE5089"/>
    <w:rsid w:val="00AE55E9"/>
    <w:rsid w:val="00AE563B"/>
    <w:rsid w:val="00AE601C"/>
    <w:rsid w:val="00AF01A3"/>
    <w:rsid w:val="00AF0237"/>
    <w:rsid w:val="00AF3131"/>
    <w:rsid w:val="00AF3AC8"/>
    <w:rsid w:val="00AF4280"/>
    <w:rsid w:val="00AF4581"/>
    <w:rsid w:val="00AF5CF9"/>
    <w:rsid w:val="00AF6A1D"/>
    <w:rsid w:val="00B007B0"/>
    <w:rsid w:val="00B0114F"/>
    <w:rsid w:val="00B01A74"/>
    <w:rsid w:val="00B027F9"/>
    <w:rsid w:val="00B02A8D"/>
    <w:rsid w:val="00B050B4"/>
    <w:rsid w:val="00B06835"/>
    <w:rsid w:val="00B103D1"/>
    <w:rsid w:val="00B10CA4"/>
    <w:rsid w:val="00B121AE"/>
    <w:rsid w:val="00B1319E"/>
    <w:rsid w:val="00B13D65"/>
    <w:rsid w:val="00B1429A"/>
    <w:rsid w:val="00B14A13"/>
    <w:rsid w:val="00B1715A"/>
    <w:rsid w:val="00B20F75"/>
    <w:rsid w:val="00B21A8C"/>
    <w:rsid w:val="00B2383A"/>
    <w:rsid w:val="00B24019"/>
    <w:rsid w:val="00B24E24"/>
    <w:rsid w:val="00B25FD3"/>
    <w:rsid w:val="00B2690C"/>
    <w:rsid w:val="00B27CB9"/>
    <w:rsid w:val="00B30077"/>
    <w:rsid w:val="00B3111D"/>
    <w:rsid w:val="00B31378"/>
    <w:rsid w:val="00B318F3"/>
    <w:rsid w:val="00B31A32"/>
    <w:rsid w:val="00B32A00"/>
    <w:rsid w:val="00B332CA"/>
    <w:rsid w:val="00B35450"/>
    <w:rsid w:val="00B3635D"/>
    <w:rsid w:val="00B37471"/>
    <w:rsid w:val="00B376F1"/>
    <w:rsid w:val="00B379F0"/>
    <w:rsid w:val="00B37C41"/>
    <w:rsid w:val="00B405A8"/>
    <w:rsid w:val="00B41060"/>
    <w:rsid w:val="00B41FAE"/>
    <w:rsid w:val="00B42A9E"/>
    <w:rsid w:val="00B43929"/>
    <w:rsid w:val="00B443F9"/>
    <w:rsid w:val="00B46EF5"/>
    <w:rsid w:val="00B47288"/>
    <w:rsid w:val="00B50007"/>
    <w:rsid w:val="00B50420"/>
    <w:rsid w:val="00B51863"/>
    <w:rsid w:val="00B51A48"/>
    <w:rsid w:val="00B52512"/>
    <w:rsid w:val="00B53668"/>
    <w:rsid w:val="00B53707"/>
    <w:rsid w:val="00B53F32"/>
    <w:rsid w:val="00B54352"/>
    <w:rsid w:val="00B5467A"/>
    <w:rsid w:val="00B56C48"/>
    <w:rsid w:val="00B57604"/>
    <w:rsid w:val="00B57711"/>
    <w:rsid w:val="00B60BEB"/>
    <w:rsid w:val="00B60F27"/>
    <w:rsid w:val="00B616D9"/>
    <w:rsid w:val="00B61788"/>
    <w:rsid w:val="00B6383D"/>
    <w:rsid w:val="00B655EF"/>
    <w:rsid w:val="00B66F93"/>
    <w:rsid w:val="00B70251"/>
    <w:rsid w:val="00B71031"/>
    <w:rsid w:val="00B71564"/>
    <w:rsid w:val="00B74295"/>
    <w:rsid w:val="00B748D6"/>
    <w:rsid w:val="00B74902"/>
    <w:rsid w:val="00B7559A"/>
    <w:rsid w:val="00B77579"/>
    <w:rsid w:val="00B77F3B"/>
    <w:rsid w:val="00B82939"/>
    <w:rsid w:val="00B8452A"/>
    <w:rsid w:val="00B84784"/>
    <w:rsid w:val="00B8671B"/>
    <w:rsid w:val="00B87135"/>
    <w:rsid w:val="00B915C8"/>
    <w:rsid w:val="00B92DF4"/>
    <w:rsid w:val="00B92EDA"/>
    <w:rsid w:val="00B930CE"/>
    <w:rsid w:val="00B946CB"/>
    <w:rsid w:val="00B94CB2"/>
    <w:rsid w:val="00B9561F"/>
    <w:rsid w:val="00B95CAC"/>
    <w:rsid w:val="00B95D23"/>
    <w:rsid w:val="00B96E60"/>
    <w:rsid w:val="00B975C0"/>
    <w:rsid w:val="00BA0ACF"/>
    <w:rsid w:val="00BA2641"/>
    <w:rsid w:val="00BA4244"/>
    <w:rsid w:val="00BA4763"/>
    <w:rsid w:val="00BA5221"/>
    <w:rsid w:val="00BA5DD2"/>
    <w:rsid w:val="00BA6526"/>
    <w:rsid w:val="00BA694C"/>
    <w:rsid w:val="00BA7213"/>
    <w:rsid w:val="00BA74D2"/>
    <w:rsid w:val="00BA7844"/>
    <w:rsid w:val="00BB0739"/>
    <w:rsid w:val="00BB18FC"/>
    <w:rsid w:val="00BB1FA5"/>
    <w:rsid w:val="00BB21BB"/>
    <w:rsid w:val="00BB23AB"/>
    <w:rsid w:val="00BB4C90"/>
    <w:rsid w:val="00BB6A40"/>
    <w:rsid w:val="00BB7F93"/>
    <w:rsid w:val="00BC1610"/>
    <w:rsid w:val="00BC190D"/>
    <w:rsid w:val="00BC1FF8"/>
    <w:rsid w:val="00BC4109"/>
    <w:rsid w:val="00BC75E8"/>
    <w:rsid w:val="00BD0017"/>
    <w:rsid w:val="00BD09A1"/>
    <w:rsid w:val="00BD23BF"/>
    <w:rsid w:val="00BD2EB5"/>
    <w:rsid w:val="00BD4563"/>
    <w:rsid w:val="00BD54B4"/>
    <w:rsid w:val="00BD5C0F"/>
    <w:rsid w:val="00BD7EDE"/>
    <w:rsid w:val="00BE0553"/>
    <w:rsid w:val="00BE072C"/>
    <w:rsid w:val="00BE0D2B"/>
    <w:rsid w:val="00BE0E68"/>
    <w:rsid w:val="00BE19F9"/>
    <w:rsid w:val="00BE4A65"/>
    <w:rsid w:val="00BE740F"/>
    <w:rsid w:val="00BF0360"/>
    <w:rsid w:val="00BF14B2"/>
    <w:rsid w:val="00BF17F3"/>
    <w:rsid w:val="00BF20C8"/>
    <w:rsid w:val="00BF27F6"/>
    <w:rsid w:val="00BF336D"/>
    <w:rsid w:val="00BF4583"/>
    <w:rsid w:val="00BF49C1"/>
    <w:rsid w:val="00BF5211"/>
    <w:rsid w:val="00BF543D"/>
    <w:rsid w:val="00BF5847"/>
    <w:rsid w:val="00BF7118"/>
    <w:rsid w:val="00C003B0"/>
    <w:rsid w:val="00C01867"/>
    <w:rsid w:val="00C0357E"/>
    <w:rsid w:val="00C040FF"/>
    <w:rsid w:val="00C04456"/>
    <w:rsid w:val="00C04918"/>
    <w:rsid w:val="00C06115"/>
    <w:rsid w:val="00C06BCF"/>
    <w:rsid w:val="00C075D5"/>
    <w:rsid w:val="00C1081D"/>
    <w:rsid w:val="00C11166"/>
    <w:rsid w:val="00C11C5A"/>
    <w:rsid w:val="00C1241A"/>
    <w:rsid w:val="00C12F4D"/>
    <w:rsid w:val="00C137C8"/>
    <w:rsid w:val="00C14950"/>
    <w:rsid w:val="00C14ECC"/>
    <w:rsid w:val="00C15030"/>
    <w:rsid w:val="00C16E69"/>
    <w:rsid w:val="00C1731D"/>
    <w:rsid w:val="00C175EE"/>
    <w:rsid w:val="00C17744"/>
    <w:rsid w:val="00C20A34"/>
    <w:rsid w:val="00C20E43"/>
    <w:rsid w:val="00C21443"/>
    <w:rsid w:val="00C21482"/>
    <w:rsid w:val="00C215BE"/>
    <w:rsid w:val="00C2304B"/>
    <w:rsid w:val="00C231BB"/>
    <w:rsid w:val="00C23A36"/>
    <w:rsid w:val="00C242C0"/>
    <w:rsid w:val="00C242DB"/>
    <w:rsid w:val="00C26CDD"/>
    <w:rsid w:val="00C2782A"/>
    <w:rsid w:val="00C27902"/>
    <w:rsid w:val="00C30E90"/>
    <w:rsid w:val="00C3104C"/>
    <w:rsid w:val="00C32226"/>
    <w:rsid w:val="00C33C9C"/>
    <w:rsid w:val="00C35503"/>
    <w:rsid w:val="00C3680F"/>
    <w:rsid w:val="00C37763"/>
    <w:rsid w:val="00C43F8D"/>
    <w:rsid w:val="00C4583F"/>
    <w:rsid w:val="00C4693D"/>
    <w:rsid w:val="00C471FD"/>
    <w:rsid w:val="00C47A24"/>
    <w:rsid w:val="00C50389"/>
    <w:rsid w:val="00C52075"/>
    <w:rsid w:val="00C546E3"/>
    <w:rsid w:val="00C55C25"/>
    <w:rsid w:val="00C5635A"/>
    <w:rsid w:val="00C56908"/>
    <w:rsid w:val="00C57AEE"/>
    <w:rsid w:val="00C57B18"/>
    <w:rsid w:val="00C57E75"/>
    <w:rsid w:val="00C6014F"/>
    <w:rsid w:val="00C610C7"/>
    <w:rsid w:val="00C61996"/>
    <w:rsid w:val="00C62D7D"/>
    <w:rsid w:val="00C62E48"/>
    <w:rsid w:val="00C62E8A"/>
    <w:rsid w:val="00C639D4"/>
    <w:rsid w:val="00C63B2A"/>
    <w:rsid w:val="00C63C77"/>
    <w:rsid w:val="00C70C9E"/>
    <w:rsid w:val="00C72248"/>
    <w:rsid w:val="00C7244B"/>
    <w:rsid w:val="00C729B4"/>
    <w:rsid w:val="00C73265"/>
    <w:rsid w:val="00C74400"/>
    <w:rsid w:val="00C7514A"/>
    <w:rsid w:val="00C81EC4"/>
    <w:rsid w:val="00C82581"/>
    <w:rsid w:val="00C82B7F"/>
    <w:rsid w:val="00C839FB"/>
    <w:rsid w:val="00C84B3D"/>
    <w:rsid w:val="00C85A50"/>
    <w:rsid w:val="00C86040"/>
    <w:rsid w:val="00C862A0"/>
    <w:rsid w:val="00C86877"/>
    <w:rsid w:val="00C90378"/>
    <w:rsid w:val="00C90882"/>
    <w:rsid w:val="00C90981"/>
    <w:rsid w:val="00C9110B"/>
    <w:rsid w:val="00C919F2"/>
    <w:rsid w:val="00C9259C"/>
    <w:rsid w:val="00C94B17"/>
    <w:rsid w:val="00C95641"/>
    <w:rsid w:val="00C95AED"/>
    <w:rsid w:val="00C9685B"/>
    <w:rsid w:val="00C96962"/>
    <w:rsid w:val="00C96C5E"/>
    <w:rsid w:val="00C96CC9"/>
    <w:rsid w:val="00C96FE1"/>
    <w:rsid w:val="00CA005F"/>
    <w:rsid w:val="00CA1FF7"/>
    <w:rsid w:val="00CA4554"/>
    <w:rsid w:val="00CA5B6A"/>
    <w:rsid w:val="00CA664D"/>
    <w:rsid w:val="00CA6906"/>
    <w:rsid w:val="00CA7BB4"/>
    <w:rsid w:val="00CB0513"/>
    <w:rsid w:val="00CB13DD"/>
    <w:rsid w:val="00CB1BFE"/>
    <w:rsid w:val="00CB1EE5"/>
    <w:rsid w:val="00CB2DE9"/>
    <w:rsid w:val="00CB3A13"/>
    <w:rsid w:val="00CB3EDF"/>
    <w:rsid w:val="00CB40B1"/>
    <w:rsid w:val="00CB5EBB"/>
    <w:rsid w:val="00CB6088"/>
    <w:rsid w:val="00CB63D1"/>
    <w:rsid w:val="00CB7FB5"/>
    <w:rsid w:val="00CC0D92"/>
    <w:rsid w:val="00CC192E"/>
    <w:rsid w:val="00CC2042"/>
    <w:rsid w:val="00CC2B73"/>
    <w:rsid w:val="00CC4FF0"/>
    <w:rsid w:val="00CC60FB"/>
    <w:rsid w:val="00CC6FE4"/>
    <w:rsid w:val="00CC7EDD"/>
    <w:rsid w:val="00CD061F"/>
    <w:rsid w:val="00CD1778"/>
    <w:rsid w:val="00CD29FF"/>
    <w:rsid w:val="00CD4EB4"/>
    <w:rsid w:val="00CD5D37"/>
    <w:rsid w:val="00CD6036"/>
    <w:rsid w:val="00CD6FF5"/>
    <w:rsid w:val="00CE15A7"/>
    <w:rsid w:val="00CE203F"/>
    <w:rsid w:val="00CE3043"/>
    <w:rsid w:val="00CE30F3"/>
    <w:rsid w:val="00CE49F0"/>
    <w:rsid w:val="00CE559D"/>
    <w:rsid w:val="00CE5999"/>
    <w:rsid w:val="00CE5C2B"/>
    <w:rsid w:val="00CE5D30"/>
    <w:rsid w:val="00CE5E9E"/>
    <w:rsid w:val="00CE7165"/>
    <w:rsid w:val="00CF1024"/>
    <w:rsid w:val="00CF1986"/>
    <w:rsid w:val="00CF21A6"/>
    <w:rsid w:val="00CF2E5E"/>
    <w:rsid w:val="00CF3281"/>
    <w:rsid w:val="00CF3785"/>
    <w:rsid w:val="00CF3C5E"/>
    <w:rsid w:val="00CF41A8"/>
    <w:rsid w:val="00CF53D0"/>
    <w:rsid w:val="00CF54B5"/>
    <w:rsid w:val="00CF63CA"/>
    <w:rsid w:val="00CF666E"/>
    <w:rsid w:val="00CF74CF"/>
    <w:rsid w:val="00CF7590"/>
    <w:rsid w:val="00D02BED"/>
    <w:rsid w:val="00D04579"/>
    <w:rsid w:val="00D04F37"/>
    <w:rsid w:val="00D05209"/>
    <w:rsid w:val="00D05676"/>
    <w:rsid w:val="00D06940"/>
    <w:rsid w:val="00D069AA"/>
    <w:rsid w:val="00D0745E"/>
    <w:rsid w:val="00D10494"/>
    <w:rsid w:val="00D113BA"/>
    <w:rsid w:val="00D12042"/>
    <w:rsid w:val="00D121F2"/>
    <w:rsid w:val="00D1241B"/>
    <w:rsid w:val="00D12F69"/>
    <w:rsid w:val="00D13ECE"/>
    <w:rsid w:val="00D14526"/>
    <w:rsid w:val="00D14646"/>
    <w:rsid w:val="00D16366"/>
    <w:rsid w:val="00D17E2B"/>
    <w:rsid w:val="00D20ABE"/>
    <w:rsid w:val="00D22A4F"/>
    <w:rsid w:val="00D23493"/>
    <w:rsid w:val="00D23FB6"/>
    <w:rsid w:val="00D249C8"/>
    <w:rsid w:val="00D24D6A"/>
    <w:rsid w:val="00D257A9"/>
    <w:rsid w:val="00D27395"/>
    <w:rsid w:val="00D27F93"/>
    <w:rsid w:val="00D3215C"/>
    <w:rsid w:val="00D32A39"/>
    <w:rsid w:val="00D3303A"/>
    <w:rsid w:val="00D33129"/>
    <w:rsid w:val="00D336C6"/>
    <w:rsid w:val="00D345D2"/>
    <w:rsid w:val="00D3632D"/>
    <w:rsid w:val="00D36572"/>
    <w:rsid w:val="00D36902"/>
    <w:rsid w:val="00D4018D"/>
    <w:rsid w:val="00D4345F"/>
    <w:rsid w:val="00D44C15"/>
    <w:rsid w:val="00D53133"/>
    <w:rsid w:val="00D532DD"/>
    <w:rsid w:val="00D535CE"/>
    <w:rsid w:val="00D536BC"/>
    <w:rsid w:val="00D53B0A"/>
    <w:rsid w:val="00D53B76"/>
    <w:rsid w:val="00D5550D"/>
    <w:rsid w:val="00D557B4"/>
    <w:rsid w:val="00D55CB8"/>
    <w:rsid w:val="00D57581"/>
    <w:rsid w:val="00D57B6E"/>
    <w:rsid w:val="00D57E16"/>
    <w:rsid w:val="00D61636"/>
    <w:rsid w:val="00D627B7"/>
    <w:rsid w:val="00D6293E"/>
    <w:rsid w:val="00D62B88"/>
    <w:rsid w:val="00D63761"/>
    <w:rsid w:val="00D64286"/>
    <w:rsid w:val="00D715FC"/>
    <w:rsid w:val="00D73BB1"/>
    <w:rsid w:val="00D73CF5"/>
    <w:rsid w:val="00D75987"/>
    <w:rsid w:val="00D807D0"/>
    <w:rsid w:val="00D80D36"/>
    <w:rsid w:val="00D81280"/>
    <w:rsid w:val="00D8194B"/>
    <w:rsid w:val="00D836EF"/>
    <w:rsid w:val="00D855E4"/>
    <w:rsid w:val="00D862FE"/>
    <w:rsid w:val="00D87AFB"/>
    <w:rsid w:val="00D87ED6"/>
    <w:rsid w:val="00D90AB1"/>
    <w:rsid w:val="00D90AE1"/>
    <w:rsid w:val="00D9119D"/>
    <w:rsid w:val="00D925F8"/>
    <w:rsid w:val="00D9289B"/>
    <w:rsid w:val="00D9354D"/>
    <w:rsid w:val="00D941DA"/>
    <w:rsid w:val="00D94AD6"/>
    <w:rsid w:val="00D95F52"/>
    <w:rsid w:val="00D9736D"/>
    <w:rsid w:val="00DA176C"/>
    <w:rsid w:val="00DA3970"/>
    <w:rsid w:val="00DA3F4D"/>
    <w:rsid w:val="00DA47B1"/>
    <w:rsid w:val="00DA4848"/>
    <w:rsid w:val="00DA5B64"/>
    <w:rsid w:val="00DA5E8D"/>
    <w:rsid w:val="00DA648B"/>
    <w:rsid w:val="00DA795B"/>
    <w:rsid w:val="00DB052F"/>
    <w:rsid w:val="00DB0535"/>
    <w:rsid w:val="00DB05F0"/>
    <w:rsid w:val="00DB4297"/>
    <w:rsid w:val="00DB44E8"/>
    <w:rsid w:val="00DB502E"/>
    <w:rsid w:val="00DB56AC"/>
    <w:rsid w:val="00DB5BA6"/>
    <w:rsid w:val="00DB6057"/>
    <w:rsid w:val="00DB6450"/>
    <w:rsid w:val="00DB70FF"/>
    <w:rsid w:val="00DB76B8"/>
    <w:rsid w:val="00DB7993"/>
    <w:rsid w:val="00DC05C1"/>
    <w:rsid w:val="00DC1445"/>
    <w:rsid w:val="00DC24DC"/>
    <w:rsid w:val="00DC26EA"/>
    <w:rsid w:val="00DC46A0"/>
    <w:rsid w:val="00DC6DC1"/>
    <w:rsid w:val="00DD02FE"/>
    <w:rsid w:val="00DD0B88"/>
    <w:rsid w:val="00DD196E"/>
    <w:rsid w:val="00DD32CD"/>
    <w:rsid w:val="00DD4A87"/>
    <w:rsid w:val="00DD5027"/>
    <w:rsid w:val="00DD6B7C"/>
    <w:rsid w:val="00DD775E"/>
    <w:rsid w:val="00DD7A5F"/>
    <w:rsid w:val="00DE0783"/>
    <w:rsid w:val="00DE1992"/>
    <w:rsid w:val="00DE2327"/>
    <w:rsid w:val="00DE32A3"/>
    <w:rsid w:val="00DE42EF"/>
    <w:rsid w:val="00DE4570"/>
    <w:rsid w:val="00DE55D8"/>
    <w:rsid w:val="00DE560E"/>
    <w:rsid w:val="00DE5C22"/>
    <w:rsid w:val="00DE66AC"/>
    <w:rsid w:val="00DE6A78"/>
    <w:rsid w:val="00DE6DA0"/>
    <w:rsid w:val="00DF08BF"/>
    <w:rsid w:val="00DF0F7A"/>
    <w:rsid w:val="00DF30C1"/>
    <w:rsid w:val="00DF5253"/>
    <w:rsid w:val="00DF645E"/>
    <w:rsid w:val="00DF76C8"/>
    <w:rsid w:val="00DF7A2C"/>
    <w:rsid w:val="00E00747"/>
    <w:rsid w:val="00E00BEC"/>
    <w:rsid w:val="00E01A7A"/>
    <w:rsid w:val="00E01D35"/>
    <w:rsid w:val="00E026E0"/>
    <w:rsid w:val="00E02774"/>
    <w:rsid w:val="00E029FA"/>
    <w:rsid w:val="00E02E48"/>
    <w:rsid w:val="00E044A5"/>
    <w:rsid w:val="00E056DC"/>
    <w:rsid w:val="00E05ADB"/>
    <w:rsid w:val="00E06893"/>
    <w:rsid w:val="00E07758"/>
    <w:rsid w:val="00E1016E"/>
    <w:rsid w:val="00E10909"/>
    <w:rsid w:val="00E11BEA"/>
    <w:rsid w:val="00E12059"/>
    <w:rsid w:val="00E1303B"/>
    <w:rsid w:val="00E15341"/>
    <w:rsid w:val="00E16093"/>
    <w:rsid w:val="00E1619A"/>
    <w:rsid w:val="00E16C70"/>
    <w:rsid w:val="00E17219"/>
    <w:rsid w:val="00E17401"/>
    <w:rsid w:val="00E17F2E"/>
    <w:rsid w:val="00E2107C"/>
    <w:rsid w:val="00E22443"/>
    <w:rsid w:val="00E224C0"/>
    <w:rsid w:val="00E2284D"/>
    <w:rsid w:val="00E22F31"/>
    <w:rsid w:val="00E23B0B"/>
    <w:rsid w:val="00E23C6C"/>
    <w:rsid w:val="00E30149"/>
    <w:rsid w:val="00E30E81"/>
    <w:rsid w:val="00E3155E"/>
    <w:rsid w:val="00E32A64"/>
    <w:rsid w:val="00E33996"/>
    <w:rsid w:val="00E34120"/>
    <w:rsid w:val="00E3530B"/>
    <w:rsid w:val="00E36F6D"/>
    <w:rsid w:val="00E3703B"/>
    <w:rsid w:val="00E405CB"/>
    <w:rsid w:val="00E4104A"/>
    <w:rsid w:val="00E41ADB"/>
    <w:rsid w:val="00E41F10"/>
    <w:rsid w:val="00E42B37"/>
    <w:rsid w:val="00E432FB"/>
    <w:rsid w:val="00E43FF7"/>
    <w:rsid w:val="00E446DD"/>
    <w:rsid w:val="00E44A7F"/>
    <w:rsid w:val="00E45A6D"/>
    <w:rsid w:val="00E461A0"/>
    <w:rsid w:val="00E50C1C"/>
    <w:rsid w:val="00E5148B"/>
    <w:rsid w:val="00E52889"/>
    <w:rsid w:val="00E53AAC"/>
    <w:rsid w:val="00E54527"/>
    <w:rsid w:val="00E55289"/>
    <w:rsid w:val="00E55CEB"/>
    <w:rsid w:val="00E5620C"/>
    <w:rsid w:val="00E567D0"/>
    <w:rsid w:val="00E56C09"/>
    <w:rsid w:val="00E5744E"/>
    <w:rsid w:val="00E57A9A"/>
    <w:rsid w:val="00E57D3C"/>
    <w:rsid w:val="00E57D52"/>
    <w:rsid w:val="00E620CE"/>
    <w:rsid w:val="00E634CD"/>
    <w:rsid w:val="00E63C73"/>
    <w:rsid w:val="00E63C84"/>
    <w:rsid w:val="00E64275"/>
    <w:rsid w:val="00E64663"/>
    <w:rsid w:val="00E64DD4"/>
    <w:rsid w:val="00E64ED6"/>
    <w:rsid w:val="00E665FD"/>
    <w:rsid w:val="00E70549"/>
    <w:rsid w:val="00E71033"/>
    <w:rsid w:val="00E710A9"/>
    <w:rsid w:val="00E71449"/>
    <w:rsid w:val="00E73E87"/>
    <w:rsid w:val="00E74274"/>
    <w:rsid w:val="00E74C27"/>
    <w:rsid w:val="00E75655"/>
    <w:rsid w:val="00E75A5D"/>
    <w:rsid w:val="00E75BBA"/>
    <w:rsid w:val="00E76601"/>
    <w:rsid w:val="00E82549"/>
    <w:rsid w:val="00E82AB0"/>
    <w:rsid w:val="00E838A3"/>
    <w:rsid w:val="00E84B54"/>
    <w:rsid w:val="00E84C88"/>
    <w:rsid w:val="00E8523C"/>
    <w:rsid w:val="00E85A52"/>
    <w:rsid w:val="00E86010"/>
    <w:rsid w:val="00E86778"/>
    <w:rsid w:val="00E86B47"/>
    <w:rsid w:val="00E86D21"/>
    <w:rsid w:val="00E90FCC"/>
    <w:rsid w:val="00E916CD"/>
    <w:rsid w:val="00E92DDB"/>
    <w:rsid w:val="00E94D83"/>
    <w:rsid w:val="00E94F15"/>
    <w:rsid w:val="00E966A1"/>
    <w:rsid w:val="00EA01CE"/>
    <w:rsid w:val="00EA02C7"/>
    <w:rsid w:val="00EA0FAA"/>
    <w:rsid w:val="00EA173D"/>
    <w:rsid w:val="00EA1AA8"/>
    <w:rsid w:val="00EA3F92"/>
    <w:rsid w:val="00EA6E40"/>
    <w:rsid w:val="00EA7AAF"/>
    <w:rsid w:val="00EA7B11"/>
    <w:rsid w:val="00EA7B94"/>
    <w:rsid w:val="00EB0FE4"/>
    <w:rsid w:val="00EB11DF"/>
    <w:rsid w:val="00EB1BCB"/>
    <w:rsid w:val="00EB1D70"/>
    <w:rsid w:val="00EB1EC7"/>
    <w:rsid w:val="00EB24FE"/>
    <w:rsid w:val="00EB2ED1"/>
    <w:rsid w:val="00EB43D1"/>
    <w:rsid w:val="00EB5C43"/>
    <w:rsid w:val="00EB6783"/>
    <w:rsid w:val="00EC0732"/>
    <w:rsid w:val="00EC07D6"/>
    <w:rsid w:val="00EC188A"/>
    <w:rsid w:val="00EC1FB0"/>
    <w:rsid w:val="00EC37BF"/>
    <w:rsid w:val="00EC4C3C"/>
    <w:rsid w:val="00EC4E27"/>
    <w:rsid w:val="00EC599A"/>
    <w:rsid w:val="00EC6597"/>
    <w:rsid w:val="00EC7181"/>
    <w:rsid w:val="00EC74B2"/>
    <w:rsid w:val="00ED041B"/>
    <w:rsid w:val="00ED04F2"/>
    <w:rsid w:val="00ED10E7"/>
    <w:rsid w:val="00ED2089"/>
    <w:rsid w:val="00ED29D5"/>
    <w:rsid w:val="00ED3BA9"/>
    <w:rsid w:val="00ED47FC"/>
    <w:rsid w:val="00ED4CE5"/>
    <w:rsid w:val="00ED56C5"/>
    <w:rsid w:val="00ED5897"/>
    <w:rsid w:val="00ED5DB5"/>
    <w:rsid w:val="00EE05E0"/>
    <w:rsid w:val="00EE193E"/>
    <w:rsid w:val="00EE1E6D"/>
    <w:rsid w:val="00EE314B"/>
    <w:rsid w:val="00EE33F7"/>
    <w:rsid w:val="00EE3E25"/>
    <w:rsid w:val="00EE3F9E"/>
    <w:rsid w:val="00EE522B"/>
    <w:rsid w:val="00EE72A5"/>
    <w:rsid w:val="00EF0B1D"/>
    <w:rsid w:val="00EF0E0F"/>
    <w:rsid w:val="00EF1EC1"/>
    <w:rsid w:val="00EF413F"/>
    <w:rsid w:val="00EF5EC7"/>
    <w:rsid w:val="00EF6043"/>
    <w:rsid w:val="00EF64F2"/>
    <w:rsid w:val="00F009B2"/>
    <w:rsid w:val="00F00AD9"/>
    <w:rsid w:val="00F0159D"/>
    <w:rsid w:val="00F02A1C"/>
    <w:rsid w:val="00F05389"/>
    <w:rsid w:val="00F05C15"/>
    <w:rsid w:val="00F0781F"/>
    <w:rsid w:val="00F10CCD"/>
    <w:rsid w:val="00F121DB"/>
    <w:rsid w:val="00F13172"/>
    <w:rsid w:val="00F1410D"/>
    <w:rsid w:val="00F14975"/>
    <w:rsid w:val="00F15088"/>
    <w:rsid w:val="00F157CD"/>
    <w:rsid w:val="00F178EC"/>
    <w:rsid w:val="00F200C6"/>
    <w:rsid w:val="00F20414"/>
    <w:rsid w:val="00F20B84"/>
    <w:rsid w:val="00F211F6"/>
    <w:rsid w:val="00F231FB"/>
    <w:rsid w:val="00F23354"/>
    <w:rsid w:val="00F25057"/>
    <w:rsid w:val="00F26593"/>
    <w:rsid w:val="00F31F8E"/>
    <w:rsid w:val="00F3235F"/>
    <w:rsid w:val="00F32D54"/>
    <w:rsid w:val="00F338B4"/>
    <w:rsid w:val="00F33986"/>
    <w:rsid w:val="00F33EB3"/>
    <w:rsid w:val="00F35069"/>
    <w:rsid w:val="00F3568B"/>
    <w:rsid w:val="00F36EBB"/>
    <w:rsid w:val="00F40258"/>
    <w:rsid w:val="00F425E4"/>
    <w:rsid w:val="00F42906"/>
    <w:rsid w:val="00F42C5F"/>
    <w:rsid w:val="00F452A0"/>
    <w:rsid w:val="00F4578C"/>
    <w:rsid w:val="00F47665"/>
    <w:rsid w:val="00F500C1"/>
    <w:rsid w:val="00F506A9"/>
    <w:rsid w:val="00F5070E"/>
    <w:rsid w:val="00F509F1"/>
    <w:rsid w:val="00F50D44"/>
    <w:rsid w:val="00F52834"/>
    <w:rsid w:val="00F52EBF"/>
    <w:rsid w:val="00F548FE"/>
    <w:rsid w:val="00F54B65"/>
    <w:rsid w:val="00F555C8"/>
    <w:rsid w:val="00F57AA3"/>
    <w:rsid w:val="00F61555"/>
    <w:rsid w:val="00F61A2B"/>
    <w:rsid w:val="00F62428"/>
    <w:rsid w:val="00F64B50"/>
    <w:rsid w:val="00F6760E"/>
    <w:rsid w:val="00F71987"/>
    <w:rsid w:val="00F7456A"/>
    <w:rsid w:val="00F74C99"/>
    <w:rsid w:val="00F752D6"/>
    <w:rsid w:val="00F755A2"/>
    <w:rsid w:val="00F758CC"/>
    <w:rsid w:val="00F758ED"/>
    <w:rsid w:val="00F75B19"/>
    <w:rsid w:val="00F764B7"/>
    <w:rsid w:val="00F76FED"/>
    <w:rsid w:val="00F81043"/>
    <w:rsid w:val="00F81377"/>
    <w:rsid w:val="00F81C74"/>
    <w:rsid w:val="00F851F9"/>
    <w:rsid w:val="00F869EF"/>
    <w:rsid w:val="00F86EB9"/>
    <w:rsid w:val="00F875F5"/>
    <w:rsid w:val="00F8766E"/>
    <w:rsid w:val="00F878E0"/>
    <w:rsid w:val="00F90647"/>
    <w:rsid w:val="00F90CD9"/>
    <w:rsid w:val="00F913A8"/>
    <w:rsid w:val="00F933D2"/>
    <w:rsid w:val="00F939B7"/>
    <w:rsid w:val="00F939C3"/>
    <w:rsid w:val="00F93A1C"/>
    <w:rsid w:val="00F96BA4"/>
    <w:rsid w:val="00F96E1F"/>
    <w:rsid w:val="00F96ECE"/>
    <w:rsid w:val="00FA1DC3"/>
    <w:rsid w:val="00FA2087"/>
    <w:rsid w:val="00FA36C0"/>
    <w:rsid w:val="00FA39BD"/>
    <w:rsid w:val="00FA4D43"/>
    <w:rsid w:val="00FA5A47"/>
    <w:rsid w:val="00FA6B35"/>
    <w:rsid w:val="00FA6EBE"/>
    <w:rsid w:val="00FB025B"/>
    <w:rsid w:val="00FB027B"/>
    <w:rsid w:val="00FB12E5"/>
    <w:rsid w:val="00FB2C2B"/>
    <w:rsid w:val="00FB2F54"/>
    <w:rsid w:val="00FB31EC"/>
    <w:rsid w:val="00FB4E10"/>
    <w:rsid w:val="00FB7D94"/>
    <w:rsid w:val="00FC0A5C"/>
    <w:rsid w:val="00FC0F7F"/>
    <w:rsid w:val="00FC1643"/>
    <w:rsid w:val="00FC28C3"/>
    <w:rsid w:val="00FC37A3"/>
    <w:rsid w:val="00FC3AD8"/>
    <w:rsid w:val="00FC5C56"/>
    <w:rsid w:val="00FC7ED3"/>
    <w:rsid w:val="00FD32C4"/>
    <w:rsid w:val="00FD44BD"/>
    <w:rsid w:val="00FD5822"/>
    <w:rsid w:val="00FD7E86"/>
    <w:rsid w:val="00FE0F53"/>
    <w:rsid w:val="00FE1133"/>
    <w:rsid w:val="00FE13C2"/>
    <w:rsid w:val="00FE1720"/>
    <w:rsid w:val="00FE25E0"/>
    <w:rsid w:val="00FE3E24"/>
    <w:rsid w:val="00FE4163"/>
    <w:rsid w:val="00FE4D42"/>
    <w:rsid w:val="00FE50C5"/>
    <w:rsid w:val="00FE56EC"/>
    <w:rsid w:val="00FE5CD3"/>
    <w:rsid w:val="00FE5E5E"/>
    <w:rsid w:val="00FE6E99"/>
    <w:rsid w:val="00FE790D"/>
    <w:rsid w:val="00FF095F"/>
    <w:rsid w:val="00FF0A65"/>
    <w:rsid w:val="00FF2B30"/>
    <w:rsid w:val="00FF2CE9"/>
    <w:rsid w:val="00FF30A6"/>
    <w:rsid w:val="00FF41AB"/>
    <w:rsid w:val="00FF59BE"/>
    <w:rsid w:val="00FF7505"/>
    <w:rsid w:val="00FF7E38"/>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A34"/>
    <w:rPr>
      <w:rFonts w:ascii="Century Gothic" w:hAnsi="Century Gothic"/>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4251B"/>
    <w:pPr>
      <w:spacing w:before="100" w:beforeAutospacing="1" w:after="100" w:afterAutospacing="1"/>
    </w:pPr>
  </w:style>
  <w:style w:type="character" w:styleId="Strong">
    <w:name w:val="Strong"/>
    <w:basedOn w:val="DefaultParagraphFont"/>
    <w:uiPriority w:val="99"/>
    <w:qFormat/>
    <w:locked/>
    <w:rsid w:val="007F5636"/>
    <w:rPr>
      <w:rFonts w:cs="Times New Roman"/>
      <w:b/>
    </w:rPr>
  </w:style>
  <w:style w:type="paragraph" w:customStyle="1" w:styleId="Head2">
    <w:name w:val="Head 2"/>
    <w:basedOn w:val="Normal"/>
    <w:uiPriority w:val="99"/>
    <w:rsid w:val="007F5636"/>
    <w:pPr>
      <w:pBdr>
        <w:bottom w:val="single" w:sz="4" w:space="1" w:color="auto"/>
      </w:pBdr>
      <w:tabs>
        <w:tab w:val="left" w:pos="446"/>
      </w:tabs>
      <w:spacing w:after="60"/>
    </w:pPr>
    <w:rPr>
      <w:b/>
      <w:kern w:val="24"/>
      <w:sz w:val="26"/>
      <w:szCs w:val="20"/>
    </w:rPr>
  </w:style>
  <w:style w:type="character" w:customStyle="1" w:styleId="apple-converted-space">
    <w:name w:val="apple-converted-space"/>
    <w:basedOn w:val="DefaultParagraphFont"/>
    <w:uiPriority w:val="99"/>
    <w:rsid w:val="007F5636"/>
    <w:rPr>
      <w:rFonts w:cs="Times New Roman"/>
    </w:rPr>
  </w:style>
  <w:style w:type="paragraph" w:styleId="Header">
    <w:name w:val="header"/>
    <w:basedOn w:val="Normal"/>
    <w:link w:val="HeaderChar"/>
    <w:uiPriority w:val="99"/>
    <w:rsid w:val="007F5636"/>
    <w:pPr>
      <w:tabs>
        <w:tab w:val="center" w:pos="4320"/>
        <w:tab w:val="right" w:pos="8640"/>
      </w:tabs>
    </w:pPr>
  </w:style>
  <w:style w:type="character" w:customStyle="1" w:styleId="HeaderChar">
    <w:name w:val="Header Char"/>
    <w:basedOn w:val="DefaultParagraphFont"/>
    <w:link w:val="Header"/>
    <w:uiPriority w:val="99"/>
    <w:locked/>
    <w:rsid w:val="007F5636"/>
    <w:rPr>
      <w:rFonts w:ascii="Century Gothic" w:hAnsi="Century Gothic" w:cs="Times New Roman"/>
      <w:sz w:val="24"/>
      <w:szCs w:val="24"/>
      <w:lang w:val="en-US" w:eastAsia="en-US" w:bidi="ar-SA"/>
    </w:rPr>
  </w:style>
  <w:style w:type="paragraph" w:styleId="Footer">
    <w:name w:val="footer"/>
    <w:basedOn w:val="Normal"/>
    <w:link w:val="FooterChar"/>
    <w:uiPriority w:val="99"/>
    <w:rsid w:val="007F5636"/>
    <w:pPr>
      <w:tabs>
        <w:tab w:val="center" w:pos="4320"/>
        <w:tab w:val="right" w:pos="8640"/>
      </w:tabs>
    </w:pPr>
  </w:style>
  <w:style w:type="character" w:customStyle="1" w:styleId="FooterChar">
    <w:name w:val="Footer Char"/>
    <w:basedOn w:val="DefaultParagraphFont"/>
    <w:link w:val="Footer"/>
    <w:uiPriority w:val="99"/>
    <w:locked/>
    <w:rsid w:val="007F5636"/>
    <w:rPr>
      <w:rFonts w:ascii="Century Gothic" w:hAnsi="Century Gothic" w:cs="Times New Roman"/>
      <w:sz w:val="24"/>
      <w:szCs w:val="24"/>
      <w:lang w:val="en-US" w:eastAsia="en-US" w:bidi="ar-SA"/>
    </w:rPr>
  </w:style>
  <w:style w:type="character" w:styleId="Emphasis">
    <w:name w:val="Emphasis"/>
    <w:basedOn w:val="DefaultParagraphFont"/>
    <w:uiPriority w:val="99"/>
    <w:qFormat/>
    <w:locked/>
    <w:rsid w:val="004E20DF"/>
    <w:rPr>
      <w:rFonts w:cs="Times New Roman"/>
      <w:i/>
    </w:rPr>
  </w:style>
  <w:style w:type="character" w:styleId="Hyperlink">
    <w:name w:val="Hyperlink"/>
    <w:basedOn w:val="DefaultParagraphFont"/>
    <w:uiPriority w:val="99"/>
    <w:rsid w:val="00CD1778"/>
    <w:rPr>
      <w:rFonts w:cs="Times New Roman"/>
      <w:color w:val="0000FF"/>
      <w:u w:val="single"/>
    </w:rPr>
  </w:style>
  <w:style w:type="paragraph" w:styleId="BalloonText">
    <w:name w:val="Balloon Text"/>
    <w:basedOn w:val="Normal"/>
    <w:link w:val="BalloonTextChar"/>
    <w:uiPriority w:val="99"/>
    <w:semiHidden/>
    <w:rsid w:val="007A296E"/>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80C6B"/>
    <w:rPr>
      <w:rFonts w:cs="Times New Roman"/>
      <w:sz w:val="2"/>
    </w:rPr>
  </w:style>
  <w:style w:type="paragraph" w:styleId="ListParagraph">
    <w:name w:val="List Paragraph"/>
    <w:basedOn w:val="Normal"/>
    <w:uiPriority w:val="99"/>
    <w:qFormat/>
    <w:rsid w:val="00626F2C"/>
    <w:pPr>
      <w:ind w:left="720"/>
      <w:contextualSpacing/>
    </w:pPr>
  </w:style>
  <w:style w:type="character" w:styleId="PageNumber">
    <w:name w:val="page number"/>
    <w:basedOn w:val="DefaultParagraphFont"/>
    <w:uiPriority w:val="99"/>
    <w:semiHidden/>
    <w:rsid w:val="00B53668"/>
    <w:rPr>
      <w:rFonts w:cs="Times New Roman"/>
    </w:rPr>
  </w:style>
  <w:style w:type="character" w:styleId="CommentReference">
    <w:name w:val="annotation reference"/>
    <w:basedOn w:val="DefaultParagraphFont"/>
    <w:uiPriority w:val="99"/>
    <w:semiHidden/>
    <w:rsid w:val="00836C0F"/>
    <w:rPr>
      <w:rFonts w:cs="Times New Roman"/>
      <w:sz w:val="16"/>
      <w:szCs w:val="16"/>
    </w:rPr>
  </w:style>
  <w:style w:type="paragraph" w:styleId="CommentText">
    <w:name w:val="annotation text"/>
    <w:basedOn w:val="Normal"/>
    <w:link w:val="CommentTextChar"/>
    <w:uiPriority w:val="99"/>
    <w:semiHidden/>
    <w:rsid w:val="00836C0F"/>
    <w:rPr>
      <w:szCs w:val="20"/>
    </w:rPr>
  </w:style>
  <w:style w:type="character" w:customStyle="1" w:styleId="CommentTextChar">
    <w:name w:val="Comment Text Char"/>
    <w:basedOn w:val="DefaultParagraphFont"/>
    <w:link w:val="CommentText"/>
    <w:uiPriority w:val="99"/>
    <w:semiHidden/>
    <w:locked/>
    <w:rsid w:val="00836C0F"/>
    <w:rPr>
      <w:rFonts w:ascii="Century Gothic" w:hAnsi="Century Gothic" w:cs="Times New Roman"/>
      <w:sz w:val="20"/>
      <w:szCs w:val="20"/>
    </w:rPr>
  </w:style>
  <w:style w:type="paragraph" w:styleId="CommentSubject">
    <w:name w:val="annotation subject"/>
    <w:basedOn w:val="CommentText"/>
    <w:next w:val="CommentText"/>
    <w:link w:val="CommentSubjectChar"/>
    <w:uiPriority w:val="99"/>
    <w:semiHidden/>
    <w:rsid w:val="00836C0F"/>
    <w:rPr>
      <w:b/>
      <w:bCs/>
    </w:rPr>
  </w:style>
  <w:style w:type="character" w:customStyle="1" w:styleId="CommentSubjectChar">
    <w:name w:val="Comment Subject Char"/>
    <w:basedOn w:val="CommentTextChar"/>
    <w:link w:val="CommentSubject"/>
    <w:uiPriority w:val="99"/>
    <w:semiHidden/>
    <w:locked/>
    <w:rsid w:val="00836C0F"/>
    <w:rPr>
      <w:rFonts w:ascii="Century Gothic" w:hAnsi="Century Gothic"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A34"/>
    <w:rPr>
      <w:rFonts w:ascii="Century Gothic" w:hAnsi="Century Gothic"/>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4251B"/>
    <w:pPr>
      <w:spacing w:before="100" w:beforeAutospacing="1" w:after="100" w:afterAutospacing="1"/>
    </w:pPr>
  </w:style>
  <w:style w:type="character" w:styleId="Strong">
    <w:name w:val="Strong"/>
    <w:basedOn w:val="DefaultParagraphFont"/>
    <w:uiPriority w:val="99"/>
    <w:qFormat/>
    <w:locked/>
    <w:rsid w:val="007F5636"/>
    <w:rPr>
      <w:rFonts w:cs="Times New Roman"/>
      <w:b/>
    </w:rPr>
  </w:style>
  <w:style w:type="paragraph" w:customStyle="1" w:styleId="Head2">
    <w:name w:val="Head 2"/>
    <w:basedOn w:val="Normal"/>
    <w:uiPriority w:val="99"/>
    <w:rsid w:val="007F5636"/>
    <w:pPr>
      <w:pBdr>
        <w:bottom w:val="single" w:sz="4" w:space="1" w:color="auto"/>
      </w:pBdr>
      <w:tabs>
        <w:tab w:val="left" w:pos="446"/>
      </w:tabs>
      <w:spacing w:after="60"/>
    </w:pPr>
    <w:rPr>
      <w:b/>
      <w:kern w:val="24"/>
      <w:sz w:val="26"/>
      <w:szCs w:val="20"/>
    </w:rPr>
  </w:style>
  <w:style w:type="character" w:customStyle="1" w:styleId="apple-converted-space">
    <w:name w:val="apple-converted-space"/>
    <w:basedOn w:val="DefaultParagraphFont"/>
    <w:uiPriority w:val="99"/>
    <w:rsid w:val="007F5636"/>
    <w:rPr>
      <w:rFonts w:cs="Times New Roman"/>
    </w:rPr>
  </w:style>
  <w:style w:type="paragraph" w:styleId="Header">
    <w:name w:val="header"/>
    <w:basedOn w:val="Normal"/>
    <w:link w:val="HeaderChar"/>
    <w:uiPriority w:val="99"/>
    <w:rsid w:val="007F5636"/>
    <w:pPr>
      <w:tabs>
        <w:tab w:val="center" w:pos="4320"/>
        <w:tab w:val="right" w:pos="8640"/>
      </w:tabs>
    </w:pPr>
  </w:style>
  <w:style w:type="character" w:customStyle="1" w:styleId="HeaderChar">
    <w:name w:val="Header Char"/>
    <w:basedOn w:val="DefaultParagraphFont"/>
    <w:link w:val="Header"/>
    <w:uiPriority w:val="99"/>
    <w:locked/>
    <w:rsid w:val="007F5636"/>
    <w:rPr>
      <w:rFonts w:ascii="Century Gothic" w:hAnsi="Century Gothic" w:cs="Times New Roman"/>
      <w:sz w:val="24"/>
      <w:szCs w:val="24"/>
      <w:lang w:val="en-US" w:eastAsia="en-US" w:bidi="ar-SA"/>
    </w:rPr>
  </w:style>
  <w:style w:type="paragraph" w:styleId="Footer">
    <w:name w:val="footer"/>
    <w:basedOn w:val="Normal"/>
    <w:link w:val="FooterChar"/>
    <w:uiPriority w:val="99"/>
    <w:rsid w:val="007F5636"/>
    <w:pPr>
      <w:tabs>
        <w:tab w:val="center" w:pos="4320"/>
        <w:tab w:val="right" w:pos="8640"/>
      </w:tabs>
    </w:pPr>
  </w:style>
  <w:style w:type="character" w:customStyle="1" w:styleId="FooterChar">
    <w:name w:val="Footer Char"/>
    <w:basedOn w:val="DefaultParagraphFont"/>
    <w:link w:val="Footer"/>
    <w:uiPriority w:val="99"/>
    <w:locked/>
    <w:rsid w:val="007F5636"/>
    <w:rPr>
      <w:rFonts w:ascii="Century Gothic" w:hAnsi="Century Gothic" w:cs="Times New Roman"/>
      <w:sz w:val="24"/>
      <w:szCs w:val="24"/>
      <w:lang w:val="en-US" w:eastAsia="en-US" w:bidi="ar-SA"/>
    </w:rPr>
  </w:style>
  <w:style w:type="character" w:styleId="Emphasis">
    <w:name w:val="Emphasis"/>
    <w:basedOn w:val="DefaultParagraphFont"/>
    <w:uiPriority w:val="99"/>
    <w:qFormat/>
    <w:locked/>
    <w:rsid w:val="004E20DF"/>
    <w:rPr>
      <w:rFonts w:cs="Times New Roman"/>
      <w:i/>
    </w:rPr>
  </w:style>
  <w:style w:type="character" w:styleId="Hyperlink">
    <w:name w:val="Hyperlink"/>
    <w:basedOn w:val="DefaultParagraphFont"/>
    <w:uiPriority w:val="99"/>
    <w:rsid w:val="00CD1778"/>
    <w:rPr>
      <w:rFonts w:cs="Times New Roman"/>
      <w:color w:val="0000FF"/>
      <w:u w:val="single"/>
    </w:rPr>
  </w:style>
  <w:style w:type="paragraph" w:styleId="BalloonText">
    <w:name w:val="Balloon Text"/>
    <w:basedOn w:val="Normal"/>
    <w:link w:val="BalloonTextChar"/>
    <w:uiPriority w:val="99"/>
    <w:semiHidden/>
    <w:rsid w:val="007A296E"/>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80C6B"/>
    <w:rPr>
      <w:rFonts w:cs="Times New Roman"/>
      <w:sz w:val="2"/>
    </w:rPr>
  </w:style>
  <w:style w:type="paragraph" w:styleId="ListParagraph">
    <w:name w:val="List Paragraph"/>
    <w:basedOn w:val="Normal"/>
    <w:uiPriority w:val="99"/>
    <w:qFormat/>
    <w:rsid w:val="00626F2C"/>
    <w:pPr>
      <w:ind w:left="720"/>
      <w:contextualSpacing/>
    </w:pPr>
  </w:style>
  <w:style w:type="character" w:styleId="PageNumber">
    <w:name w:val="page number"/>
    <w:basedOn w:val="DefaultParagraphFont"/>
    <w:uiPriority w:val="99"/>
    <w:semiHidden/>
    <w:rsid w:val="00B53668"/>
    <w:rPr>
      <w:rFonts w:cs="Times New Roman"/>
    </w:rPr>
  </w:style>
  <w:style w:type="character" w:styleId="CommentReference">
    <w:name w:val="annotation reference"/>
    <w:basedOn w:val="DefaultParagraphFont"/>
    <w:uiPriority w:val="99"/>
    <w:semiHidden/>
    <w:rsid w:val="00836C0F"/>
    <w:rPr>
      <w:rFonts w:cs="Times New Roman"/>
      <w:sz w:val="16"/>
      <w:szCs w:val="16"/>
    </w:rPr>
  </w:style>
  <w:style w:type="paragraph" w:styleId="CommentText">
    <w:name w:val="annotation text"/>
    <w:basedOn w:val="Normal"/>
    <w:link w:val="CommentTextChar"/>
    <w:uiPriority w:val="99"/>
    <w:semiHidden/>
    <w:rsid w:val="00836C0F"/>
    <w:rPr>
      <w:szCs w:val="20"/>
    </w:rPr>
  </w:style>
  <w:style w:type="character" w:customStyle="1" w:styleId="CommentTextChar">
    <w:name w:val="Comment Text Char"/>
    <w:basedOn w:val="DefaultParagraphFont"/>
    <w:link w:val="CommentText"/>
    <w:uiPriority w:val="99"/>
    <w:semiHidden/>
    <w:locked/>
    <w:rsid w:val="00836C0F"/>
    <w:rPr>
      <w:rFonts w:ascii="Century Gothic" w:hAnsi="Century Gothic" w:cs="Times New Roman"/>
      <w:sz w:val="20"/>
      <w:szCs w:val="20"/>
    </w:rPr>
  </w:style>
  <w:style w:type="paragraph" w:styleId="CommentSubject">
    <w:name w:val="annotation subject"/>
    <w:basedOn w:val="CommentText"/>
    <w:next w:val="CommentText"/>
    <w:link w:val="CommentSubjectChar"/>
    <w:uiPriority w:val="99"/>
    <w:semiHidden/>
    <w:rsid w:val="00836C0F"/>
    <w:rPr>
      <w:b/>
      <w:bCs/>
    </w:rPr>
  </w:style>
  <w:style w:type="character" w:customStyle="1" w:styleId="CommentSubjectChar">
    <w:name w:val="Comment Subject Char"/>
    <w:basedOn w:val="CommentTextChar"/>
    <w:link w:val="CommentSubject"/>
    <w:uiPriority w:val="99"/>
    <w:semiHidden/>
    <w:locked/>
    <w:rsid w:val="00836C0F"/>
    <w:rPr>
      <w:rFonts w:ascii="Century Gothic" w:hAnsi="Century Gothic" w:cs="Times New Roman"/>
      <w:b/>
      <w:bCs/>
      <w:sz w:val="20"/>
      <w:szCs w:val="20"/>
    </w:rPr>
  </w:style>
</w:styles>
</file>

<file path=word/webSettings.xml><?xml version="1.0" encoding="utf-8"?>
<w:webSettings xmlns:r="http://schemas.openxmlformats.org/officeDocument/2006/relationships" xmlns:w="http://schemas.openxmlformats.org/wordprocessingml/2006/main">
  <w:divs>
    <w:div w:id="1797409852">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footer" Target="footer5.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header" Target="header5.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5699</Words>
  <Characters>59199</Characters>
  <Application>Microsoft Office Word</Application>
  <DocSecurity>0</DocSecurity>
  <Lines>493</Lines>
  <Paragraphs>129</Paragraphs>
  <ScaleCrop>false</ScaleCrop>
  <HeadingPairs>
    <vt:vector size="2" baseType="variant">
      <vt:variant>
        <vt:lpstr>Title</vt:lpstr>
      </vt:variant>
      <vt:variant>
        <vt:i4>1</vt:i4>
      </vt:variant>
    </vt:vector>
  </HeadingPairs>
  <TitlesOfParts>
    <vt:vector size="1" baseType="lpstr">
      <vt:lpstr>CNS.Biomarker.template</vt:lpstr>
    </vt:vector>
  </TitlesOfParts>
  <Company>CAP</Company>
  <LinksUpToDate>false</LinksUpToDate>
  <CharactersWithSpaces>647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NS.Biomarker.template</dc:title>
  <dc:creator>James Dvorak</dc:creator>
  <cp:lastModifiedBy>jdvorak</cp:lastModifiedBy>
  <cp:revision>4</cp:revision>
  <dcterms:created xsi:type="dcterms:W3CDTF">2014-11-19T16:12:00Z</dcterms:created>
  <dcterms:modified xsi:type="dcterms:W3CDTF">2015-03-17T15:38:00Z</dcterms:modified>
</cp:coreProperties>
</file>